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9842F3" w14:textId="534D0F10" w:rsidR="00E33C06" w:rsidRPr="00FA12E6" w:rsidRDefault="00706205" w:rsidP="006C3C0E">
      <w:pPr>
        <w:pStyle w:val="Title"/>
        <w:jc w:val="left"/>
      </w:pPr>
      <w:r w:rsidRPr="00FA12E6">
        <w:t xml:space="preserve">Global </w:t>
      </w:r>
      <w:r w:rsidRPr="006C3C0E">
        <w:t>C</w:t>
      </w:r>
      <w:r w:rsidR="00DB1B9B" w:rsidRPr="006C3C0E">
        <w:t>o</w:t>
      </w:r>
      <w:r w:rsidR="00B9272A" w:rsidRPr="006C3C0E">
        <w:t>nsi</w:t>
      </w:r>
      <w:r w:rsidR="003108CC" w:rsidRPr="006C3C0E">
        <w:t>derations</w:t>
      </w:r>
      <w:r w:rsidR="003108CC" w:rsidRPr="00FA12E6">
        <w:t xml:space="preserve"> </w:t>
      </w:r>
      <w:r w:rsidR="003108CC" w:rsidRPr="00914A92">
        <w:t>in</w:t>
      </w:r>
      <w:r w:rsidR="003108CC" w:rsidRPr="00FA12E6">
        <w:t xml:space="preserve"> HIV-associated </w:t>
      </w:r>
      <w:r w:rsidR="003108CC" w:rsidRPr="00914A92">
        <w:t>Respiratory</w:t>
      </w:r>
      <w:r w:rsidR="003108CC" w:rsidRPr="00FA12E6">
        <w:t xml:space="preserve"> </w:t>
      </w:r>
      <w:r w:rsidR="00B9272A" w:rsidRPr="00FA12E6">
        <w:t>D</w:t>
      </w:r>
      <w:r w:rsidR="00DB1B9B" w:rsidRPr="00FA12E6">
        <w:t>isease</w:t>
      </w:r>
    </w:p>
    <w:p w14:paraId="4E47A7C9" w14:textId="77777777" w:rsidR="00E33C06" w:rsidRPr="00FA12E6" w:rsidRDefault="00E33C06" w:rsidP="00FA12E6"/>
    <w:p w14:paraId="3E8B727D" w14:textId="06B3F7AF" w:rsidR="00605ED1" w:rsidRPr="00605ED1" w:rsidRDefault="00DB1B9B" w:rsidP="00605ED1">
      <w:pPr>
        <w:rPr>
          <w:vertAlign w:val="superscript"/>
        </w:rPr>
      </w:pPr>
      <w:r w:rsidRPr="00FA12E6">
        <w:t>Jam</w:t>
      </w:r>
      <w:r w:rsidR="00625027" w:rsidRPr="00FA12E6">
        <w:t xml:space="preserve">ie </w:t>
      </w:r>
      <w:r w:rsidRPr="00FA12E6">
        <w:t>Rylance</w:t>
      </w:r>
      <w:r w:rsidRPr="00FA12E6">
        <w:rPr>
          <w:vertAlign w:val="superscript"/>
        </w:rPr>
        <w:t>1</w:t>
      </w:r>
      <w:r w:rsidRPr="00FA12E6">
        <w:t>, Jamilah Meghji</w:t>
      </w:r>
      <w:r w:rsidRPr="00FA12E6">
        <w:rPr>
          <w:vertAlign w:val="superscript"/>
        </w:rPr>
        <w:t>1</w:t>
      </w:r>
      <w:r w:rsidRPr="00FA12E6">
        <w:t xml:space="preserve">, </w:t>
      </w:r>
      <w:r w:rsidR="00936B97" w:rsidRPr="00FA12E6">
        <w:t>Robert F Miller</w:t>
      </w:r>
      <w:r w:rsidR="00936B97" w:rsidRPr="00FA12E6">
        <w:rPr>
          <w:vertAlign w:val="superscript"/>
        </w:rPr>
        <w:t>2</w:t>
      </w:r>
      <w:r w:rsidR="00ED117B" w:rsidRPr="00FA12E6">
        <w:rPr>
          <w:vertAlign w:val="superscript"/>
        </w:rPr>
        <w:t>,3</w:t>
      </w:r>
      <w:r w:rsidR="00936B97" w:rsidRPr="00FA12E6">
        <w:t xml:space="preserve">, </w:t>
      </w:r>
      <w:r w:rsidRPr="00FA12E6">
        <w:t>Rashida A Ferrand</w:t>
      </w:r>
      <w:r w:rsidR="00936B97" w:rsidRPr="00FA12E6">
        <w:rPr>
          <w:vertAlign w:val="superscript"/>
        </w:rPr>
        <w:t>3</w:t>
      </w:r>
    </w:p>
    <w:p w14:paraId="4BD91B82" w14:textId="2CA92C08" w:rsidR="00DB1B9B" w:rsidRPr="00FA12E6" w:rsidRDefault="00ED117B" w:rsidP="00605ED1">
      <w:pPr>
        <w:spacing w:after="0"/>
      </w:pPr>
      <w:r w:rsidRPr="00FA12E6">
        <w:rPr>
          <w:vertAlign w:val="superscript"/>
        </w:rPr>
        <w:t>1</w:t>
      </w:r>
      <w:r w:rsidR="00625027" w:rsidRPr="00FA12E6">
        <w:t xml:space="preserve">Department of Clinical Sciences, </w:t>
      </w:r>
      <w:r w:rsidR="00DB1B9B" w:rsidRPr="00FA12E6">
        <w:t>Liverpool School of Tropical Medicine, Liverpool, United Kingdom</w:t>
      </w:r>
    </w:p>
    <w:p w14:paraId="63013AEB" w14:textId="77777777" w:rsidR="00936B97" w:rsidRPr="00FA12E6" w:rsidRDefault="00ED117B" w:rsidP="00605ED1">
      <w:pPr>
        <w:spacing w:after="0"/>
      </w:pPr>
      <w:r w:rsidRPr="00FA12E6">
        <w:rPr>
          <w:vertAlign w:val="superscript"/>
        </w:rPr>
        <w:t>2</w:t>
      </w:r>
      <w:r w:rsidRPr="00FA12E6">
        <w:t xml:space="preserve">Research Department of Infection and Population Health, </w:t>
      </w:r>
      <w:r w:rsidR="00936B97" w:rsidRPr="00FA12E6">
        <w:t>University College London, London, United Kingdom</w:t>
      </w:r>
    </w:p>
    <w:p w14:paraId="413E2A67" w14:textId="77777777" w:rsidR="00DB1B9B" w:rsidRPr="00FA12E6" w:rsidRDefault="00ED117B" w:rsidP="00605ED1">
      <w:pPr>
        <w:spacing w:after="0"/>
      </w:pPr>
      <w:r w:rsidRPr="00FA12E6">
        <w:rPr>
          <w:vertAlign w:val="superscript"/>
        </w:rPr>
        <w:t>3</w:t>
      </w:r>
      <w:r w:rsidRPr="00FA12E6">
        <w:t xml:space="preserve">Clinical Research Department, </w:t>
      </w:r>
      <w:r w:rsidR="00DB1B9B" w:rsidRPr="00FA12E6">
        <w:t>London School of Hygiene and Tropical Medicine, London, United Kingdom</w:t>
      </w:r>
    </w:p>
    <w:p w14:paraId="08ED93E1" w14:textId="77777777" w:rsidR="00DB1B9B" w:rsidRPr="00FA12E6" w:rsidRDefault="00DB1B9B" w:rsidP="00FA12E6">
      <w:pPr>
        <w:spacing w:line="259" w:lineRule="auto"/>
        <w:rPr>
          <w:sz w:val="28"/>
          <w:szCs w:val="24"/>
        </w:rPr>
      </w:pPr>
    </w:p>
    <w:p w14:paraId="1D4EC5C7" w14:textId="190DC875" w:rsidR="00DB1B9B" w:rsidRPr="00FA12E6" w:rsidRDefault="00B9272A" w:rsidP="00914A92">
      <w:pPr>
        <w:pStyle w:val="Heading1"/>
      </w:pPr>
      <w:r w:rsidRPr="00914A92">
        <w:t>Corresponding</w:t>
      </w:r>
      <w:r w:rsidRPr="00FA12E6">
        <w:t xml:space="preserve"> A</w:t>
      </w:r>
      <w:r w:rsidR="00A00C6E" w:rsidRPr="00FA12E6">
        <w:t>uthor</w:t>
      </w:r>
    </w:p>
    <w:p w14:paraId="57997737" w14:textId="51C157B4" w:rsidR="00A00C6E" w:rsidRPr="00FA12E6" w:rsidRDefault="00A00C6E" w:rsidP="00605ED1">
      <w:r w:rsidRPr="00FA12E6">
        <w:t xml:space="preserve">Dr Jamie Rylance, Liverpool School of Tropical Medicine, Pembroke Place, Liverpool, L35QA. </w:t>
      </w:r>
      <w:hyperlink r:id="rId8" w:history="1">
        <w:r w:rsidRPr="00FA12E6">
          <w:rPr>
            <w:rStyle w:val="Hyperlink"/>
            <w:color w:val="auto"/>
          </w:rPr>
          <w:t>Jamie.rylance@lstmed.ac.uk</w:t>
        </w:r>
      </w:hyperlink>
      <w:r w:rsidR="006C3C0E">
        <w:t xml:space="preserve">. +44 </w:t>
      </w:r>
      <w:r w:rsidRPr="00FA12E6">
        <w:t>151 7053775</w:t>
      </w:r>
    </w:p>
    <w:p w14:paraId="72E93951" w14:textId="77777777" w:rsidR="00A00C6E" w:rsidRPr="00FA12E6" w:rsidRDefault="00A00C6E" w:rsidP="00FA12E6">
      <w:pPr>
        <w:spacing w:after="0" w:line="240" w:lineRule="auto"/>
      </w:pPr>
      <w:r w:rsidRPr="00FA12E6">
        <w:br w:type="page"/>
      </w:r>
    </w:p>
    <w:p w14:paraId="31093DE9" w14:textId="357F6241" w:rsidR="00DB1B9B" w:rsidRPr="00FA12E6" w:rsidRDefault="00DB1B9B" w:rsidP="00914A92">
      <w:pPr>
        <w:pStyle w:val="Heading1"/>
      </w:pPr>
      <w:r w:rsidRPr="00914A92">
        <w:t>Abstract</w:t>
      </w:r>
    </w:p>
    <w:p w14:paraId="13F47BB4" w14:textId="537EEBDB" w:rsidR="00261D02" w:rsidRPr="00FA12E6" w:rsidRDefault="00CA55DC" w:rsidP="00FA12E6">
      <w:pPr>
        <w:spacing w:after="0"/>
      </w:pPr>
      <w:r w:rsidRPr="00FA12E6">
        <w:t>Respiratory tract infection</w:t>
      </w:r>
      <w:r w:rsidR="00261D02" w:rsidRPr="00FA12E6">
        <w:t>,</w:t>
      </w:r>
      <w:r w:rsidRPr="00FA12E6">
        <w:t xml:space="preserve"> particularly tuberculosis</w:t>
      </w:r>
      <w:r w:rsidR="00261D02" w:rsidRPr="00FA12E6">
        <w:t>,</w:t>
      </w:r>
      <w:r w:rsidRPr="00FA12E6">
        <w:t xml:space="preserve"> </w:t>
      </w:r>
      <w:r w:rsidR="00261D02" w:rsidRPr="00FA12E6">
        <w:t xml:space="preserve">is a </w:t>
      </w:r>
      <w:r w:rsidRPr="00FA12E6">
        <w:t>major cause of mortality</w:t>
      </w:r>
      <w:r w:rsidR="00261D02" w:rsidRPr="00FA12E6">
        <w:t xml:space="preserve"> among HIV-infected individuals. </w:t>
      </w:r>
      <w:r w:rsidR="001E5FE5" w:rsidRPr="00FA12E6">
        <w:t>A</w:t>
      </w:r>
      <w:r w:rsidR="00261D02" w:rsidRPr="00FA12E6">
        <w:t xml:space="preserve">ntiretroviral therapy has resulted in a dramatic increase in survival, although coverage of HIV treatment remains low in many parts of the world. </w:t>
      </w:r>
      <w:r w:rsidR="00C552B1" w:rsidRPr="00FA12E6">
        <w:t>Th</w:t>
      </w:r>
      <w:r w:rsidR="00261D02" w:rsidRPr="00FA12E6">
        <w:t xml:space="preserve">ere is a concurrent </w:t>
      </w:r>
      <w:r w:rsidR="00C552B1" w:rsidRPr="00FA12E6">
        <w:t>growing burden of</w:t>
      </w:r>
      <w:r w:rsidR="00261D02" w:rsidRPr="00FA12E6">
        <w:t xml:space="preserve"> chronic non-infectious respiratory disease</w:t>
      </w:r>
      <w:r w:rsidR="00C552B1" w:rsidRPr="00FA12E6">
        <w:t xml:space="preserve"> as a result of increased survival</w:t>
      </w:r>
      <w:r w:rsidR="00310A9B" w:rsidRPr="00FA12E6">
        <w:t>.</w:t>
      </w:r>
      <w:r w:rsidR="007E5D48" w:rsidRPr="00FA12E6">
        <w:t xml:space="preserve"> M</w:t>
      </w:r>
      <w:r w:rsidR="00261D02" w:rsidRPr="00FA12E6">
        <w:t xml:space="preserve">any risk factors associated with development of respiratory disease such as </w:t>
      </w:r>
      <w:r w:rsidR="00A90B10" w:rsidRPr="00FA12E6">
        <w:t xml:space="preserve">cigarette </w:t>
      </w:r>
      <w:r w:rsidR="00261D02" w:rsidRPr="00FA12E6">
        <w:t xml:space="preserve">smoking and intravenous drug use are over-represented among people living with HIV. </w:t>
      </w:r>
      <w:r w:rsidR="00C552B1" w:rsidRPr="00FA12E6">
        <w:t>In addition, there is emerging evidence that HIV may directly cause or accelerate the course of chronic lung disease. This review summarises the clinical spectrum and epidemiology of respiratory tract infections and non-infectious pulmonary pathologies</w:t>
      </w:r>
      <w:r w:rsidR="00605ED1">
        <w:t>,</w:t>
      </w:r>
      <w:r w:rsidR="00C552B1" w:rsidRPr="00FA12E6">
        <w:t xml:space="preserve"> and factors that explain the global variation in HIV-associated respiratory disease.</w:t>
      </w:r>
      <w:r w:rsidR="001E5FE5" w:rsidRPr="00FA12E6">
        <w:t xml:space="preserve"> </w:t>
      </w:r>
      <w:r w:rsidR="00605ED1">
        <w:t xml:space="preserve">The potential for enhancing diagnoses of non-infective chronic conditions through the use of clinical algorithms is discussed. </w:t>
      </w:r>
      <w:r w:rsidR="001E5FE5" w:rsidRPr="00FA12E6">
        <w:t xml:space="preserve">We also consider issues in </w:t>
      </w:r>
      <w:r w:rsidR="00261D02" w:rsidRPr="00FA12E6">
        <w:t xml:space="preserve">assessment and management of </w:t>
      </w:r>
      <w:r w:rsidR="00C552B1" w:rsidRPr="00FA12E6">
        <w:t>HIV-</w:t>
      </w:r>
      <w:r w:rsidR="001E5FE5" w:rsidRPr="00FA12E6">
        <w:t>related respiratory disease in view of the increasing global scale-up of ART.</w:t>
      </w:r>
    </w:p>
    <w:p w14:paraId="6AA9A17F" w14:textId="77777777" w:rsidR="00E33C06" w:rsidRPr="00FA12E6" w:rsidRDefault="00E33C06" w:rsidP="00FA12E6">
      <w:pPr>
        <w:rPr>
          <w:rStyle w:val="Strong"/>
          <w:b w:val="0"/>
        </w:rPr>
      </w:pPr>
    </w:p>
    <w:p w14:paraId="78BADA93" w14:textId="77777777" w:rsidR="003F5ED5" w:rsidRPr="00FA12E6" w:rsidRDefault="003F5ED5" w:rsidP="00914A92">
      <w:pPr>
        <w:pStyle w:val="Heading1"/>
        <w:rPr>
          <w:rStyle w:val="Strong"/>
          <w:color w:val="auto"/>
          <w:sz w:val="24"/>
        </w:rPr>
      </w:pPr>
      <w:r w:rsidRPr="00914A92">
        <w:rPr>
          <w:rStyle w:val="Strong"/>
          <w:b/>
          <w:bCs w:val="0"/>
        </w:rPr>
        <w:t>Keywords</w:t>
      </w:r>
    </w:p>
    <w:p w14:paraId="20D7EC0E" w14:textId="62E27B42" w:rsidR="00F64B78" w:rsidRPr="00FA12E6" w:rsidRDefault="003F5ED5" w:rsidP="00FA12E6">
      <w:pPr>
        <w:rPr>
          <w:bCs/>
        </w:rPr>
      </w:pPr>
      <w:r w:rsidRPr="00FA12E6">
        <w:rPr>
          <w:rStyle w:val="Strong"/>
          <w:b w:val="0"/>
        </w:rPr>
        <w:t xml:space="preserve">Lung, HIV, </w:t>
      </w:r>
      <w:r w:rsidR="00EF38AD" w:rsidRPr="00FA12E6">
        <w:rPr>
          <w:rStyle w:val="Strong"/>
          <w:b w:val="0"/>
        </w:rPr>
        <w:t xml:space="preserve">Respiratory </w:t>
      </w:r>
      <w:r w:rsidR="00992165" w:rsidRPr="00FA12E6">
        <w:rPr>
          <w:rStyle w:val="Strong"/>
          <w:b w:val="0"/>
        </w:rPr>
        <w:t xml:space="preserve">tract Infection, Chronic </w:t>
      </w:r>
      <w:r w:rsidR="00B93201">
        <w:rPr>
          <w:rStyle w:val="Strong"/>
          <w:b w:val="0"/>
        </w:rPr>
        <w:t xml:space="preserve">lung </w:t>
      </w:r>
      <w:r w:rsidR="00EF38AD" w:rsidRPr="00FA12E6">
        <w:rPr>
          <w:rStyle w:val="Strong"/>
          <w:b w:val="0"/>
        </w:rPr>
        <w:t>disease</w:t>
      </w:r>
      <w:r w:rsidRPr="00FA12E6">
        <w:rPr>
          <w:rStyle w:val="Strong"/>
          <w:b w:val="0"/>
        </w:rPr>
        <w:t xml:space="preserve">, </w:t>
      </w:r>
      <w:r w:rsidR="00B93201" w:rsidRPr="00B93201">
        <w:rPr>
          <w:rStyle w:val="Strong"/>
          <w:b w:val="0"/>
        </w:rPr>
        <w:t>Developing Countries</w:t>
      </w:r>
      <w:r w:rsidR="00992165" w:rsidRPr="00FA12E6">
        <w:rPr>
          <w:rStyle w:val="Strong"/>
          <w:b w:val="0"/>
        </w:rPr>
        <w:t xml:space="preserve">, </w:t>
      </w:r>
      <w:r w:rsidR="00B93201">
        <w:rPr>
          <w:rStyle w:val="Strong"/>
          <w:b w:val="0"/>
        </w:rPr>
        <w:t>A</w:t>
      </w:r>
      <w:r w:rsidR="00605ED1">
        <w:rPr>
          <w:rStyle w:val="Strong"/>
          <w:b w:val="0"/>
        </w:rPr>
        <w:t>lgorithm</w:t>
      </w:r>
      <w:r w:rsidR="00B93201">
        <w:rPr>
          <w:rStyle w:val="Strong"/>
          <w:b w:val="0"/>
        </w:rPr>
        <w:t>s</w:t>
      </w:r>
      <w:r w:rsidR="00DB1B9B" w:rsidRPr="00FA12E6">
        <w:rPr>
          <w:rStyle w:val="Strong"/>
          <w:b w:val="0"/>
        </w:rPr>
        <w:br w:type="page"/>
      </w:r>
    </w:p>
    <w:p w14:paraId="663212DB" w14:textId="0A5CAFFB" w:rsidR="00936B97" w:rsidRPr="00D10BA2" w:rsidRDefault="00936B97" w:rsidP="00914A92">
      <w:pPr>
        <w:pStyle w:val="Heading1"/>
        <w:rPr>
          <w:szCs w:val="24"/>
        </w:rPr>
      </w:pPr>
      <w:r w:rsidRPr="00D10BA2">
        <w:t>Introduction</w:t>
      </w:r>
    </w:p>
    <w:p w14:paraId="03A02D7F" w14:textId="7A91B7FD" w:rsidR="004930A3" w:rsidRPr="00FA12E6" w:rsidRDefault="00C72B15" w:rsidP="00914A92">
      <w:r w:rsidRPr="00FA12E6">
        <w:t xml:space="preserve">Over 36 million adults and children were living with </w:t>
      </w:r>
      <w:r w:rsidR="00605ED1">
        <w:t>Human Immunodeficiency Virus (</w:t>
      </w:r>
      <w:r w:rsidRPr="00FA12E6">
        <w:t>HIV</w:t>
      </w:r>
      <w:r w:rsidR="00605ED1">
        <w:t>)</w:t>
      </w:r>
      <w:r w:rsidRPr="00FA12E6">
        <w:t xml:space="preserve"> infection by the end of 2014 and globally HIV infection ranks as the 6th</w:t>
      </w:r>
      <w:r w:rsidRPr="00FA12E6">
        <w:rPr>
          <w:vertAlign w:val="superscript"/>
        </w:rPr>
        <w:t xml:space="preserve"> </w:t>
      </w:r>
      <w:r w:rsidRPr="00FA12E6">
        <w:t>leading cause of mortality.</w:t>
      </w:r>
      <w:r w:rsidR="00DB66DB" w:rsidRPr="00FA12E6">
        <w:rPr>
          <w:szCs w:val="24"/>
        </w:rPr>
        <w:fldChar w:fldCharType="begin"/>
      </w:r>
      <w:r w:rsidR="00DD3F95" w:rsidRPr="00FA12E6">
        <w:rPr>
          <w:szCs w:val="24"/>
        </w:rPr>
        <w:instrText xml:space="preserve"> ADDIN EN.CITE &lt;EndNote&gt;&lt;Cite&gt;&lt;Author&gt;UNAIDS&lt;/Author&gt;&lt;Year&gt;2014&lt;/Year&gt;&lt;RecNum&gt;3625&lt;/RecNum&gt;&lt;DisplayText&gt;&lt;style face="superscript"&gt;1,2&lt;/style&gt;&lt;/DisplayText&gt;&lt;record&gt;&lt;rec-number&gt;3625&lt;/rec-number&gt;&lt;foreign-keys&gt;&lt;key app="EN" db-id="vxrv9der7tps5yexz215xa0vsex2p5f9rd0w" timestamp="1442325923"&gt;3625&lt;/key&gt;&lt;/foreign-keys&gt;&lt;ref-type name="Web Page"&gt;12&lt;/ref-type&gt;&lt;contributors&gt;&lt;authors&gt;&lt;author&gt;UNAIDS&lt;/author&gt;&lt;/authors&gt;&lt;/contributors&gt;&lt;titles&gt;&lt;title&gt;MDG 6: 15 years, 15 lessons of hope from the AIDS response&lt;/title&gt;&lt;/titles&gt;&lt;volume&gt;2015&lt;/volume&gt;&lt;number&gt;26th August&lt;/number&gt;&lt;dates&gt;&lt;year&gt;2014&lt;/year&gt;&lt;/dates&gt;&lt;pub-location&gt;http://www.unaids.org/en/resources/campaigns/HowAIDSchangedeverything/factsheet&lt;/pub-location&gt;&lt;publisher&gt;UNAIDS&lt;/publisher&gt;&lt;urls&gt;&lt;/urls&gt;&lt;/record&gt;&lt;/Cite&gt;&lt;Cite&gt;&lt;Author&gt;WHO&lt;/Author&gt;&lt;Year&gt;2014&lt;/Year&gt;&lt;RecNum&gt;3626&lt;/RecNum&gt;&lt;record&gt;&lt;rec-number&gt;3626&lt;/rec-number&gt;&lt;foreign-keys&gt;&lt;key app="EN" db-id="vxrv9der7tps5yexz215xa0vsex2p5f9rd0w" timestamp="1442325923"&gt;3626&lt;/key&gt;&lt;/foreign-keys&gt;&lt;ref-type name="Web Page"&gt;12&lt;/ref-type&gt;&lt;contributors&gt;&lt;authors&gt;&lt;author&gt;WHO&lt;/author&gt;&lt;/authors&gt;&lt;/contributors&gt;&lt;titles&gt;&lt;title&gt;The Top 10 causes of Death: Fact Sheer No 310&lt;/title&gt;&lt;/titles&gt;&lt;volume&gt;2015&lt;/volume&gt;&lt;number&gt;26th August&lt;/number&gt;&lt;dates&gt;&lt;year&gt;2014&lt;/year&gt;&lt;/dates&gt;&lt;pub-location&gt;http://www.who.int/mediacentre/factsheets/fs310/en/&lt;/pub-location&gt;&lt;publisher&gt;WHO&lt;/publisher&gt;&lt;urls&gt;&lt;/urls&gt;&lt;/record&gt;&lt;/Cite&gt;&lt;/EndNote&gt;</w:instrText>
      </w:r>
      <w:r w:rsidR="00DB66DB" w:rsidRPr="00FA12E6">
        <w:rPr>
          <w:szCs w:val="24"/>
        </w:rPr>
        <w:fldChar w:fldCharType="separate"/>
      </w:r>
      <w:hyperlink w:anchor="_ENREF_1" w:tooltip="UNAIDS, 2014 #3625" w:history="1">
        <w:r w:rsidR="00B4478B" w:rsidRPr="00FA12E6">
          <w:rPr>
            <w:noProof/>
            <w:szCs w:val="24"/>
            <w:vertAlign w:val="superscript"/>
          </w:rPr>
          <w:t>1</w:t>
        </w:r>
      </w:hyperlink>
      <w:r w:rsidR="00DB66DB" w:rsidRPr="00FA12E6">
        <w:rPr>
          <w:noProof/>
          <w:szCs w:val="24"/>
          <w:vertAlign w:val="superscript"/>
        </w:rPr>
        <w:t>,</w:t>
      </w:r>
      <w:hyperlink w:anchor="_ENREF_2" w:tooltip="WHO, 2014 #3626" w:history="1">
        <w:r w:rsidR="00B4478B" w:rsidRPr="00FA12E6">
          <w:rPr>
            <w:noProof/>
            <w:szCs w:val="24"/>
            <w:vertAlign w:val="superscript"/>
          </w:rPr>
          <w:t>2</w:t>
        </w:r>
      </w:hyperlink>
      <w:r w:rsidR="00DB66DB" w:rsidRPr="00FA12E6">
        <w:rPr>
          <w:szCs w:val="24"/>
        </w:rPr>
        <w:fldChar w:fldCharType="end"/>
      </w:r>
      <w:r w:rsidRPr="00FA12E6">
        <w:t xml:space="preserve"> The burden of HIV infection falls disproportionately on low and middle income countries (LMIC): two thirds of HIV-infected people live in sub-Saharan Africa, and globally 15 countries account for nearly 75% of all people living with HIV.</w:t>
      </w:r>
      <w:hyperlink w:anchor="_ENREF_3" w:tooltip="(UNAIDS), 2014 #3492" w:history="1">
        <w:r w:rsidR="00B4478B" w:rsidRPr="00FA12E6">
          <w:rPr>
            <w:szCs w:val="24"/>
          </w:rPr>
          <w:fldChar w:fldCharType="begin"/>
        </w:r>
        <w:r w:rsidR="00B4478B" w:rsidRPr="00FA12E6">
          <w:rPr>
            <w:szCs w:val="24"/>
          </w:rPr>
          <w:instrText xml:space="preserve"> ADDIN EN.CITE &lt;EndNote&gt;&lt;Cite&gt;&lt;Author&gt;(UNAIDS)&lt;/Author&gt;&lt;Year&gt;2014&lt;/Year&gt;&lt;RecNum&gt;3492&lt;/RecNum&gt;&lt;DisplayText&gt;&lt;style face="superscript"&gt;3&lt;/style&gt;&lt;/DisplayText&gt;&lt;record&gt;&lt;rec-number&gt;3492&lt;/rec-number&gt;&lt;foreign-keys&gt;&lt;key app="EN" db-id="vxrv9der7tps5yexz215xa0vsex2p5f9rd0w" timestamp="1440507792"&gt;3492&lt;/key&gt;&lt;/foreign-keys&gt;&lt;ref-type name="Report"&gt;27&lt;/ref-type&gt;&lt;contributors&gt;&lt;authors&gt;&lt;author&gt;Joint United Nations Programme on HIV/AIDS (UNAIDS)&lt;/author&gt;&lt;/authors&gt;&lt;/contributors&gt;&lt;titles&gt;&lt;title&gt;The Gap Report&lt;/title&gt;&lt;/titles&gt;&lt;dates&gt;&lt;year&gt;2014&lt;/year&gt;&lt;/dates&gt;&lt;pub-location&gt;Geneva, Switzerland&lt;/pub-location&gt;&lt;publisher&gt;Joint United Nations Programme on HIV/AIDS (UNAIDS)&lt;/publisher&gt;&lt;urls&gt;&lt;/urls&gt;&lt;/record&gt;&lt;/Cite&gt;&lt;/EndNote&gt;</w:instrText>
        </w:r>
        <w:r w:rsidR="00B4478B" w:rsidRPr="00FA12E6">
          <w:rPr>
            <w:szCs w:val="24"/>
          </w:rPr>
          <w:fldChar w:fldCharType="separate"/>
        </w:r>
        <w:r w:rsidR="00B4478B" w:rsidRPr="00FA12E6">
          <w:rPr>
            <w:noProof/>
            <w:szCs w:val="24"/>
            <w:vertAlign w:val="superscript"/>
          </w:rPr>
          <w:t>3</w:t>
        </w:r>
        <w:r w:rsidR="00B4478B" w:rsidRPr="00FA12E6">
          <w:rPr>
            <w:szCs w:val="24"/>
          </w:rPr>
          <w:fldChar w:fldCharType="end"/>
        </w:r>
      </w:hyperlink>
      <w:r w:rsidRPr="00FA12E6">
        <w:t xml:space="preserve"> </w:t>
      </w:r>
    </w:p>
    <w:p w14:paraId="5E5C13F6" w14:textId="462F5C8B" w:rsidR="0066512C" w:rsidRPr="00FA12E6" w:rsidRDefault="004930A3" w:rsidP="00914A92">
      <w:r w:rsidRPr="00FA12E6">
        <w:t xml:space="preserve">The scale-up of </w:t>
      </w:r>
      <w:r w:rsidR="00605ED1">
        <w:t>antiretroviral therapy (</w:t>
      </w:r>
      <w:r w:rsidRPr="00FA12E6">
        <w:t>ART</w:t>
      </w:r>
      <w:r w:rsidR="00605ED1">
        <w:t>)</w:t>
      </w:r>
      <w:r w:rsidRPr="00FA12E6">
        <w:t xml:space="preserve"> in LMIC has resulted in a dramatic increase in survival of HIV-infected adults, but lung diseases remain a major contributor to mortality in both HIV-infected adults and children.</w:t>
      </w:r>
      <w:r w:rsidRPr="00FA12E6">
        <w:fldChar w:fldCharType="begin">
          <w:fldData xml:space="preserve">PEVuZE5vdGU+PENpdGU+PEF1dGhvcj5Cb3I8L0F1dGhvcj48WWVhcj4yMDEzPC9ZZWFyPjxSZWNO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5NjEtNTwvcGFnZXM+PHZvbHVtZT4zMzk8L3ZvbHVtZT48bnVtYmVyPjYxMjI8L251bWJlcj48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</w:fldData>
        </w:fldChar>
      </w:r>
      <w:r w:rsidR="00DD3F95" w:rsidRPr="00FA12E6">
        <w:instrText xml:space="preserve"> ADDIN EN.CITE </w:instrText>
      </w:r>
      <w:r w:rsidR="00DD3F95" w:rsidRPr="00FA12E6">
        <w:fldChar w:fldCharType="begin">
          <w:fldData xml:space="preserve">PEVuZE5vdGU+PENpdGU+PEF1dGhvcj5Cb3I8L0F1dGhvcj48WWVhcj4yMDEzPC9ZZWFyPjxSZWNO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5NjEtNTwvcGFnZXM+PHZvbHVtZT4zMzk8L3ZvbHVtZT48bnVtYmVyPjYxMjI8L251bWJlcj48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</w:fldData>
        </w:fldChar>
      </w:r>
      <w:r w:rsidR="00DD3F95" w:rsidRPr="00FA12E6">
        <w:instrText xml:space="preserve"> ADDIN EN.CITE.DATA </w:instrText>
      </w:r>
      <w:r w:rsidR="00DD3F95" w:rsidRPr="00FA12E6">
        <w:fldChar w:fldCharType="end"/>
      </w:r>
      <w:r w:rsidRPr="00FA12E6">
        <w:fldChar w:fldCharType="separate"/>
      </w:r>
      <w:hyperlink w:anchor="_ENREF_4" w:tooltip="Bor, 2013 #3540" w:history="1">
        <w:r w:rsidR="00B4478B" w:rsidRPr="00FA12E6">
          <w:rPr>
            <w:noProof/>
            <w:vertAlign w:val="superscript"/>
          </w:rPr>
          <w:t>4</w:t>
        </w:r>
      </w:hyperlink>
      <w:r w:rsidRPr="00FA12E6">
        <w:rPr>
          <w:noProof/>
          <w:vertAlign w:val="superscript"/>
        </w:rPr>
        <w:t>,</w:t>
      </w:r>
      <w:hyperlink w:anchor="_ENREF_5" w:tooltip="Bates, 2013 #3506" w:history="1">
        <w:r w:rsidR="00B4478B" w:rsidRPr="00FA12E6">
          <w:rPr>
            <w:noProof/>
            <w:vertAlign w:val="superscript"/>
          </w:rPr>
          <w:t>5</w:t>
        </w:r>
      </w:hyperlink>
      <w:r w:rsidRPr="00FA12E6">
        <w:fldChar w:fldCharType="end"/>
      </w:r>
      <w:r w:rsidR="00396648" w:rsidRPr="00FA12E6">
        <w:t xml:space="preserve"> </w:t>
      </w:r>
      <w:r w:rsidR="004F63CB" w:rsidRPr="00FA12E6">
        <w:t xml:space="preserve">Respiratory tract infections (RTI) are a common manifestation of immunosuppression caused by HIV infection, especially in settings where combination ART coverage is low. In addition, there has been a concurrent increase in the burden of chronic lung disease (CLD) particularly as people live longer due to </w:t>
      </w:r>
      <w:r w:rsidR="00605ED1">
        <w:t>effective viral suppression</w:t>
      </w:r>
      <w:r w:rsidR="004F63CB" w:rsidRPr="00FA12E6">
        <w:t>.</w:t>
      </w:r>
      <w:hyperlink w:anchor="_ENREF_6" w:tooltip="Ferrand, 2009 #3493" w:history="1">
        <w:r w:rsidR="00B4478B" w:rsidRPr="00FA12E6">
          <w:fldChar w:fldCharType="begin">
            <w:fldData xml:space="preserve">PEVuZE5vdGU+PENpdGU+PEF1dGhvcj5GZXJyYW5kPC9BdXRob3I+PFllYXI+MjAwOTwvWWVhcj48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</w:fldData>
          </w:fldChar>
        </w:r>
        <w:r w:rsidR="00B4478B" w:rsidRPr="00FA12E6">
          <w:instrText xml:space="preserve"> ADDIN EN.CITE </w:instrText>
        </w:r>
        <w:r w:rsidR="00B4478B" w:rsidRPr="00FA12E6">
          <w:fldChar w:fldCharType="begin">
            <w:fldData xml:space="preserve">PEVuZE5vdGU+PENpdGU+PEF1dGhvcj5GZXJyYW5kPC9BdXRob3I+PFllYXI+MjAwOTwvWWVhcj48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6</w:t>
        </w:r>
        <w:r w:rsidR="00B4478B" w:rsidRPr="00FA12E6">
          <w:fldChar w:fldCharType="end"/>
        </w:r>
      </w:hyperlink>
      <w:r w:rsidR="004F63CB" w:rsidRPr="00FA12E6">
        <w:t xml:space="preserve"> Risk factors associated with development of CLD such as cigarette smoking and injection drug use may be over-represented in HIV-infected individuals, and recurrent RTIs and tuberculosis may themselves cause lung damage.</w:t>
      </w:r>
      <w:r w:rsidR="004F63CB" w:rsidRPr="00FA12E6">
        <w:fldChar w:fldCharType="begin">
          <w:fldData xml:space="preserve">PEVuZE5vdGU+PENpdGU+PEF1dGhvcj5BbGx3b29kPC9BdXRob3I+PFllYXI+MjAxMzwvWWVhcj48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</w:fldData>
        </w:fldChar>
      </w:r>
      <w:r w:rsidR="00DD3F95" w:rsidRPr="00FA12E6">
        <w:instrText xml:space="preserve"> ADDIN EN.CITE </w:instrText>
      </w:r>
      <w:r w:rsidR="00DD3F95" w:rsidRPr="00FA12E6">
        <w:fldChar w:fldCharType="begin">
          <w:fldData xml:space="preserve">PEVuZE5vdGU+PENpdGU+PEF1dGhvcj5BbGx3b29kPC9BdXRob3I+PFllYXI+MjAxMzwvWWVhcj48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</w:fldData>
        </w:fldChar>
      </w:r>
      <w:r w:rsidR="00DD3F95" w:rsidRPr="00FA12E6">
        <w:instrText xml:space="preserve"> ADDIN EN.CITE.DATA </w:instrText>
      </w:r>
      <w:r w:rsidR="00DD3F95" w:rsidRPr="00FA12E6">
        <w:fldChar w:fldCharType="end"/>
      </w:r>
      <w:r w:rsidR="004F63CB" w:rsidRPr="00FA12E6">
        <w:fldChar w:fldCharType="separate"/>
      </w:r>
      <w:hyperlink w:anchor="_ENREF_7" w:tooltip="Allwood, 2013 #3543" w:history="1">
        <w:r w:rsidR="00B4478B" w:rsidRPr="00FA12E6">
          <w:rPr>
            <w:noProof/>
            <w:vertAlign w:val="superscript"/>
          </w:rPr>
          <w:t>7</w:t>
        </w:r>
      </w:hyperlink>
      <w:r w:rsidRPr="00FA12E6">
        <w:rPr>
          <w:noProof/>
          <w:vertAlign w:val="superscript"/>
        </w:rPr>
        <w:t>,</w:t>
      </w:r>
      <w:hyperlink w:anchor="_ENREF_8" w:tooltip="Chalmers, 2013 #3627" w:history="1">
        <w:r w:rsidR="00B4478B" w:rsidRPr="00FA12E6">
          <w:rPr>
            <w:noProof/>
            <w:vertAlign w:val="superscript"/>
          </w:rPr>
          <w:t>8</w:t>
        </w:r>
      </w:hyperlink>
      <w:r w:rsidR="004F63CB" w:rsidRPr="00FA12E6">
        <w:fldChar w:fldCharType="end"/>
      </w:r>
      <w:r w:rsidR="004F63CB" w:rsidRPr="00FA12E6">
        <w:t xml:space="preserve"> There is </w:t>
      </w:r>
      <w:r w:rsidR="00294D08" w:rsidRPr="00FA12E6">
        <w:t>increas</w:t>
      </w:r>
      <w:r w:rsidR="00A90B10" w:rsidRPr="00FA12E6">
        <w:t>i</w:t>
      </w:r>
      <w:r w:rsidR="00294D08" w:rsidRPr="00FA12E6">
        <w:t>ng</w:t>
      </w:r>
      <w:r w:rsidR="004F63CB" w:rsidRPr="00FA12E6">
        <w:t xml:space="preserve"> evidence of HIV directly causing organ damage, mainly through dysregulated chronic immune activation, which may impact on development or progression of pulmonary pathology.</w:t>
      </w:r>
      <w:r w:rsidR="00236F50" w:rsidRPr="00FA12E6">
        <w:fldChar w:fldCharType="begin">
          <w:fldData xml:space="preserve">PEVuZE5vdGU+PENpdGU+PEF1dGhvcj5Nb3JyaXM8L0F1dGhvcj48WWVhcj4yMDExPC9ZZWFyPjxS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=
</w:fldData>
        </w:fldChar>
      </w:r>
      <w:r w:rsidR="00FF58A4" w:rsidRPr="00FA12E6">
        <w:instrText xml:space="preserve"> ADDIN EN.CITE </w:instrText>
      </w:r>
      <w:r w:rsidR="00FF58A4" w:rsidRPr="00FA12E6">
        <w:fldChar w:fldCharType="begin">
          <w:fldData xml:space="preserve">PEVuZE5vdGU+PENpdGU+PEF1dGhvcj5Nb3JyaXM8L0F1dGhvcj48WWVhcj4yMDExPC9ZZWFyPjxS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=
</w:fldData>
        </w:fldChar>
      </w:r>
      <w:r w:rsidR="00FF58A4" w:rsidRPr="00FA12E6">
        <w:instrText xml:space="preserve"> ADDIN EN.CITE.DATA </w:instrText>
      </w:r>
      <w:r w:rsidR="00FF58A4" w:rsidRPr="00FA12E6">
        <w:fldChar w:fldCharType="end"/>
      </w:r>
      <w:r w:rsidR="00236F50" w:rsidRPr="00FA12E6">
        <w:fldChar w:fldCharType="separate"/>
      </w:r>
      <w:hyperlink w:anchor="_ENREF_9" w:tooltip="Morris, 2011 #3168" w:history="1">
        <w:r w:rsidR="00B4478B" w:rsidRPr="00FA12E6">
          <w:rPr>
            <w:noProof/>
            <w:vertAlign w:val="superscript"/>
          </w:rPr>
          <w:t>9</w:t>
        </w:r>
      </w:hyperlink>
      <w:r w:rsidR="00FF58A4" w:rsidRPr="00FA12E6">
        <w:rPr>
          <w:noProof/>
          <w:vertAlign w:val="superscript"/>
        </w:rPr>
        <w:t>,</w:t>
      </w:r>
      <w:hyperlink w:anchor="_ENREF_10" w:tooltip="Drummond, 2013 #3692" w:history="1">
        <w:r w:rsidR="00B4478B" w:rsidRPr="00FA12E6">
          <w:rPr>
            <w:noProof/>
            <w:vertAlign w:val="superscript"/>
          </w:rPr>
          <w:t>10</w:t>
        </w:r>
      </w:hyperlink>
      <w:r w:rsidR="00236F50" w:rsidRPr="00FA12E6">
        <w:fldChar w:fldCharType="end"/>
      </w:r>
    </w:p>
    <w:p w14:paraId="1EB1DB49" w14:textId="362F90D5" w:rsidR="00055CC8" w:rsidRPr="00FA12E6" w:rsidRDefault="00F64B78" w:rsidP="00914A92">
      <w:r w:rsidRPr="00FA12E6">
        <w:t>We review the spectrum of respiratory disease in the context of HIV infection, factors that influence the epidemiology of respiratory disease and global considerations in assessment and management of HIV-related respiratory disease.</w:t>
      </w:r>
    </w:p>
    <w:p w14:paraId="1930C913" w14:textId="2A565D1C" w:rsidR="00185633" w:rsidRPr="00D10BA2" w:rsidRDefault="00FA6BE4" w:rsidP="00914A92">
      <w:pPr>
        <w:pStyle w:val="Heading1"/>
      </w:pPr>
      <w:r w:rsidRPr="00914A92">
        <w:t>Spectrum</w:t>
      </w:r>
      <w:r w:rsidRPr="00D10BA2">
        <w:t xml:space="preserve"> of HIV-</w:t>
      </w:r>
      <w:r w:rsidR="00170FF3" w:rsidRPr="00D10BA2">
        <w:t xml:space="preserve">related respiratory </w:t>
      </w:r>
      <w:r w:rsidR="006C0B5B" w:rsidRPr="00D10BA2">
        <w:t xml:space="preserve">disease </w:t>
      </w:r>
    </w:p>
    <w:p w14:paraId="3F566B2C" w14:textId="515076D6" w:rsidR="004F63CB" w:rsidRPr="00FA12E6" w:rsidRDefault="00F043C9" w:rsidP="00914A92">
      <w:r w:rsidRPr="00FA12E6">
        <w:t>HIV infection results in immunosuppression which increases the risk of i</w:t>
      </w:r>
      <w:r w:rsidR="004F63CB" w:rsidRPr="00FA12E6">
        <w:t>nfection of the respiratory tract with bacter</w:t>
      </w:r>
      <w:r w:rsidRPr="00FA12E6">
        <w:t xml:space="preserve">ia, fungal, and viral pathogens. Chronic lung damage can occur as sequelae of these infections.  </w:t>
      </w:r>
      <w:r w:rsidR="004F63CB" w:rsidRPr="00FA12E6">
        <w:t xml:space="preserve"> </w:t>
      </w:r>
    </w:p>
    <w:p w14:paraId="0BC8A3D5" w14:textId="7F9E9ABE" w:rsidR="00ED7579" w:rsidRPr="00FA12E6" w:rsidRDefault="00ED7579" w:rsidP="00914A92">
      <w:pPr>
        <w:pStyle w:val="Heading2"/>
        <w:rPr>
          <w:b/>
          <w:sz w:val="28"/>
        </w:rPr>
      </w:pPr>
      <w:r w:rsidRPr="00914A92">
        <w:t>Respiratory</w:t>
      </w:r>
      <w:r w:rsidRPr="00FA12E6">
        <w:t xml:space="preserve"> </w:t>
      </w:r>
      <w:r w:rsidR="00185633" w:rsidRPr="00FA12E6">
        <w:t xml:space="preserve">tract infections  </w:t>
      </w:r>
    </w:p>
    <w:p w14:paraId="49C8D716" w14:textId="3492E722" w:rsidR="00811666" w:rsidRPr="00FA12E6" w:rsidRDefault="00595C0D" w:rsidP="00914A92">
      <w:r w:rsidRPr="00FA12E6">
        <w:t>HIV infection increas</w:t>
      </w:r>
      <w:r w:rsidR="00605ED1">
        <w:t>es the</w:t>
      </w:r>
      <w:r w:rsidRPr="00FA12E6">
        <w:t xml:space="preserve"> incidence of severe acute </w:t>
      </w:r>
      <w:r w:rsidR="0002384C" w:rsidRPr="00FA12E6">
        <w:t>respiratory tract infection (</w:t>
      </w:r>
      <w:r w:rsidRPr="00FA12E6">
        <w:t>RTI</w:t>
      </w:r>
      <w:r w:rsidR="0002384C" w:rsidRPr="00FA12E6">
        <w:t>)</w:t>
      </w:r>
      <w:r w:rsidRPr="00FA12E6">
        <w:t xml:space="preserve"> across all age-groups</w:t>
      </w:r>
      <w:r w:rsidR="00605ED1">
        <w:t>. P</w:t>
      </w:r>
      <w:r w:rsidRPr="00FA12E6">
        <w:t xml:space="preserve">rospective surveillance data from sub-Saharan Africa and </w:t>
      </w:r>
      <w:r w:rsidR="00811666" w:rsidRPr="00FA12E6">
        <w:t xml:space="preserve">high income countries </w:t>
      </w:r>
      <w:r w:rsidRPr="00FA12E6">
        <w:t>consistently show a higher incidence of severe all-cause acute RTI or pneumonia in HIV-infected compared to uninfected adults and children.</w:t>
      </w:r>
      <w:hyperlink w:anchor="_ENREF_11" w:tooltip="Cole, 2006 #3628" w:history="1">
        <w:r w:rsidR="00B4478B" w:rsidRPr="00FA12E6">
          <w:fldChar w:fldCharType="begin">
            <w:fldData xml:space="preserve">PEVuZE5vdGU+PENpdGU+PEF1dGhvcj5Db2xlPC9BdXRob3I+PFllYXI+MjAwNjwvWWVhcj48UmVj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NDM2NTY8L3BhZ2VzPjx2b2x1bWU+Nzwvdm9sdW1lPjxudW1iZXI+ODwvbnVtYmVyPjxl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MDExNzcxNjwv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</w:fldData>
          </w:fldChar>
        </w:r>
        <w:r w:rsidR="00B4478B" w:rsidRPr="00FA12E6">
          <w:instrText xml:space="preserve"> ADDIN EN.CITE </w:instrText>
        </w:r>
        <w:r w:rsidR="00B4478B" w:rsidRPr="00FA12E6">
          <w:fldChar w:fldCharType="begin">
            <w:fldData xml:space="preserve">PEVuZE5vdGU+PENpdGU+PEF1dGhvcj5Db2xlPC9BdXRob3I+PFllYXI+MjAwNjwvWWVhcj48UmVj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NDM2NTY8L3BhZ2VzPjx2b2x1bWU+Nzwvdm9sdW1lPjxudW1iZXI+ODwvbnVtYmVyPjxl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MDExNzcxNjwv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11-15</w:t>
        </w:r>
        <w:r w:rsidR="00B4478B" w:rsidRPr="00FA12E6">
          <w:fldChar w:fldCharType="end"/>
        </w:r>
      </w:hyperlink>
      <w:hyperlink w:anchor="_ENREF_6" w:tooltip="Feikin, 2012 #3495" w:history="1"/>
      <w:hyperlink w:anchor="_ENREF_10" w:tooltip="Gray, 2010 #3304" w:history="1"/>
      <w:r w:rsidRPr="00FA12E6">
        <w:t xml:space="preserve"> Risk factors for RTIs among HIV-infected individuals include increasing age, </w:t>
      </w:r>
      <w:r w:rsidR="0002384C" w:rsidRPr="00FA12E6">
        <w:t>greater</w:t>
      </w:r>
      <w:r w:rsidRPr="00FA12E6">
        <w:t xml:space="preserve"> immunosuppression, recurrent pneumonia, and cigarette smoking.</w:t>
      </w:r>
      <w:hyperlink w:anchor="_ENREF_16" w:tooltip="Benito, 2012 #3630" w:history="1">
        <w:r w:rsidR="00B4478B" w:rsidRPr="00FA12E6">
          <w:fldChar w:fldCharType="begin"/>
        </w:r>
        <w:r w:rsidR="00B4478B" w:rsidRPr="00FA12E6">
          <w:instrText xml:space="preserve"> ADDIN EN.CITE &lt;EndNote&gt;&lt;Cite&gt;&lt;Author&gt;Benito&lt;/Author&gt;&lt;Year&gt;2012&lt;/Year&gt;&lt;RecNum&gt;3630&lt;/RecNum&gt;&lt;DisplayText&gt;&lt;style face="superscript"&gt;16&lt;/style&gt;&lt;/DisplayText&gt;&lt;record&gt;&lt;rec-number&gt;3630&lt;/rec-number&gt;&lt;foreign-keys&gt;&lt;key app="EN" db-id="vxrv9der7tps5yexz215xa0vsex2p5f9rd0w" timestamp="1442325924"&gt;3630&lt;/key&gt;&lt;/foreign-keys&gt;&lt;ref-type name="Journal Article"&gt;17&lt;/ref-type&gt;&lt;contributors&gt;&lt;authors&gt;&lt;author&gt;Benito, N.&lt;/author&gt;&lt;author&gt;Moreno, A.&lt;/author&gt;&lt;author&gt;Miro, J. M.&lt;/author&gt;&lt;author&gt;Torres, A.&lt;/author&gt;&lt;/authors&gt;&lt;/contributors&gt;&lt;auth-address&gt;Infectious Diseases Unit, Internal Medicine Service, Hospital de la Santa Creu i Sant Pau, Universitat Autonoma de Barcelona, Barcelona, Spain. nbenito@santpau.cat&lt;/auth-address&gt;&lt;titles&gt;&lt;title&gt;Pulmonary infections in HIV-infected patients: an update in the 21st century&lt;/title&gt;&lt;secondary-title&gt;Eur Respir J&lt;/secondary-title&gt;&lt;alt-title&gt;The European respiratory journal&lt;/alt-title&gt;&lt;/titles&gt;&lt;periodical&gt;&lt;full-title&gt;Eur Respir J&lt;/full-title&gt;&lt;/periodical&gt;&lt;pages&gt;730-45&lt;/pages&gt;&lt;volume&gt;39&lt;/volume&gt;&lt;number&gt;3&lt;/number&gt;&lt;edition&gt;2011/09/03&lt;/edition&gt;&lt;keywords&gt;&lt;keyword&gt;AIDS-Related Opportunistic Infections/diagnosis/drug&lt;/keyword&gt;&lt;keyword&gt;therapy/epidemiology/microbiology&lt;/keyword&gt;&lt;keyword&gt;Anti-Bacterial Agents/therapeutic use&lt;/keyword&gt;&lt;keyword&gt;Antiretroviral Therapy, Highly Active&lt;/keyword&gt;&lt;keyword&gt;Female&lt;/keyword&gt;&lt;keyword&gt;HIV Infections/drug therapy/epidemiology/*microbiology&lt;/keyword&gt;&lt;keyword&gt;Humans&lt;/keyword&gt;&lt;keyword&gt;Lung Diseases/diagnosis/drug therapy/epidemiology/*microbiology&lt;/keyword&gt;&lt;keyword&gt;Male&lt;/keyword&gt;&lt;/keywords&gt;&lt;dates&gt;&lt;year&gt;2012&lt;/year&gt;&lt;pub-dates&gt;&lt;date&gt;Mar&lt;/date&gt;&lt;/pub-dates&gt;&lt;/dates&gt;&lt;isbn&gt;0903-1936&lt;/isbn&gt;&lt;accession-num&gt;21885385&lt;/accession-num&gt;&lt;urls&gt;&lt;related-urls&gt;&lt;url&gt;http://erj.ersjournals.com/content/39/3/730.full.pdf&lt;/url&gt;&lt;/related-urls&gt;&lt;/urls&gt;&lt;electronic-resource-num&gt;10.1183/09031936.00200210&lt;/electronic-resource-num&gt;&lt;remote-database-provider&gt;NLM&lt;/remote-database-provider&gt;&lt;language&gt;eng&lt;/language&gt;&lt;/record&gt;&lt;/Cite&gt;&lt;/EndNote&gt;</w:instrText>
        </w:r>
        <w:r w:rsidR="00B4478B" w:rsidRPr="00FA12E6">
          <w:fldChar w:fldCharType="separate"/>
        </w:r>
        <w:r w:rsidR="00B4478B" w:rsidRPr="00FA12E6">
          <w:rPr>
            <w:noProof/>
            <w:vertAlign w:val="superscript"/>
          </w:rPr>
          <w:t>16</w:t>
        </w:r>
        <w:r w:rsidR="00B4478B" w:rsidRPr="00FA12E6">
          <w:fldChar w:fldCharType="end"/>
        </w:r>
      </w:hyperlink>
      <w:r w:rsidRPr="00FA12E6">
        <w:t xml:space="preserve"> </w:t>
      </w:r>
      <w:r w:rsidR="00B8351D" w:rsidRPr="00FA12E6">
        <w:t>In LMIC, these risks are compounded by</w:t>
      </w:r>
      <w:r w:rsidR="00605ED1">
        <w:t xml:space="preserve"> other factors such as</w:t>
      </w:r>
      <w:r w:rsidR="00B8351D" w:rsidRPr="00FA12E6">
        <w:t xml:space="preserve"> poor hygiene, and unreliable water supplies.</w:t>
      </w:r>
      <w:hyperlink w:anchor="_ENREF_17" w:tooltip="Laxminarayan, 2013 #3588" w:history="1">
        <w:r w:rsidR="00B4478B" w:rsidRPr="00FA12E6">
          <w:fldChar w:fldCharType="begin">
            <w:fldData xml:space="preserve">PEVuZE5vdGU+PENpdGU+PEF1dGhvcj5MYXhtaW5hcmF5YW48L0F1dGhvcj48WWVhcj4yMDEzPC9Z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</w:fldData>
          </w:fldChar>
        </w:r>
        <w:r w:rsidR="00B4478B" w:rsidRPr="00FA12E6">
          <w:instrText xml:space="preserve"> ADDIN EN.CITE </w:instrText>
        </w:r>
        <w:r w:rsidR="00B4478B" w:rsidRPr="00FA12E6">
          <w:fldChar w:fldCharType="begin">
            <w:fldData xml:space="preserve">PEVuZE5vdGU+PENpdGU+PEF1dGhvcj5MYXhtaW5hcmF5YW48L0F1dGhvcj48WWVhcj4yMDEzPC9Z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17</w:t>
        </w:r>
        <w:r w:rsidR="00B4478B" w:rsidRPr="00FA12E6">
          <w:fldChar w:fldCharType="end"/>
        </w:r>
      </w:hyperlink>
      <w:r w:rsidR="00B8351D" w:rsidRPr="00FA12E6">
        <w:t xml:space="preserve"> </w:t>
      </w:r>
      <w:r w:rsidRPr="00FA12E6">
        <w:t xml:space="preserve">The increased risk of pneumonia in HIV-infected adults </w:t>
      </w:r>
      <w:r w:rsidR="00605ED1">
        <w:t>is</w:t>
      </w:r>
      <w:r w:rsidRPr="00FA12E6">
        <w:t xml:space="preserve"> independent of previous tuberculosis (TB) and chronic lung scarring amongst mining populations in South Africa.</w:t>
      </w:r>
      <w:hyperlink w:anchor="_ENREF_18" w:tooltip="Charalambous, 2003 #3631" w:history="1">
        <w:r w:rsidR="00B4478B" w:rsidRPr="00FA12E6">
          <w:fldChar w:fldCharType="begin"/>
        </w:r>
        <w:r w:rsidR="00B4478B" w:rsidRPr="00FA12E6">
          <w:instrText xml:space="preserve"> ADDIN EN.CITE &lt;EndNote&gt;&lt;Cite&gt;&lt;Author&gt;Charalambous&lt;/Author&gt;&lt;Year&gt;2003&lt;/Year&gt;&lt;RecNum&gt;3631&lt;/RecNum&gt;&lt;DisplayText&gt;&lt;style face="superscript"&gt;18&lt;/style&gt;&lt;/DisplayText&gt;&lt;record&gt;&lt;rec-number&gt;3631&lt;/rec-number&gt;&lt;foreign-keys&gt;&lt;key app="EN" db-id="vxrv9der7tps5yexz215xa0vsex2p5f9rd0w" timestamp="1442325924"&gt;3631&lt;/key&gt;&lt;/foreign-keys&gt;&lt;ref-type name="Journal Article"&gt;17&lt;/ref-type&gt;&lt;contributors&gt;&lt;authors&gt;&lt;author&gt;Charalambous, S.&lt;/author&gt;&lt;author&gt;Day, J. H.&lt;/author&gt;&lt;author&gt;Fielding, K.&lt;/author&gt;&lt;author&gt;De Cock, K. M.&lt;/author&gt;&lt;author&gt;Churchyard, G. J.&lt;/author&gt;&lt;author&gt;Corbett, E. L.&lt;/author&gt;&lt;/authors&gt;&lt;/contributors&gt;&lt;auth-address&gt;Aurum Health Research, Welkom, South Africa. salomec@aghs.co.za&lt;/auth-address&gt;&lt;titles&gt;&lt;title&gt;HIV infection and chronic chest disease as risk factors for bacterial pneumonia: a case-control study&lt;/title&gt;&lt;secondary-title&gt;Aids&lt;/secondary-title&gt;&lt;/titles&gt;&lt;periodical&gt;&lt;full-title&gt;AIDS&lt;/full-title&gt;&lt;/periodical&gt;&lt;pages&gt;1531-7&lt;/pages&gt;&lt;volume&gt;17&lt;/volume&gt;&lt;number&gt;10&lt;/number&gt;&lt;edition&gt;2003/06/26&lt;/edition&gt;&lt;keywords&gt;&lt;keyword&gt;Adult&lt;/keyword&gt;&lt;keyword&gt;Case-Control Studies&lt;/keyword&gt;&lt;keyword&gt;Chronic Disease&lt;/keyword&gt;&lt;keyword&gt;Disease Susceptibility&lt;/keyword&gt;&lt;keyword&gt;Gold&lt;/keyword&gt;&lt;keyword&gt;HIV Infections/ complications&lt;/keyword&gt;&lt;keyword&gt;Hiv-1&lt;/keyword&gt;&lt;keyword&gt;Hospitalization&lt;/keyword&gt;&lt;keyword&gt;Humans&lt;/keyword&gt;&lt;keyword&gt;Logistic Models&lt;/keyword&gt;&lt;keyword&gt;Male&lt;/keyword&gt;&lt;keyword&gt;Middle Aged&lt;/keyword&gt;&lt;keyword&gt;Mining&lt;/keyword&gt;&lt;keyword&gt;Occupational Diseases/ complications&lt;/keyword&gt;&lt;keyword&gt;Pneumonia, Bacterial/ complications&lt;/keyword&gt;&lt;keyword&gt;Risk Factors&lt;/keyword&gt;&lt;keyword&gt;Silicosis/complications&lt;/keyword&gt;&lt;/keywords&gt;&lt;dates&gt;&lt;year&gt;2003&lt;/year&gt;&lt;pub-dates&gt;&lt;date&gt;Jul 4&lt;/date&gt;&lt;/pub-dates&gt;&lt;/dates&gt;&lt;isbn&gt;0269-9370 (Print)&amp;#xD;0269-9370 (Linking)&lt;/isbn&gt;&lt;accession-num&gt;12824791&lt;/accession-num&gt;&lt;urls&gt;&lt;/urls&gt;&lt;electronic-resource-num&gt;10.1097/01.aids.0000076285.54156.0d [doi]&lt;/electronic-resource-num&gt;&lt;remote-database-provider&gt;Nlm&lt;/remote-database-provider&gt;&lt;language&gt;eng&lt;/language&gt;&lt;/record&gt;&lt;/Cite&gt;&lt;/EndNote&gt;</w:instrText>
        </w:r>
        <w:r w:rsidR="00B4478B" w:rsidRPr="00FA12E6">
          <w:fldChar w:fldCharType="separate"/>
        </w:r>
        <w:r w:rsidR="00B4478B" w:rsidRPr="00FA12E6">
          <w:rPr>
            <w:noProof/>
            <w:vertAlign w:val="superscript"/>
          </w:rPr>
          <w:t>18</w:t>
        </w:r>
        <w:r w:rsidR="00B4478B" w:rsidRPr="00FA12E6">
          <w:fldChar w:fldCharType="end"/>
        </w:r>
      </w:hyperlink>
      <w:r w:rsidRPr="00FA12E6">
        <w:t xml:space="preserve"> However, population rates of acute RTI in HIV-infected individuals vary widely between studies in Asia, sub-Saharan Africa, and </w:t>
      </w:r>
      <w:r w:rsidR="00811666" w:rsidRPr="00FA12E6">
        <w:t>high</w:t>
      </w:r>
      <w:r w:rsidR="00E64E0B" w:rsidRPr="00FA12E6">
        <w:t>-</w:t>
      </w:r>
      <w:r w:rsidR="00811666" w:rsidRPr="00FA12E6">
        <w:t>income countries</w:t>
      </w:r>
      <w:r w:rsidRPr="00FA12E6">
        <w:t>, and may reflect different approaches to diagnosis and health seeking behaviour, in addition to true variation in incidence.</w:t>
      </w:r>
      <w:hyperlink w:anchor="_ENREF_19" w:tooltip="Azziz-Baumgartner, 2012 #3496" w:history="1">
        <w:r w:rsidR="00B4478B" w:rsidRPr="00FA12E6">
          <w:fldChar w:fldCharType="begin">
            <w:fldData xml:space="preserve">PEVuZE5vdGU+PENpdGU+PEF1dGhvcj5Benppei1CYXVtZ2FydG5lcjwvQXV0aG9yPjxZZWFyPjIw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=
</w:fldData>
          </w:fldChar>
        </w:r>
        <w:r w:rsidR="00B4478B" w:rsidRPr="00FA12E6">
          <w:instrText xml:space="preserve"> ADDIN EN.CITE </w:instrText>
        </w:r>
        <w:r w:rsidR="00B4478B" w:rsidRPr="00FA12E6">
          <w:fldChar w:fldCharType="begin">
            <w:fldData xml:space="preserve">PEVuZE5vdGU+PENpdGU+PEF1dGhvcj5Benppei1CYXVtZ2FydG5lcjwvQXV0aG9yPjxZZWFyPjIw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=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19-22</w:t>
        </w:r>
        <w:r w:rsidR="00B4478B" w:rsidRPr="00FA12E6">
          <w:fldChar w:fldCharType="end"/>
        </w:r>
      </w:hyperlink>
      <w:r w:rsidRPr="00FA12E6">
        <w:t xml:space="preserve">  </w:t>
      </w:r>
    </w:p>
    <w:p w14:paraId="19DFB7AF" w14:textId="3179F6EB" w:rsidR="001A62BE" w:rsidRPr="00FA12E6" w:rsidRDefault="0002384C" w:rsidP="00914A92">
      <w:r w:rsidRPr="00FA12E6">
        <w:t>HIV infected adults hospitalised with community acquired pneumonia in resource rich settings appear to have higher mortality than non-infected individuals. However,</w:t>
      </w:r>
      <w:r w:rsidR="004F63CB" w:rsidRPr="00FA12E6">
        <w:rPr>
          <w:szCs w:val="24"/>
        </w:rPr>
        <w:t xml:space="preserve"> </w:t>
      </w:r>
      <w:r w:rsidR="00811666" w:rsidRPr="00FA12E6">
        <w:rPr>
          <w:szCs w:val="24"/>
        </w:rPr>
        <w:t xml:space="preserve">after </w:t>
      </w:r>
      <w:r w:rsidR="001A62BE" w:rsidRPr="00FA12E6">
        <w:rPr>
          <w:szCs w:val="24"/>
        </w:rPr>
        <w:t xml:space="preserve">adjusting for </w:t>
      </w:r>
      <w:r w:rsidR="004F63CB" w:rsidRPr="00FA12E6">
        <w:rPr>
          <w:szCs w:val="24"/>
        </w:rPr>
        <w:t>comorbidities</w:t>
      </w:r>
      <w:r w:rsidR="00811666" w:rsidRPr="00FA12E6">
        <w:rPr>
          <w:szCs w:val="24"/>
        </w:rPr>
        <w:t xml:space="preserve"> and confounders</w:t>
      </w:r>
      <w:r w:rsidR="004F63CB" w:rsidRPr="00FA12E6">
        <w:rPr>
          <w:szCs w:val="24"/>
        </w:rPr>
        <w:t xml:space="preserve">, </w:t>
      </w:r>
      <w:r w:rsidR="00A82E49" w:rsidRPr="00FA12E6">
        <w:rPr>
          <w:szCs w:val="24"/>
        </w:rPr>
        <w:t>p</w:t>
      </w:r>
      <w:r w:rsidR="00811666" w:rsidRPr="00FA12E6">
        <w:rPr>
          <w:szCs w:val="24"/>
        </w:rPr>
        <w:t>er-</w:t>
      </w:r>
      <w:r w:rsidR="00A82E49" w:rsidRPr="00FA12E6">
        <w:rPr>
          <w:szCs w:val="24"/>
        </w:rPr>
        <w:t xml:space="preserve">episode mortality outcomes are </w:t>
      </w:r>
      <w:r w:rsidR="004F63CB" w:rsidRPr="00FA12E6">
        <w:rPr>
          <w:szCs w:val="24"/>
        </w:rPr>
        <w:t>similar.</w:t>
      </w:r>
      <w:r w:rsidR="004F63CB" w:rsidRPr="00FA12E6">
        <w:rPr>
          <w:szCs w:val="24"/>
        </w:rPr>
        <w:fldChar w:fldCharType="begin">
          <w:fldData xml:space="preserve">PEVuZE5vdGU+PENpdGU+PEF1dGhvcj5NYWxpbmlzPC9BdXRob3I+PFllYXI+MjAxMDwvWWVhcj48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C9wZXJpb2RpY2FsPjxwYWdl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</w:fldData>
        </w:fldChar>
      </w:r>
      <w:r w:rsidR="00557775" w:rsidRPr="00FA12E6">
        <w:rPr>
          <w:szCs w:val="24"/>
        </w:rPr>
        <w:instrText xml:space="preserve"> ADDIN EN.CITE </w:instrText>
      </w:r>
      <w:r w:rsidR="00557775" w:rsidRPr="00FA12E6">
        <w:rPr>
          <w:szCs w:val="24"/>
        </w:rPr>
        <w:fldChar w:fldCharType="begin">
          <w:fldData xml:space="preserve">PEVuZE5vdGU+PENpdGU+PEF1dGhvcj5NYWxpbmlzPC9BdXRob3I+PFllYXI+MjAxMDwvWWVhcj48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C9wZXJpb2RpY2FsPjxwYWdl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</w:fldData>
        </w:fldChar>
      </w:r>
      <w:r w:rsidR="00557775" w:rsidRPr="00FA12E6">
        <w:rPr>
          <w:szCs w:val="24"/>
        </w:rPr>
        <w:instrText xml:space="preserve"> ADDIN EN.CITE.DATA </w:instrText>
      </w:r>
      <w:r w:rsidR="00557775" w:rsidRPr="00FA12E6">
        <w:rPr>
          <w:szCs w:val="24"/>
        </w:rPr>
      </w:r>
      <w:r w:rsidR="00557775" w:rsidRPr="00FA12E6">
        <w:rPr>
          <w:szCs w:val="24"/>
        </w:rPr>
        <w:fldChar w:fldCharType="end"/>
      </w:r>
      <w:r w:rsidR="004F63CB" w:rsidRPr="00FA12E6">
        <w:rPr>
          <w:szCs w:val="24"/>
        </w:rPr>
      </w:r>
      <w:r w:rsidR="004F63CB" w:rsidRPr="00FA12E6">
        <w:rPr>
          <w:szCs w:val="24"/>
        </w:rPr>
        <w:fldChar w:fldCharType="separate"/>
      </w:r>
      <w:hyperlink w:anchor="_ENREF_23" w:tooltip="Malinis, 2010 #3505" w:history="1">
        <w:r w:rsidR="00B4478B" w:rsidRPr="00FA12E6">
          <w:rPr>
            <w:noProof/>
            <w:szCs w:val="24"/>
            <w:vertAlign w:val="superscript"/>
          </w:rPr>
          <w:t>23</w:t>
        </w:r>
      </w:hyperlink>
      <w:r w:rsidR="00557775" w:rsidRPr="00FA12E6">
        <w:rPr>
          <w:noProof/>
          <w:szCs w:val="24"/>
          <w:vertAlign w:val="superscript"/>
        </w:rPr>
        <w:t>,</w:t>
      </w:r>
      <w:hyperlink w:anchor="_ENREF_24" w:tooltip="Feldman, 2013 #3578" w:history="1">
        <w:r w:rsidR="00B4478B" w:rsidRPr="00FA12E6">
          <w:rPr>
            <w:noProof/>
            <w:szCs w:val="24"/>
            <w:vertAlign w:val="superscript"/>
          </w:rPr>
          <w:t>24</w:t>
        </w:r>
      </w:hyperlink>
      <w:r w:rsidR="004F63CB" w:rsidRPr="00FA12E6">
        <w:rPr>
          <w:szCs w:val="24"/>
        </w:rPr>
        <w:fldChar w:fldCharType="end"/>
      </w:r>
      <w:r w:rsidR="0080260C" w:rsidRPr="00FA12E6">
        <w:t xml:space="preserve"> </w:t>
      </w:r>
      <w:r w:rsidR="00E620D1" w:rsidRPr="00FA12E6">
        <w:t xml:space="preserve">Data from adults in </w:t>
      </w:r>
      <w:r w:rsidR="0077128B" w:rsidRPr="00FA12E6">
        <w:t>LMIC</w:t>
      </w:r>
      <w:r w:rsidR="00E620D1" w:rsidRPr="00FA12E6">
        <w:t xml:space="preserve"> are</w:t>
      </w:r>
      <w:r w:rsidR="00595C0D" w:rsidRPr="00FA12E6">
        <w:t xml:space="preserve"> </w:t>
      </w:r>
      <w:r w:rsidR="00E620D1" w:rsidRPr="00FA12E6">
        <w:t>similarly</w:t>
      </w:r>
      <w:r w:rsidR="00595C0D" w:rsidRPr="00FA12E6">
        <w:t xml:space="preserve"> mixed</w:t>
      </w:r>
      <w:r w:rsidR="00C72B15" w:rsidRPr="00FA12E6">
        <w:t>. Some studies demonstrate</w:t>
      </w:r>
      <w:r w:rsidR="00595C0D" w:rsidRPr="00FA12E6">
        <w:t xml:space="preserve"> an association between HIV infection and mortality amongst adults hospitalised with all-cause pneumonia, whilst others </w:t>
      </w:r>
      <w:r w:rsidR="00E620D1" w:rsidRPr="00FA12E6">
        <w:t>have not shown</w:t>
      </w:r>
      <w:r w:rsidR="00595C0D" w:rsidRPr="00FA12E6">
        <w:t xml:space="preserve"> this relationship.</w:t>
      </w:r>
      <w:r w:rsidR="00970B68" w:rsidRPr="00FA12E6">
        <w:fldChar w:fldCharType="begin">
          <w:fldData xml:space="preserve">PEVuZE5vdGU+PENpdGU+PEF1dGhvcj5TY290dDwvQXV0aG9yPjxZZWFyPjIwMDA8L1llYXI+PFJl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xMjI1LTMwPC9wYWdlcz48dm9sdW1lPjM1NTwvdm9sdW1l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</w:fldData>
        </w:fldChar>
      </w:r>
      <w:r w:rsidR="00442FF9">
        <w:instrText xml:space="preserve"> ADDIN EN.CITE </w:instrText>
      </w:r>
      <w:r w:rsidR="00442FF9">
        <w:fldChar w:fldCharType="begin">
          <w:fldData xml:space="preserve">PEVuZE5vdGU+PENpdGU+PEF1dGhvcj5TY290dDwvQXV0aG9yPjxZZWFyPjIwMDA8L1llYXI+PFJl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xMjI1LTMwPC9wYWdlcz48dm9sdW1lPjM1NTwvdm9sdW1l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</w:fldData>
        </w:fldChar>
      </w:r>
      <w:r w:rsidR="00442FF9">
        <w:instrText xml:space="preserve"> ADDIN EN.CITE.DATA </w:instrText>
      </w:r>
      <w:r w:rsidR="00442FF9">
        <w:fldChar w:fldCharType="end"/>
      </w:r>
      <w:r w:rsidR="00970B68" w:rsidRPr="00FA12E6">
        <w:fldChar w:fldCharType="separate"/>
      </w:r>
      <w:hyperlink w:anchor="_ENREF_21" w:tooltip="Olsen, 2006 #3498" w:history="1">
        <w:r w:rsidR="00B4478B" w:rsidRPr="00442FF9">
          <w:rPr>
            <w:noProof/>
            <w:vertAlign w:val="superscript"/>
          </w:rPr>
          <w:t>21</w:t>
        </w:r>
      </w:hyperlink>
      <w:r w:rsidR="00442FF9" w:rsidRPr="00442FF9">
        <w:rPr>
          <w:noProof/>
          <w:vertAlign w:val="superscript"/>
        </w:rPr>
        <w:t>,</w:t>
      </w:r>
      <w:hyperlink w:anchor="_ENREF_25" w:tooltip="Scott, 2000 #2167" w:history="1">
        <w:r w:rsidR="00B4478B" w:rsidRPr="00442FF9">
          <w:rPr>
            <w:noProof/>
            <w:vertAlign w:val="superscript"/>
          </w:rPr>
          <w:t>25</w:t>
        </w:r>
      </w:hyperlink>
      <w:r w:rsidR="00970B68" w:rsidRPr="00FA12E6">
        <w:fldChar w:fldCharType="end"/>
      </w:r>
      <w:hyperlink w:anchor="_ENREF_21" w:tooltip="Olsen, 2006 #3498" w:history="1"/>
      <w:r w:rsidR="00595C0D" w:rsidRPr="00FA12E6">
        <w:t xml:space="preserve">  In contrast, </w:t>
      </w:r>
      <w:r w:rsidR="00E620D1" w:rsidRPr="00FA12E6">
        <w:t xml:space="preserve">meta-analysis has shown that HIV-infected children suffer higher odds of hospitalisation and death compared with uninfected children. </w:t>
      </w:r>
      <w:r w:rsidR="00605ED1">
        <w:t>M</w:t>
      </w:r>
      <w:r w:rsidR="00E620D1" w:rsidRPr="00FA12E6">
        <w:t>odelling</w:t>
      </w:r>
      <w:r w:rsidR="00605ED1">
        <w:t xml:space="preserve"> estimates suggest</w:t>
      </w:r>
      <w:r w:rsidR="00E620D1" w:rsidRPr="00FA12E6">
        <w:t xml:space="preserve"> that</w:t>
      </w:r>
      <w:r w:rsidR="00595C0D" w:rsidRPr="00FA12E6">
        <w:t xml:space="preserve"> 60% of all paediatric pneumonia deaths occurring in HIV-infected children.</w:t>
      </w:r>
      <w:hyperlink w:anchor="_ENREF_26" w:tooltip="Theodoratou, 2014 #3632" w:history="1">
        <w:r w:rsidR="00B4478B" w:rsidRPr="00FA12E6">
          <w:fldChar w:fldCharType="begin"/>
        </w:r>
        <w:r w:rsidR="00B4478B" w:rsidRPr="00FA12E6">
          <w:instrText xml:space="preserve"> ADDIN EN.CITE &lt;EndNote&gt;&lt;Cite&gt;&lt;Author&gt;Theodoratou&lt;/Author&gt;&lt;Year&gt;2014&lt;/Year&gt;&lt;RecNum&gt;3632&lt;/RecNum&gt;&lt;DisplayText&gt;&lt;style face="superscript"&gt;26&lt;/style&gt;&lt;/DisplayText&gt;&lt;record&gt;&lt;rec-number&gt;3632&lt;/rec-number&gt;&lt;foreign-keys&gt;&lt;key app="EN" db-id="vxrv9der7tps5yexz215xa0vsex2p5f9rd0w" timestamp="1442325924"&gt;3632&lt;/key&gt;&lt;/foreign-keys&gt;&lt;ref-type name="Journal Article"&gt;17&lt;/ref-type&gt;&lt;contributors&gt;&lt;authors&gt;&lt;author&gt;Theodoratou, Evropi&lt;/author&gt;&lt;author&gt;McAllister, David A.&lt;/author&gt;&lt;author&gt;Reed, Craig&lt;/author&gt;&lt;author&gt;Adeloye, Davies O.&lt;/author&gt;&lt;author&gt;Rudan, Igor&lt;/author&gt;&lt;author&gt;Muhe, Lulu M.&lt;/author&gt;&lt;author&gt;Madhi, Shabir A.&lt;/author&gt;&lt;author&gt;Campbell, Harry&lt;/author&gt;&lt;author&gt;Nair, Harish&lt;/author&gt;&lt;/authors&gt;&lt;/contributors&gt;&lt;titles&gt;&lt;title&gt;Global, regional, and national estimates of pneumonia burden in HIV-infected children in 2010: a meta-analysis and modelling study&lt;/title&gt;&lt;secondary-title&gt;The Lancet Infectious Diseases&lt;/secondary-title&gt;&lt;/titles&gt;&lt;periodical&gt;&lt;full-title&gt;The Lancet Infectious Diseases&lt;/full-title&gt;&lt;/periodical&gt;&lt;pages&gt;1250-1258&lt;/pages&gt;&lt;volume&gt;14&lt;/volume&gt;&lt;number&gt;12&lt;/number&gt;&lt;dates&gt;&lt;year&gt;2014&lt;/year&gt;&lt;/dates&gt;&lt;isbn&gt;14733099&lt;/isbn&gt;&lt;urls&gt;&lt;/urls&gt;&lt;electronic-resource-num&gt;10.1016/s1473-3099(14)70990-9&lt;/electronic-resource-num&gt;&lt;/record&gt;&lt;/Cite&gt;&lt;/EndNote&gt;</w:instrText>
        </w:r>
        <w:r w:rsidR="00B4478B" w:rsidRPr="00FA12E6">
          <w:fldChar w:fldCharType="separate"/>
        </w:r>
        <w:r w:rsidR="00B4478B" w:rsidRPr="00FA12E6">
          <w:rPr>
            <w:noProof/>
            <w:vertAlign w:val="superscript"/>
          </w:rPr>
          <w:t>26</w:t>
        </w:r>
        <w:r w:rsidR="00B4478B" w:rsidRPr="00FA12E6">
          <w:fldChar w:fldCharType="end"/>
        </w:r>
      </w:hyperlink>
      <w:r w:rsidR="00595C0D" w:rsidRPr="00FA12E6">
        <w:t xml:space="preserve"> The majority of </w:t>
      </w:r>
      <w:r w:rsidR="00E620D1" w:rsidRPr="00FA12E6">
        <w:t xml:space="preserve">included studies </w:t>
      </w:r>
      <w:r w:rsidR="00605ED1">
        <w:t xml:space="preserve">on which the model was based were </w:t>
      </w:r>
      <w:r w:rsidR="00595C0D" w:rsidRPr="00FA12E6">
        <w:t>conducted in the pre-ART era</w:t>
      </w:r>
      <w:r w:rsidR="00E620D1" w:rsidRPr="00FA12E6">
        <w:t>:</w:t>
      </w:r>
      <w:r w:rsidR="00595C0D" w:rsidRPr="00FA12E6">
        <w:t xml:space="preserve"> </w:t>
      </w:r>
      <w:r w:rsidR="00E620D1" w:rsidRPr="00FA12E6">
        <w:t>t</w:t>
      </w:r>
      <w:r w:rsidR="00595C0D" w:rsidRPr="00FA12E6">
        <w:t>he i</w:t>
      </w:r>
      <w:r w:rsidR="00E620D1" w:rsidRPr="00FA12E6">
        <w:t>mpact of ART on these outcomes could not be determined.</w:t>
      </w:r>
    </w:p>
    <w:p w14:paraId="36966F65" w14:textId="3C971AD1" w:rsidR="001A62BE" w:rsidRPr="00FA12E6" w:rsidRDefault="00595C0D" w:rsidP="00914A92">
      <w:r w:rsidRPr="00FA12E6">
        <w:t xml:space="preserve">Identification of pathogens responsible for respiratory infections is challenging in all settings, but particularly difficult in LMIC where invasive investigations and diagnostic services such as culture and </w:t>
      </w:r>
      <w:r w:rsidR="001A62BE" w:rsidRPr="00FA12E6">
        <w:t xml:space="preserve">PCR are not readily available. </w:t>
      </w:r>
      <w:r w:rsidRPr="00FA12E6">
        <w:t>However, it is widely held that bacterial pathogens causing respiratory infection a</w:t>
      </w:r>
      <w:r w:rsidR="006424AB" w:rsidRPr="00FA12E6">
        <w:t xml:space="preserve">re similar in HIV-infected and </w:t>
      </w:r>
      <w:r w:rsidRPr="00FA12E6">
        <w:t>uninfected individuals</w:t>
      </w:r>
      <w:r w:rsidR="00C72B15" w:rsidRPr="00FA12E6">
        <w:t>.</w:t>
      </w:r>
      <w:r w:rsidR="00C72B15" w:rsidRPr="00FA12E6">
        <w:fldChar w:fldCharType="begin">
          <w:fldData xml:space="preserve">PEVuZE5vdGU+PENpdGU+PEF1dGhvcj5GZWxkbWFuPC9BdXRob3I+PFllYXI+MjAxMzwvWWVhcj48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</w:fldData>
        </w:fldChar>
      </w:r>
      <w:r w:rsidR="00557775" w:rsidRPr="00FA12E6">
        <w:instrText xml:space="preserve"> ADDIN EN.CITE </w:instrText>
      </w:r>
      <w:r w:rsidR="00557775" w:rsidRPr="00FA12E6">
        <w:fldChar w:fldCharType="begin">
          <w:fldData xml:space="preserve">PEVuZE5vdGU+PENpdGU+PEF1dGhvcj5GZWxkbWFuPC9BdXRob3I+PFllYXI+MjAxMzwvWWVhcj48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</w:fldData>
        </w:fldChar>
      </w:r>
      <w:r w:rsidR="00557775" w:rsidRPr="00FA12E6">
        <w:instrText xml:space="preserve"> ADDIN EN.CITE.DATA </w:instrText>
      </w:r>
      <w:r w:rsidR="00557775" w:rsidRPr="00FA12E6">
        <w:fldChar w:fldCharType="end"/>
      </w:r>
      <w:r w:rsidR="00C72B15" w:rsidRPr="00FA12E6">
        <w:fldChar w:fldCharType="separate"/>
      </w:r>
      <w:hyperlink w:anchor="_ENREF_24" w:tooltip="Feldman, 2013 #3578" w:history="1">
        <w:r w:rsidR="00B4478B" w:rsidRPr="00FA12E6">
          <w:rPr>
            <w:noProof/>
            <w:vertAlign w:val="superscript"/>
          </w:rPr>
          <w:t>24</w:t>
        </w:r>
      </w:hyperlink>
      <w:r w:rsidR="00557775" w:rsidRPr="00FA12E6">
        <w:rPr>
          <w:noProof/>
          <w:vertAlign w:val="superscript"/>
        </w:rPr>
        <w:t>,</w:t>
      </w:r>
      <w:hyperlink w:anchor="_ENREF_27" w:tooltip="Falade, 2011 #3579" w:history="1">
        <w:r w:rsidR="00B4478B" w:rsidRPr="00FA12E6">
          <w:rPr>
            <w:noProof/>
            <w:vertAlign w:val="superscript"/>
          </w:rPr>
          <w:t>27</w:t>
        </w:r>
      </w:hyperlink>
      <w:r w:rsidR="00C72B15" w:rsidRPr="00FA12E6">
        <w:fldChar w:fldCharType="end"/>
      </w:r>
      <w:r w:rsidRPr="00FA12E6">
        <w:t xml:space="preserve"> In resource rich settings the dominant organisms causing pneumonia in HIV-infected adults include </w:t>
      </w:r>
      <w:r w:rsidRPr="00FA12E6">
        <w:rPr>
          <w:i/>
        </w:rPr>
        <w:t>Streptococcus pneumoni</w:t>
      </w:r>
      <w:r w:rsidRPr="00FA12E6">
        <w:t xml:space="preserve">ae, </w:t>
      </w:r>
      <w:r w:rsidRPr="00FA12E6">
        <w:rPr>
          <w:i/>
        </w:rPr>
        <w:t>Mycoplasma pneumoniae</w:t>
      </w:r>
      <w:r w:rsidRPr="00FA12E6">
        <w:t xml:space="preserve">, </w:t>
      </w:r>
      <w:r w:rsidRPr="00FA12E6">
        <w:rPr>
          <w:i/>
        </w:rPr>
        <w:t>Chlamydia pneumoniae</w:t>
      </w:r>
      <w:r w:rsidRPr="00FA12E6">
        <w:t xml:space="preserve">, </w:t>
      </w:r>
      <w:r w:rsidRPr="00FA12E6">
        <w:rPr>
          <w:i/>
        </w:rPr>
        <w:t>Legionella</w:t>
      </w:r>
      <w:r w:rsidRPr="00FA12E6">
        <w:t xml:space="preserve">, and </w:t>
      </w:r>
      <w:r w:rsidRPr="00FA12E6">
        <w:rPr>
          <w:i/>
        </w:rPr>
        <w:t>Haemophilus influenza</w:t>
      </w:r>
      <w:r w:rsidR="00605ED1">
        <w:rPr>
          <w:i/>
        </w:rPr>
        <w:t>e</w:t>
      </w:r>
      <w:r w:rsidRPr="00FA12E6">
        <w:rPr>
          <w:i/>
        </w:rPr>
        <w:t>.</w:t>
      </w:r>
      <w:hyperlink w:anchor="_ENREF_28" w:tooltip="Woodhead, 2002 #3500" w:history="1">
        <w:r w:rsidR="00B4478B" w:rsidRPr="00FA12E6">
          <w:fldChar w:fldCharType="begin"/>
        </w:r>
        <w:r w:rsidR="00B4478B" w:rsidRPr="00FA12E6">
          <w:instrText xml:space="preserve"> ADDIN EN.CITE &lt;EndNote&gt;&lt;Cite&gt;&lt;Author&gt;Woodhead&lt;/Author&gt;&lt;Year&gt;2002&lt;/Year&gt;&lt;RecNum&gt;3500&lt;/RecNum&gt;&lt;DisplayText&gt;&lt;style face="superscript"&gt;28&lt;/style&gt;&lt;/DisplayText&gt;&lt;record&gt;&lt;rec-number&gt;3500&lt;/rec-number&gt;&lt;foreign-keys&gt;&lt;key app="EN" db-id="vxrv9der7tps5yexz215xa0vsex2p5f9rd0w" timestamp="1440507793"&gt;3500&lt;/key&gt;&lt;/foreign-keys&gt;&lt;ref-type name="Journal Article"&gt;17&lt;/ref-type&gt;&lt;contributors&gt;&lt;authors&gt;&lt;author&gt;Woodhead, M.&lt;/author&gt;&lt;/authors&gt;&lt;/contributors&gt;&lt;auth-address&gt;Dept of Respiratory Medicine, Manchester Royal Infirmary, UK. woodhead@central.cmht.nwest.nhs.uk&lt;/auth-address&gt;&lt;titles&gt;&lt;title&gt;Community-acquired pneumonia in Europe: causative pathogens and resistance patterns&lt;/title&gt;&lt;secondary-title&gt;Eur Respir J Suppl&lt;/secondary-title&gt;&lt;alt-title&gt;The European respiratory journal. Supplement&lt;/alt-title&gt;&lt;/titles&gt;&lt;periodical&gt;&lt;full-title&gt;Eur Respir J Suppl&lt;/full-title&gt;&lt;/periodical&gt;&lt;pages&gt;20s-27s&lt;/pages&gt;&lt;volume&gt;36&lt;/volume&gt;&lt;edition&gt;2002/08/10&lt;/edition&gt;&lt;keywords&gt;&lt;keyword&gt;Adult&lt;/keyword&gt;&lt;keyword&gt;Anti-Bacterial Agents/*therapeutic use&lt;/keyword&gt;&lt;keyword&gt;Community-Acquired Infections/drug therapy/*epidemiology/*etiology&lt;/keyword&gt;&lt;keyword&gt;*Drug Resistance, Bacterial&lt;/keyword&gt;&lt;keyword&gt;Europe/epidemiology&lt;/keyword&gt;&lt;keyword&gt;Gram-Negative Bacteria/*drug effects/*pathogenicity&lt;/keyword&gt;&lt;keyword&gt;Gram-Positive Bacteria/*drug effects/*pathogenicity&lt;/keyword&gt;&lt;keyword&gt;Humans&lt;/keyword&gt;&lt;keyword&gt;Pneumonia, Bacterial/drug therapy/*epidemiology/*etiology&lt;/keyword&gt;&lt;/keywords&gt;&lt;dates&gt;&lt;year&gt;2002&lt;/year&gt;&lt;pub-dates&gt;&lt;date&gt;Jul&lt;/date&gt;&lt;/pub-dates&gt;&lt;/dates&gt;&lt;isbn&gt;0904-1850 (Print)&amp;#xD;0904-1850&lt;/isbn&gt;&lt;accession-num&gt;12168744&lt;/accession-num&gt;&lt;urls&gt;&lt;/urls&gt;&lt;remote-database-provider&gt;NLM&lt;/remote-database-provider&gt;&lt;language&gt;eng&lt;/language&gt;&lt;/record&gt;&lt;/Cite&gt;&lt;/EndNote&gt;</w:instrText>
        </w:r>
        <w:r w:rsidR="00B4478B" w:rsidRPr="00FA12E6">
          <w:fldChar w:fldCharType="separate"/>
        </w:r>
        <w:r w:rsidR="00B4478B" w:rsidRPr="00FA12E6">
          <w:rPr>
            <w:noProof/>
            <w:vertAlign w:val="superscript"/>
          </w:rPr>
          <w:t>28</w:t>
        </w:r>
        <w:r w:rsidR="00B4478B" w:rsidRPr="00FA12E6">
          <w:fldChar w:fldCharType="end"/>
        </w:r>
      </w:hyperlink>
      <w:r w:rsidRPr="00FA12E6">
        <w:t xml:space="preserve"> </w:t>
      </w:r>
      <w:r w:rsidR="00C72B15" w:rsidRPr="00FA12E6">
        <w:rPr>
          <w:i/>
        </w:rPr>
        <w:t>Streptococcus</w:t>
      </w:r>
      <w:r w:rsidRPr="00FA12E6">
        <w:rPr>
          <w:i/>
        </w:rPr>
        <w:t xml:space="preserve"> pneumonia</w:t>
      </w:r>
      <w:r w:rsidR="00F71129">
        <w:rPr>
          <w:i/>
        </w:rPr>
        <w:t>e</w:t>
      </w:r>
      <w:r w:rsidRPr="00FA12E6">
        <w:t xml:space="preserve"> is also the most common pathogen in LMIC.</w:t>
      </w:r>
      <w:hyperlink w:anchor="_ENREF_25" w:tooltip="Scott, 2000 #2167" w:history="1">
        <w:r w:rsidR="00B4478B" w:rsidRPr="00FA12E6">
          <w:fldChar w:fldCharType="begin">
            <w:fldData xml:space="preserve">PEVuZE5vdGU+PENpdGU+PEF1dGhvcj5TY290dDwvQXV0aG9yPjxZZWFyPjIwMDA8L1llYXI+PFJl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MjI1LTMwPC9wYWdlcz48dm9sdW1lPjM1NTwvdm9sdW1lPjxu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</w:fldData>
          </w:fldChar>
        </w:r>
        <w:r w:rsidR="00B4478B" w:rsidRPr="00FA12E6">
          <w:instrText xml:space="preserve"> ADDIN EN.CITE </w:instrText>
        </w:r>
        <w:r w:rsidR="00B4478B" w:rsidRPr="00FA12E6">
          <w:fldChar w:fldCharType="begin">
            <w:fldData xml:space="preserve">PEVuZE5vdGU+PENpdGU+PEF1dGhvcj5TY290dDwvQXV0aG9yPjxZZWFyPjIwMDA8L1llYXI+PFJl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MjI1LTMwPC9wYWdlcz48dm9sdW1lPjM1NTwvdm9sdW1lPjxu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25</w:t>
        </w:r>
        <w:r w:rsidR="00B4478B" w:rsidRPr="00FA12E6">
          <w:fldChar w:fldCharType="end"/>
        </w:r>
      </w:hyperlink>
      <w:r w:rsidRPr="00FA12E6">
        <w:t xml:space="preserve"> However, the spectrum and relative importance of pathogens </w:t>
      </w:r>
      <w:r w:rsidR="004F63CB" w:rsidRPr="00FA12E6">
        <w:t>depend</w:t>
      </w:r>
      <w:r w:rsidR="00605ED1">
        <w:t>s</w:t>
      </w:r>
      <w:r w:rsidR="004F63CB" w:rsidRPr="00FA12E6">
        <w:t xml:space="preserve"> on the local context and </w:t>
      </w:r>
      <w:r w:rsidR="006424AB" w:rsidRPr="00FA12E6">
        <w:t xml:space="preserve">pathogen </w:t>
      </w:r>
      <w:r w:rsidR="00C72B15" w:rsidRPr="00FA12E6">
        <w:t>endemicity</w:t>
      </w:r>
      <w:r w:rsidR="00605ED1">
        <w:t>:</w:t>
      </w:r>
      <w:r w:rsidR="002F41F2" w:rsidRPr="00FA12E6">
        <w:t xml:space="preserve"> </w:t>
      </w:r>
      <w:r w:rsidR="00605ED1">
        <w:t xml:space="preserve">a </w:t>
      </w:r>
      <w:r w:rsidR="002F41F2" w:rsidRPr="00FA12E6">
        <w:t>review from</w:t>
      </w:r>
      <w:r w:rsidRPr="00FA12E6">
        <w:t xml:space="preserve"> Asia suggested that Gram-negative bacteria and </w:t>
      </w:r>
      <w:r w:rsidRPr="00FA12E6">
        <w:rPr>
          <w:i/>
        </w:rPr>
        <w:t>Staphylococcus aureus</w:t>
      </w:r>
      <w:r w:rsidRPr="00FA12E6">
        <w:t xml:space="preserve"> are more common</w:t>
      </w:r>
      <w:r w:rsidR="002F41F2" w:rsidRPr="00FA12E6">
        <w:t>ly identified causes of community acquired pneumonia</w:t>
      </w:r>
      <w:r w:rsidRPr="00FA12E6">
        <w:t xml:space="preserve"> that in resource rich settings.</w:t>
      </w:r>
      <w:hyperlink w:anchor="_ENREF_29" w:tooltip="Peto, 2014 #3501" w:history="1">
        <w:r w:rsidR="00B4478B" w:rsidRPr="00FA12E6">
          <w:fldChar w:fldCharType="begin">
            <w:fldData xml:space="preserve">PEVuZE5vdGU+PENpdGU+PEF1dGhvcj5QZXRvPC9BdXRob3I+PFllYXI+MjAxNDwvWWVhcj48UmVj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==
</w:fldData>
          </w:fldChar>
        </w:r>
        <w:r w:rsidR="00B4478B" w:rsidRPr="00FA12E6">
          <w:instrText xml:space="preserve"> ADDIN EN.CITE </w:instrText>
        </w:r>
        <w:r w:rsidR="00B4478B" w:rsidRPr="00FA12E6">
          <w:fldChar w:fldCharType="begin">
            <w:fldData xml:space="preserve">PEVuZE5vdGU+PENpdGU+PEF1dGhvcj5QZXRvPC9BdXRob3I+PFllYXI+MjAxNDwvWWVhcj48UmVj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==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29</w:t>
        </w:r>
        <w:r w:rsidR="00B4478B" w:rsidRPr="00FA12E6">
          <w:fldChar w:fldCharType="end"/>
        </w:r>
      </w:hyperlink>
      <w:r w:rsidRPr="00FA12E6">
        <w:t xml:space="preserve"> </w:t>
      </w:r>
      <w:r w:rsidR="00605ED1">
        <w:t>Another example is m</w:t>
      </w:r>
      <w:r w:rsidRPr="00FA12E6">
        <w:t xml:space="preserve">elioidosis caused by </w:t>
      </w:r>
      <w:r w:rsidRPr="00FA12E6">
        <w:rPr>
          <w:i/>
        </w:rPr>
        <w:t>Burkholderia pseudomallei</w:t>
      </w:r>
      <w:r w:rsidR="00605ED1">
        <w:t xml:space="preserve">, which </w:t>
      </w:r>
      <w:r w:rsidR="002F41F2" w:rsidRPr="00FA12E6">
        <w:t xml:space="preserve">is </w:t>
      </w:r>
      <w:r w:rsidRPr="00FA12E6">
        <w:t xml:space="preserve">endemic </w:t>
      </w:r>
      <w:r w:rsidR="002F41F2" w:rsidRPr="00FA12E6">
        <w:t xml:space="preserve">to </w:t>
      </w:r>
      <w:r w:rsidRPr="00FA12E6">
        <w:t>regions of Asia and Australia</w:t>
      </w:r>
      <w:r w:rsidR="002F41F2" w:rsidRPr="00FA12E6">
        <w:t xml:space="preserve">. </w:t>
      </w:r>
      <w:r w:rsidR="00605ED1">
        <w:t>This i</w:t>
      </w:r>
      <w:r w:rsidR="002F41F2" w:rsidRPr="00FA12E6">
        <w:t xml:space="preserve">nfection can present as pneumonia, </w:t>
      </w:r>
      <w:r w:rsidRPr="00FA12E6">
        <w:t>acute fulminant sepsis, or chro</w:t>
      </w:r>
      <w:r w:rsidR="002F41F2" w:rsidRPr="00FA12E6">
        <w:t>nic infection mimicking TB.</w:t>
      </w:r>
      <w:r w:rsidRPr="00FA12E6">
        <w:t xml:space="preserve"> </w:t>
      </w:r>
      <w:r w:rsidR="002F41F2" w:rsidRPr="00FA12E6">
        <w:t>Melioidosis</w:t>
      </w:r>
      <w:r w:rsidRPr="00FA12E6">
        <w:t xml:space="preserve"> must </w:t>
      </w:r>
      <w:r w:rsidR="00605ED1">
        <w:t xml:space="preserve">therefore </w:t>
      </w:r>
      <w:r w:rsidRPr="00FA12E6">
        <w:t>be considered in the design of empirical antibiotic regimens for both HIV-infected a</w:t>
      </w:r>
      <w:r w:rsidR="00B15A51" w:rsidRPr="00FA12E6">
        <w:t xml:space="preserve">nd </w:t>
      </w:r>
      <w:r w:rsidRPr="00FA12E6">
        <w:t>uninfected groups in these settings.</w:t>
      </w:r>
      <w:hyperlink w:anchor="_ENREF_30" w:tooltip="Wiersinga, 2012 #3502" w:history="1">
        <w:r w:rsidR="00B4478B" w:rsidRPr="00FA12E6">
          <w:fldChar w:fldCharType="begin"/>
        </w:r>
        <w:r w:rsidR="00B4478B" w:rsidRPr="00FA12E6">
          <w:instrText xml:space="preserve"> ADDIN EN.CITE &lt;EndNote&gt;&lt;Cite&gt;&lt;Author&gt;Wiersinga&lt;/Author&gt;&lt;Year&gt;2012&lt;/Year&gt;&lt;RecNum&gt;3502&lt;/RecNum&gt;&lt;DisplayText&gt;&lt;style face="superscript"&gt;30&lt;/style&gt;&lt;/DisplayText&gt;&lt;record&gt;&lt;rec-number&gt;3502&lt;/rec-number&gt;&lt;foreign-keys&gt;&lt;key app="EN" db-id="vxrv9der7tps5yexz215xa0vsex2p5f9rd0w" timestamp="1440507793"&gt;3502&lt;/key&gt;&lt;/foreign-keys&gt;&lt;ref-type name="Journal Article"&gt;17&lt;/ref-type&gt;&lt;contributors&gt;&lt;authors&gt;&lt;author&gt;Wiersinga, W. J.&lt;/author&gt;&lt;author&gt;Currie, B. J.&lt;/author&gt;&lt;author&gt;Peacock, S. J.&lt;/author&gt;&lt;/authors&gt;&lt;/contributors&gt;&lt;auth-address&gt;Department of Medicine, Division of Infectious Diseases, Academic Medical Center, Amsterdam, The Netherlands. w.j.wiersinga@amc.uva.nl&lt;/auth-address&gt;&lt;titles&gt;&lt;title&gt;Melioidosis&lt;/title&gt;&lt;secondary-title&gt;N Engl J Med&lt;/secondary-title&gt;&lt;alt-title&gt;The New England journal of medicine&lt;/alt-title&gt;&lt;/titles&gt;&lt;periodical&gt;&lt;full-title&gt;N Engl J Med&lt;/full-title&gt;&lt;/periodical&gt;&lt;pages&gt;1035-44&lt;/pages&gt;&lt;volume&gt;367&lt;/volume&gt;&lt;number&gt;11&lt;/number&gt;&lt;edition&gt;2012/09/14&lt;/edition&gt;&lt;keywords&gt;&lt;keyword&gt;Anti-Bacterial Agents/*therapeutic use&lt;/keyword&gt;&lt;keyword&gt;Burkholderia pseudomallei/genetics/pathogenicity&lt;/keyword&gt;&lt;keyword&gt;Humans&lt;/keyword&gt;&lt;keyword&gt;*Melioidosis/diagnosis/epidemiology/microbiology/therapy&lt;/keyword&gt;&lt;keyword&gt;Trimethoprim-Sulfamethoxazole Combination/therapeutic use&lt;/keyword&gt;&lt;keyword&gt;Virulence Factors&lt;/keyword&gt;&lt;/keywords&gt;&lt;dates&gt;&lt;year&gt;2012&lt;/year&gt;&lt;pub-dates&gt;&lt;date&gt;Sep 13&lt;/date&gt;&lt;/pub-dates&gt;&lt;/dates&gt;&lt;isbn&gt;1533-4406 (Electronic)&amp;#xD;0028-4793 (Linking)&lt;/isbn&gt;&lt;accession-num&gt;22970946&lt;/accession-num&gt;&lt;work-type&gt;Review&lt;/work-type&gt;&lt;urls&gt;&lt;related-urls&gt;&lt;url&gt;http://www.ncbi.nlm.nih.gov/pubmed/22970946&lt;/url&gt;&lt;/related-urls&gt;&lt;/urls&gt;&lt;electronic-resource-num&gt;10.1056/NEJMra1204699&lt;/electronic-resource-num&gt;&lt;/record&gt;&lt;/Cite&gt;&lt;/EndNote&gt;</w:instrText>
        </w:r>
        <w:r w:rsidR="00B4478B" w:rsidRPr="00FA12E6">
          <w:fldChar w:fldCharType="separate"/>
        </w:r>
        <w:r w:rsidR="00B4478B" w:rsidRPr="00FA12E6">
          <w:rPr>
            <w:noProof/>
            <w:vertAlign w:val="superscript"/>
          </w:rPr>
          <w:t>30</w:t>
        </w:r>
        <w:r w:rsidR="00B4478B" w:rsidRPr="00FA12E6">
          <w:fldChar w:fldCharType="end"/>
        </w:r>
      </w:hyperlink>
      <w:r w:rsidRPr="00FA12E6">
        <w:t xml:space="preserve"> </w:t>
      </w:r>
      <w:r w:rsidR="00B15A51" w:rsidRPr="00FA12E6">
        <w:t xml:space="preserve"> </w:t>
      </w:r>
    </w:p>
    <w:p w14:paraId="67E6C8B5" w14:textId="33A7E652" w:rsidR="001A62BE" w:rsidRPr="00FA12E6" w:rsidRDefault="00595C0D" w:rsidP="00914A92">
      <w:pPr>
        <w:rPr>
          <w:szCs w:val="24"/>
        </w:rPr>
      </w:pPr>
      <w:r w:rsidRPr="00FA12E6">
        <w:t>Data on the global epidemiology of viral respiratory tract infections, including influenza, has emerged only in recent years. Influenza is common in resource-poor settings where it is thought to cause between 5% and 27% of all severe respiratory tract infections.</w:t>
      </w:r>
      <w:hyperlink w:anchor="_ENREF_31" w:tooltip="Fischer, 2014 #3503" w:history="1">
        <w:r w:rsidR="00B4478B" w:rsidRPr="00FA12E6">
          <w:fldChar w:fldCharType="begin">
            <w:fldData xml:space="preserve">PEVuZE5vdGU+PENpdGU+PEF1dGhvcj5GaXNjaGVyPC9BdXRob3I+PFllYXI+MjAxNDwvWWVhcj48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</w:fldData>
          </w:fldChar>
        </w:r>
        <w:r w:rsidR="00B4478B" w:rsidRPr="00FA12E6">
          <w:instrText xml:space="preserve"> ADDIN EN.CITE </w:instrText>
        </w:r>
        <w:r w:rsidR="00B4478B" w:rsidRPr="00FA12E6">
          <w:fldChar w:fldCharType="begin">
            <w:fldData xml:space="preserve">PEVuZE5vdGU+PENpdGU+PEF1dGhvcj5GaXNjaGVyPC9BdXRob3I+PFllYXI+MjAxNDwvWWVhcj48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31</w:t>
        </w:r>
        <w:r w:rsidR="00B4478B" w:rsidRPr="00FA12E6">
          <w:fldChar w:fldCharType="end"/>
        </w:r>
      </w:hyperlink>
      <w:r w:rsidR="001A62BE" w:rsidRPr="00FA12E6">
        <w:t xml:space="preserve"> </w:t>
      </w:r>
      <w:r w:rsidRPr="00FA12E6">
        <w:t>During the 2009 H1N1 epidemic in South Africa, individuals with H</w:t>
      </w:r>
      <w:r w:rsidR="00311794" w:rsidRPr="00FA12E6">
        <w:t xml:space="preserve">IV accounted for 20% of deaths </w:t>
      </w:r>
      <w:r w:rsidRPr="00FA12E6">
        <w:t>compared with a 10</w:t>
      </w:r>
      <w:r w:rsidR="00311794" w:rsidRPr="00FA12E6">
        <w:t xml:space="preserve">% population prevalence of HIV. </w:t>
      </w:r>
      <w:r w:rsidR="00F74DF9" w:rsidRPr="00FA12E6">
        <w:t>Bacterial infection was more common in HIV</w:t>
      </w:r>
      <w:r w:rsidR="00F71129">
        <w:t>-infected individuals</w:t>
      </w:r>
      <w:r w:rsidR="00F74DF9" w:rsidRPr="00FA12E6">
        <w:t>, and affected individuals suffered greater degrees of breathlessness (</w:t>
      </w:r>
      <w:r w:rsidRPr="00FA12E6">
        <w:t xml:space="preserve">a surrogate marker for </w:t>
      </w:r>
      <w:r w:rsidR="00F74DF9" w:rsidRPr="00FA12E6">
        <w:t>severity)</w:t>
      </w:r>
      <w:r w:rsidRPr="00FA12E6">
        <w:t>.</w:t>
      </w:r>
      <w:hyperlink w:anchor="_ENREF_32" w:tooltip="Cohen, 2015 #3504" w:history="1">
        <w:r w:rsidR="00B4478B" w:rsidRPr="00FA12E6">
          <w:fldChar w:fldCharType="begin">
            <w:fldData xml:space="preserve">PEVuZE5vdGU+PENpdGU+PEF1dGhvcj5Db2hlbjwvQXV0aG9yPjxZZWFyPjIwMTU8L1llYXI+PFJl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DExODg4NDwvcGFnZXM+PHZv
bHVtZT4xMDwvdm9sdW1lPjxudW1iZXI+MzwvbnVtYmVyPjxlZGl0aW9uPjIwMTUvMDMvMTk8L2Vk
aXRpb24+PGRhdGVzPjx5ZWFyPjIwMTU8L3llYXI+PC9kYXRlcz48aXNibj4xOTMyLTYyMDMgKEVs
ZWN0cm9uaWMpJiN4RDsxOTMyLTYyMDMgKExpbmtpbmcpPC9pc2JuPjxhY2Nlc3Npb24tbnVtPjI1
Nzg2MTAzPC9hY2Nlc3Npb24tbnVtPjx1cmxzPjxyZWxhdGVkLXVybHM+PHVybD5odHRwOi8vd3d3
Lm5jYmkubmxtLm5paC5nb3YvcHVibWVkLzI1Nzg2MTAzPC91cmw+PC9yZWxhdGVkLXVybHM+PC91
cmxzPjxjdXN0b20yPjQzNjUwMzc8L2N1c3RvbTI+PGVsZWN0cm9uaWMtcmVzb3VyY2UtbnVtPjEw
LjEzNzEvam91cm5hbC5wb25lLjAxMTg4ODQ8L2VsZWN0cm9uaWMtcmVzb3VyY2UtbnVtPjwvcmVj
b3JkPjwvQ2l0ZT48L0VuZE5vdGU+AG==
</w:fldData>
          </w:fldChar>
        </w:r>
        <w:r w:rsidR="00B4478B" w:rsidRPr="00FA12E6">
          <w:instrText xml:space="preserve"> ADDIN EN.CITE </w:instrText>
        </w:r>
        <w:r w:rsidR="00B4478B" w:rsidRPr="00FA12E6">
          <w:fldChar w:fldCharType="begin">
            <w:fldData xml:space="preserve">PEVuZE5vdGU+PENpdGU+PEF1dGhvcj5Db2hlbjwvQXV0aG9yPjxZZWFyPjIwMTU8L1llYXI+PFJl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DExODg4NDwvcGFnZXM+PHZv
bHVtZT4xMDwvdm9sdW1lPjxudW1iZXI+MzwvbnVtYmVyPjxlZGl0aW9uPjIwMTUvMDMvMTk8L2Vk
aXRpb24+PGRhdGVzPjx5ZWFyPjIwMTU8L3llYXI+PC9kYXRlcz48aXNibj4xOTMyLTYyMDMgKEVs
ZWN0cm9uaWMpJiN4RDsxOTMyLTYyMDMgKExpbmtpbmcpPC9pc2JuPjxhY2Nlc3Npb24tbnVtPjI1
Nzg2MTAzPC9hY2Nlc3Npb24tbnVtPjx1cmxzPjxyZWxhdGVkLXVybHM+PHVybD5odHRwOi8vd3d3
Lm5jYmkubmxtLm5paC5nb3YvcHVibWVkLzI1Nzg2MTAzPC91cmw+PC9yZWxhdGVkLXVybHM+PC91
cmxzPjxjdXN0b20yPjQzNjUwMzc8L2N1c3RvbTI+PGVsZWN0cm9uaWMtcmVzb3VyY2UtbnVtPjEw
LjEzNzEvam91cm5hbC5wb25lLjAxMTg4ODQ8L2VsZWN0cm9uaWMtcmVzb3VyY2UtbnVtPjwvcmVj
b3JkPjwvQ2l0ZT48L0VuZE5vdGU+AG==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32</w:t>
        </w:r>
        <w:r w:rsidR="00B4478B" w:rsidRPr="00FA12E6">
          <w:fldChar w:fldCharType="end"/>
        </w:r>
      </w:hyperlink>
      <w:r w:rsidRPr="00FA12E6">
        <w:t xml:space="preserve"> Other viral pathogens including respiratory syncytial virus are commonly seen in </w:t>
      </w:r>
      <w:r w:rsidR="00F74DF9" w:rsidRPr="00FA12E6">
        <w:t xml:space="preserve">HIV-infected </w:t>
      </w:r>
      <w:r w:rsidRPr="00FA12E6">
        <w:t>child</w:t>
      </w:r>
      <w:r w:rsidR="004F63CB" w:rsidRPr="00FA12E6">
        <w:t>ren hospitalised with RTI</w:t>
      </w:r>
      <w:r w:rsidR="001A62BE" w:rsidRPr="00FA12E6">
        <w:t xml:space="preserve">; </w:t>
      </w:r>
      <w:r w:rsidR="004F63CB" w:rsidRPr="00FA12E6">
        <w:t>these have</w:t>
      </w:r>
      <w:r w:rsidRPr="00FA12E6">
        <w:t xml:space="preserve"> been associated with poor outcomes</w:t>
      </w:r>
      <w:r w:rsidR="004F63CB" w:rsidRPr="00FA12E6">
        <w:rPr>
          <w:szCs w:val="24"/>
        </w:rPr>
        <w:t xml:space="preserve">, and </w:t>
      </w:r>
      <w:r w:rsidR="00F74DF9" w:rsidRPr="00FA12E6">
        <w:rPr>
          <w:szCs w:val="24"/>
        </w:rPr>
        <w:t xml:space="preserve">higher </w:t>
      </w:r>
      <w:r w:rsidR="001A62BE" w:rsidRPr="00FA12E6">
        <w:rPr>
          <w:szCs w:val="24"/>
        </w:rPr>
        <w:t xml:space="preserve">risk of developing </w:t>
      </w:r>
      <w:r w:rsidR="004F63CB" w:rsidRPr="00FA12E6">
        <w:rPr>
          <w:szCs w:val="24"/>
        </w:rPr>
        <w:t>obliterative bronchiolitis.</w:t>
      </w:r>
      <w:hyperlink w:anchor="_ENREF_33" w:tooltip="Fischer, 2010 #3633" w:history="1">
        <w:r w:rsidR="00B4478B" w:rsidRPr="00FA12E6">
          <w:rPr>
            <w:szCs w:val="24"/>
          </w:rPr>
          <w:fldChar w:fldCharType="begin">
            <w:fldData xml:space="preserve">PEVuZE5vdGU+PENpdGU+PEF1dGhvcj5GaXNjaGVyPC9BdXRob3I+PFllYXI+MjAxMDwvWWVhcj48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L3BlcmlvZGljYWw+PHBhZ2VzPlMxOTAtOTwvcGFnZXM+PHZvbHVt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AxMjY1OTM8L3BhZ2VzPjx2b2x1bWU+MTA8L3ZvbHVtZT48bnVtYmVyPjU8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ODY0NDg8L3BhZ2VzPjx2b2x1bWU+OTwvdm9sdW1lPjxudW1iZXI+Mjwv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</w:fldData>
          </w:fldChar>
        </w:r>
        <w:r w:rsidR="00B4478B" w:rsidRPr="00FA12E6">
          <w:rPr>
            <w:szCs w:val="24"/>
          </w:rPr>
          <w:instrText xml:space="preserve"> ADDIN EN.CITE </w:instrText>
        </w:r>
        <w:r w:rsidR="00B4478B" w:rsidRPr="00FA12E6">
          <w:rPr>
            <w:szCs w:val="24"/>
          </w:rPr>
          <w:fldChar w:fldCharType="begin">
            <w:fldData xml:space="preserve">PEVuZE5vdGU+PENpdGU+PEF1dGhvcj5GaXNjaGVyPC9BdXRob3I+PFllYXI+MjAxMDwvWWVhcj48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L3BlcmlvZGljYWw+PHBhZ2VzPlMxOTAtOTwvcGFnZXM+PHZvbHVt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AxMjY1OTM8L3BhZ2VzPjx2b2x1bWU+MTA8L3ZvbHVtZT48bnVtYmVyPjU8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ODY0NDg8L3BhZ2VzPjx2b2x1bWU+OTwvdm9sdW1lPjxudW1iZXI+Mjwv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</w:fldData>
          </w:fldChar>
        </w:r>
        <w:r w:rsidR="00B4478B" w:rsidRPr="00FA12E6">
          <w:rPr>
            <w:szCs w:val="24"/>
          </w:rPr>
          <w:instrText xml:space="preserve"> ADDIN EN.CITE.DATA </w:instrText>
        </w:r>
        <w:r w:rsidR="00B4478B" w:rsidRPr="00FA12E6">
          <w:rPr>
            <w:szCs w:val="24"/>
          </w:rPr>
        </w:r>
        <w:r w:rsidR="00B4478B" w:rsidRPr="00FA12E6">
          <w:rPr>
            <w:szCs w:val="24"/>
          </w:rPr>
          <w:fldChar w:fldCharType="end"/>
        </w:r>
        <w:r w:rsidR="00B4478B" w:rsidRPr="00FA12E6">
          <w:rPr>
            <w:szCs w:val="24"/>
          </w:rPr>
        </w:r>
        <w:r w:rsidR="00B4478B" w:rsidRPr="00FA12E6">
          <w:rPr>
            <w:szCs w:val="24"/>
          </w:rPr>
          <w:fldChar w:fldCharType="separate"/>
        </w:r>
        <w:r w:rsidR="00B4478B" w:rsidRPr="00FA12E6">
          <w:rPr>
            <w:noProof/>
            <w:szCs w:val="24"/>
            <w:vertAlign w:val="superscript"/>
          </w:rPr>
          <w:t>33-36</w:t>
        </w:r>
        <w:r w:rsidR="00B4478B" w:rsidRPr="00FA12E6">
          <w:rPr>
            <w:szCs w:val="24"/>
          </w:rPr>
          <w:fldChar w:fldCharType="end"/>
        </w:r>
      </w:hyperlink>
    </w:p>
    <w:p w14:paraId="73A5EC49" w14:textId="25B7FCF8" w:rsidR="00044DCC" w:rsidRPr="00FA12E6" w:rsidRDefault="00595C0D" w:rsidP="00914A92">
      <w:r w:rsidRPr="00FA12E6">
        <w:t>People living with HIV are at high risk of developin</w:t>
      </w:r>
      <w:r w:rsidR="0062316F" w:rsidRPr="00FA12E6">
        <w:t>g tuberculosis (TB), with a</w:t>
      </w:r>
      <w:r w:rsidR="006B7DE0" w:rsidRPr="00FA12E6">
        <w:t xml:space="preserve"> medi</w:t>
      </w:r>
      <w:r w:rsidR="0062316F" w:rsidRPr="00FA12E6">
        <w:t xml:space="preserve">an global incidence rate ratio of </w:t>
      </w:r>
      <w:r w:rsidRPr="00FA12E6">
        <w:t xml:space="preserve">29 </w:t>
      </w:r>
      <w:r w:rsidR="001A62BE" w:rsidRPr="00FA12E6">
        <w:t xml:space="preserve">(range 26-31) </w:t>
      </w:r>
      <w:r w:rsidR="0062316F" w:rsidRPr="00FA12E6">
        <w:t xml:space="preserve">compared with the HIV-uninfected population. In </w:t>
      </w:r>
      <w:r w:rsidR="001A62BE" w:rsidRPr="00FA12E6">
        <w:t>2013</w:t>
      </w:r>
      <w:r w:rsidR="0062316F" w:rsidRPr="00FA12E6">
        <w:t>,</w:t>
      </w:r>
      <w:r w:rsidRPr="00FA12E6">
        <w:t xml:space="preserve"> 1.1 million of the 9.0 million </w:t>
      </w:r>
      <w:r w:rsidR="0062316F" w:rsidRPr="00FA12E6">
        <w:t>worldwide cases</w:t>
      </w:r>
      <w:r w:rsidRPr="00FA12E6">
        <w:t xml:space="preserve"> </w:t>
      </w:r>
      <w:r w:rsidR="0062316F" w:rsidRPr="00FA12E6">
        <w:t>of</w:t>
      </w:r>
      <w:r w:rsidRPr="00FA12E6">
        <w:t xml:space="preserve"> TB disease were HIV-infected</w:t>
      </w:r>
      <w:r w:rsidR="0062316F" w:rsidRPr="00FA12E6">
        <w:t>, of which 78% occurred in</w:t>
      </w:r>
      <w:r w:rsidRPr="00FA12E6">
        <w:t xml:space="preserve"> the African region.</w:t>
      </w:r>
      <w:hyperlink w:anchor="_ENREF_37" w:tooltip="WHO, 2014 #3546" w:history="1">
        <w:r w:rsidR="00B4478B" w:rsidRPr="00FA12E6">
          <w:fldChar w:fldCharType="begin"/>
        </w:r>
        <w:r w:rsidR="00B4478B" w:rsidRPr="00FA12E6">
          <w:instrText xml:space="preserve"> ADDIN EN.CITE &lt;EndNote&gt;&lt;Cite&gt;&lt;Author&gt;WHO&lt;/Author&gt;&lt;Year&gt;2014&lt;/Year&gt;&lt;RecNum&gt;3546&lt;/RecNum&gt;&lt;DisplayText&gt;&lt;style face="superscript"&gt;37&lt;/style&gt;&lt;/DisplayText&gt;&lt;record&gt;&lt;rec-number&gt;3546&lt;/rec-number&gt;&lt;foreign-keys&gt;&lt;key app="EN" db-id="vxrv9der7tps5yexz215xa0vsex2p5f9rd0w" timestamp="1440507800"&gt;3546&lt;/key&gt;&lt;/foreign-keys&gt;&lt;ref-type name="Report"&gt;27&lt;/ref-type&gt;&lt;contributors&gt;&lt;authors&gt;&lt;author&gt;WHO,.&lt;/author&gt;&lt;/authors&gt;&lt;/contributors&gt;&lt;titles&gt;&lt;title&gt;Global tuberculosis report 2014&lt;/title&gt;&lt;/titles&gt;&lt;dates&gt;&lt;year&gt;2014&lt;/year&gt;&lt;/dates&gt;&lt;publisher&gt;World Health Organisation&lt;/publisher&gt;&lt;urls&gt;&lt;/urls&gt;&lt;/record&gt;&lt;/Cite&gt;&lt;/EndNote&gt;</w:instrText>
        </w:r>
        <w:r w:rsidR="00B4478B" w:rsidRPr="00FA12E6">
          <w:fldChar w:fldCharType="separate"/>
        </w:r>
        <w:r w:rsidR="00B4478B" w:rsidRPr="00FA12E6">
          <w:rPr>
            <w:noProof/>
            <w:vertAlign w:val="superscript"/>
          </w:rPr>
          <w:t>37</w:t>
        </w:r>
        <w:r w:rsidR="00B4478B" w:rsidRPr="00FA12E6">
          <w:fldChar w:fldCharType="end"/>
        </w:r>
      </w:hyperlink>
      <w:r w:rsidR="001A62BE" w:rsidRPr="00FA12E6">
        <w:t xml:space="preserve"> </w:t>
      </w:r>
      <w:r w:rsidRPr="00FA12E6">
        <w:t>Diagnosis of TB disease among HIV-infected individuals is diffi</w:t>
      </w:r>
      <w:r w:rsidR="00E9107A" w:rsidRPr="00FA12E6">
        <w:t>cult, even at higher CD4 counts.</w:t>
      </w:r>
      <w:r w:rsidRPr="00FA12E6">
        <w:t xml:space="preserve"> </w:t>
      </w:r>
      <w:r w:rsidR="00E9107A" w:rsidRPr="00FA12E6">
        <w:t>E</w:t>
      </w:r>
      <w:r w:rsidRPr="00FA12E6">
        <w:t>xtrapulmonary and disseminated disease patterns are more common,</w:t>
      </w:r>
      <w:r w:rsidR="00685AD4" w:rsidRPr="00FA12E6">
        <w:t xml:space="preserve"> </w:t>
      </w:r>
      <w:r w:rsidRPr="00FA12E6">
        <w:t>and a higher proportion of pulmo</w:t>
      </w:r>
      <w:r w:rsidR="00C72B15" w:rsidRPr="00FA12E6">
        <w:t>nary disease is smear-negative.</w:t>
      </w:r>
      <w:hyperlink w:anchor="_ENREF_38" w:tooltip="Munthali L, 2014 #3637" w:history="1">
        <w:r w:rsidR="00B4478B" w:rsidRPr="00FA12E6">
          <w:fldChar w:fldCharType="begin"/>
        </w:r>
        <w:r w:rsidR="00B4478B" w:rsidRPr="00FA12E6">
          <w:instrText xml:space="preserve"> ADDIN EN.CITE &lt;EndNote&gt;&lt;Cite&gt;&lt;Author&gt;Munthali L&lt;/Author&gt;&lt;Year&gt;2014&lt;/Year&gt;&lt;RecNum&gt;3637&lt;/RecNum&gt;&lt;DisplayText&gt;&lt;style face="superscript"&gt;38&lt;/style&gt;&lt;/DisplayText&gt;&lt;record&gt;&lt;rec-number&gt;3637&lt;/rec-number&gt;&lt;foreign-keys&gt;&lt;key app="EN" db-id="vxrv9der7tps5yexz215xa0vsex2p5f9rd0w" timestamp="1442325925"&gt;3637&lt;/key&gt;&lt;/foreign-keys&gt;&lt;ref-type name="Journal Article"&gt;17&lt;/ref-type&gt;&lt;contributors&gt;&lt;authors&gt;&lt;author&gt;Munthali L, Khan PY&lt;/author&gt;&lt;/authors&gt;&lt;/contributors&gt;&lt;titles&gt;&lt;title&gt;The effect of HIV and antiretroviral therapy on characteristics of pulmonary tuberculosis in northern Malawi: a cross-sectional study&lt;/title&gt;&lt;secondary-title&gt;BMC Infect Dis&lt;/secondary-title&gt;&lt;/titles&gt;&lt;periodical&gt;&lt;full-title&gt;BMC Infect Dis&lt;/full-title&gt;&lt;/periodical&gt;&lt;dates&gt;&lt;year&gt;2014&lt;/year&gt;&lt;/dates&gt;&lt;urls&gt;&lt;/urls&gt;&lt;/record&gt;&lt;/Cite&gt;&lt;/EndNote&gt;</w:instrText>
        </w:r>
        <w:r w:rsidR="00B4478B" w:rsidRPr="00FA12E6">
          <w:fldChar w:fldCharType="separate"/>
        </w:r>
        <w:r w:rsidR="00B4478B" w:rsidRPr="00FA12E6">
          <w:rPr>
            <w:noProof/>
            <w:vertAlign w:val="superscript"/>
          </w:rPr>
          <w:t>38</w:t>
        </w:r>
        <w:r w:rsidR="00B4478B" w:rsidRPr="00FA12E6">
          <w:fldChar w:fldCharType="end"/>
        </w:r>
      </w:hyperlink>
      <w:r w:rsidR="00C72B15" w:rsidRPr="00FA12E6">
        <w:t xml:space="preserve"> P</w:t>
      </w:r>
      <w:r w:rsidRPr="00FA12E6">
        <w:t xml:space="preserve">ulmonary disease is </w:t>
      </w:r>
      <w:r w:rsidR="00C72B15" w:rsidRPr="00FA12E6">
        <w:t xml:space="preserve">also </w:t>
      </w:r>
      <w:r w:rsidRPr="00FA12E6">
        <w:t>less easy to identify on chest radiography</w:t>
      </w:r>
      <w:r w:rsidR="00685AD4" w:rsidRPr="00FA12E6">
        <w:t xml:space="preserve"> </w:t>
      </w:r>
      <w:r w:rsidRPr="00FA12E6">
        <w:t>because there is less cavitation and disease may not be confined to the upper lobes as is typica</w:t>
      </w:r>
      <w:r w:rsidR="001A62BE" w:rsidRPr="00FA12E6">
        <w:t xml:space="preserve">l in </w:t>
      </w:r>
      <w:r w:rsidR="00C72B15" w:rsidRPr="00FA12E6">
        <w:t>immunocompetent adults.</w:t>
      </w:r>
      <w:hyperlink w:anchor="_ENREF_39" w:tooltip="Stone, 2003 #1475" w:history="1">
        <w:r w:rsidR="00B4478B" w:rsidRPr="00FA12E6">
          <w:fldChar w:fldCharType="begin"/>
        </w:r>
        <w:r w:rsidR="00B4478B" w:rsidRPr="00FA12E6">
          <w:instrText xml:space="preserve"> ADDIN EN.CITE &lt;EndNote&gt;&lt;Cite ExcludeAuth="1" ExcludeYear="1"&gt;&lt;RecNum&gt;1475&lt;/RecNum&gt;&lt;DisplayText&gt;&lt;style face="superscript"&gt;39&lt;/style&gt;&lt;/DisplayText&gt;&lt;record&gt;&lt;rec-number&gt;1475&lt;/rec-number&gt;&lt;foreign-keys&gt;&lt;key app="EN" db-id="vxrv9der7tps5yexz215xa0vsex2p5f9rd0w" timestamp="1293789619"&gt;1475&lt;/key&gt;&lt;/foreign-keys&gt;&lt;ref-type name="Journal Article"&gt;17&lt;/ref-type&gt;&lt;contributors&gt;&lt;authors&gt;&lt;author&gt;Stone, V. E.&lt;/author&gt;&lt;/authors&gt;&lt;/contributors&gt;&lt;titles&gt;&lt;title&gt;Quality primary care for HIV/AIDS: how much HIV/AIDS experience is enough?&lt;/title&gt;&lt;secondary-title&gt;J Gen Intern Med&lt;/secondary-title&gt;&lt;/titles&gt;&lt;periodical&gt;&lt;full-title&gt;J Gen Intern Med&lt;/full-title&gt;&lt;/periodical&gt;&lt;pages&gt;157-8&lt;/pages&gt;&lt;volume&gt;18&lt;/volume&gt;&lt;number&gt;2&lt;/number&gt;&lt;edition&gt;2003/01/25&lt;/edition&gt;&lt;keywords&gt;&lt;keyword&gt;*Acquired Immunodeficiency Syndrome/drug therapy/mortality&lt;/keyword&gt;&lt;keyword&gt;Antiretroviral Therapy, Highly Active&lt;/keyword&gt;&lt;keyword&gt;*Clinical Competence&lt;/keyword&gt;&lt;keyword&gt;Humans&lt;/keyword&gt;&lt;keyword&gt;*Physician&amp;apos;s Practice Patterns&lt;/keyword&gt;&lt;keyword&gt;Primary Health Care/*standards&lt;/keyword&gt;&lt;keyword&gt;*Quality of Health Care&lt;/keyword&gt;&lt;/keywords&gt;&lt;dates&gt;&lt;year&gt;2003&lt;/year&gt;&lt;pub-dates&gt;&lt;date&gt;Feb&lt;/date&gt;&lt;/pub-dates&gt;&lt;/dates&gt;&lt;isbn&gt;0884-8734 (Print)&amp;#xD;0884-8734 (Linking)&lt;/isbn&gt;&lt;accession-num&gt;12542593&lt;/accession-num&gt;&lt;urls&gt;&lt;related-urls&gt;&lt;url&gt;http://www.ncbi.nlm.nih.gov/entrez/query.fcgi?cmd=Retrieve&amp;amp;db=PubMed&amp;amp;dopt=Citation&amp;amp;list_uids=12542593&lt;/url&gt;&lt;/related-urls&gt;&lt;/urls&gt;&lt;custom2&gt;1494818&lt;/custom2&gt;&lt;electronic-resource-num&gt;jgi21218 [pii]&lt;/electronic-resource-num&gt;&lt;language&gt;eng&lt;/language&gt;&lt;/record&gt;&lt;/Cite&gt;&lt;/EndNote&gt;</w:instrText>
        </w:r>
        <w:r w:rsidR="00B4478B" w:rsidRPr="00FA12E6">
          <w:fldChar w:fldCharType="separate"/>
        </w:r>
        <w:r w:rsidR="00B4478B" w:rsidRPr="00FA12E6">
          <w:rPr>
            <w:noProof/>
            <w:vertAlign w:val="superscript"/>
          </w:rPr>
          <w:t>39</w:t>
        </w:r>
        <w:r w:rsidR="00B4478B" w:rsidRPr="00FA12E6">
          <w:fldChar w:fldCharType="end"/>
        </w:r>
      </w:hyperlink>
      <w:r w:rsidRPr="00FA12E6">
        <w:t xml:space="preserve"> </w:t>
      </w:r>
      <w:r w:rsidR="00E9107A" w:rsidRPr="00FA12E6">
        <w:t xml:space="preserve">Mortality in </w:t>
      </w:r>
      <w:r w:rsidR="00044DCC" w:rsidRPr="00FA12E6">
        <w:t>HIV</w:t>
      </w:r>
      <w:r w:rsidR="00E9107A" w:rsidRPr="00FA12E6">
        <w:t>-TB</w:t>
      </w:r>
      <w:r w:rsidR="00044DCC" w:rsidRPr="00FA12E6">
        <w:t xml:space="preserve"> </w:t>
      </w:r>
      <w:r w:rsidR="00E9107A" w:rsidRPr="00FA12E6">
        <w:t>co-</w:t>
      </w:r>
      <w:r w:rsidR="00044DCC" w:rsidRPr="00FA12E6">
        <w:t>infected patients is high in both resource-ric</w:t>
      </w:r>
      <w:r w:rsidR="00E9107A" w:rsidRPr="00FA12E6">
        <w:t>h and resource-limited settings.</w:t>
      </w:r>
      <w:r w:rsidR="00044DCC" w:rsidRPr="00FA12E6">
        <w:t xml:space="preserve"> </w:t>
      </w:r>
      <w:r w:rsidR="00E9107A" w:rsidRPr="00FA12E6">
        <w:t>U</w:t>
      </w:r>
      <w:r w:rsidR="00044DCC" w:rsidRPr="00FA12E6">
        <w:t>p to 25% of HIV-associated deaths globally are thought to be related to TB disease.</w:t>
      </w:r>
      <w:hyperlink w:anchor="_ENREF_40" w:tooltip="Zwang, 2007 #3638" w:history="1">
        <w:r w:rsidR="00B4478B" w:rsidRPr="00FA12E6">
          <w:fldChar w:fldCharType="begin">
            <w:fldData xml:space="preserve">PEVuZE5vdGU+PENpdGU+PEF1dGhvcj5ad2FuZzwvQXV0aG9yPjxZZWFyPjIwMDc8L1llYXI+PFJl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xMDM4LTQxPC9wYWdlcz48dm9sdW1lPjExPC92b2x1bWU+PG51bWJlcj45PC9udW1i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==
</w:fldData>
          </w:fldChar>
        </w:r>
        <w:r w:rsidR="00B4478B" w:rsidRPr="00FA12E6">
          <w:instrText xml:space="preserve"> ADDIN EN.CITE </w:instrText>
        </w:r>
        <w:r w:rsidR="00B4478B" w:rsidRPr="00FA12E6">
          <w:fldChar w:fldCharType="begin">
            <w:fldData xml:space="preserve">PEVuZE5vdGU+PENpdGU+PEF1dGhvcj5ad2FuZzwvQXV0aG9yPjxZZWFyPjIwMDc8L1llYXI+PFJl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xMDM4LTQxPC9wYWdlcz48dm9sdW1lPjExPC92b2x1bWU+PG51bWJlcj45PC9udW1i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==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40-45</w:t>
        </w:r>
        <w:r w:rsidR="00B4478B" w:rsidRPr="00FA12E6">
          <w:fldChar w:fldCharType="end"/>
        </w:r>
      </w:hyperlink>
      <w:r w:rsidR="00044DCC" w:rsidRPr="00FA12E6">
        <w:t xml:space="preserve"> </w:t>
      </w:r>
      <w:r w:rsidR="00AE7521" w:rsidRPr="00FA12E6">
        <w:t>Bacterial superinfection and disseminated TB disease are frequent in LMIC, and p</w:t>
      </w:r>
      <w:r w:rsidR="00044DCC" w:rsidRPr="00FA12E6">
        <w:t>ost-mortem studies suggest</w:t>
      </w:r>
      <w:r w:rsidR="00AE7521" w:rsidRPr="00FA12E6">
        <w:t xml:space="preserve"> that</w:t>
      </w:r>
      <w:r w:rsidR="00044DCC" w:rsidRPr="00FA12E6">
        <w:t xml:space="preserve"> up to 50% of TB disease remains undiagnosed </w:t>
      </w:r>
      <w:r w:rsidR="00AE7521" w:rsidRPr="00FA12E6">
        <w:t>in these settings</w:t>
      </w:r>
      <w:r w:rsidR="00044DCC" w:rsidRPr="00FA12E6">
        <w:t>, even in the post-ART era.</w:t>
      </w:r>
      <w:r w:rsidR="00AE7521" w:rsidRPr="00FA12E6">
        <w:fldChar w:fldCharType="begin">
          <w:fldData xml:space="preserve">PEVuZE5vdGU+PENpdGU+PEF1dGhvcj5MYXduPC9BdXRob3I+PFllYXI+MjAwOTwvWWVhcj48UmVj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NDc1NDI8L3BhZ2Vz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</w:fldData>
        </w:fldChar>
      </w:r>
      <w:r w:rsidR="00557775" w:rsidRPr="00FA12E6">
        <w:instrText xml:space="preserve"> ADDIN EN.CITE </w:instrText>
      </w:r>
      <w:r w:rsidR="00557775" w:rsidRPr="00FA12E6">
        <w:fldChar w:fldCharType="begin">
          <w:fldData xml:space="preserve">PEVuZE5vdGU+PENpdGU+PEF1dGhvcj5MYXduPC9BdXRob3I+PFllYXI+MjAwOTwvWWVhcj48UmVj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NDc1NDI8L3BhZ2Vz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</w:fldData>
        </w:fldChar>
      </w:r>
      <w:r w:rsidR="00557775" w:rsidRPr="00FA12E6">
        <w:instrText xml:space="preserve"> ADDIN EN.CITE.DATA </w:instrText>
      </w:r>
      <w:r w:rsidR="00557775" w:rsidRPr="00FA12E6">
        <w:fldChar w:fldCharType="end"/>
      </w:r>
      <w:r w:rsidR="00AE7521" w:rsidRPr="00FA12E6">
        <w:fldChar w:fldCharType="separate"/>
      </w:r>
      <w:hyperlink w:anchor="_ENREF_5" w:tooltip="Bates, 2013 #3506" w:history="1">
        <w:r w:rsidR="00B4478B" w:rsidRPr="00FA12E6">
          <w:rPr>
            <w:noProof/>
            <w:vertAlign w:val="superscript"/>
          </w:rPr>
          <w:t>5</w:t>
        </w:r>
      </w:hyperlink>
      <w:r w:rsidR="00557775" w:rsidRPr="00FA12E6">
        <w:rPr>
          <w:noProof/>
          <w:vertAlign w:val="superscript"/>
        </w:rPr>
        <w:t>,</w:t>
      </w:r>
      <w:hyperlink w:anchor="_ENREF_46" w:tooltip="Lawn, 2009 #3644" w:history="1">
        <w:r w:rsidR="00B4478B" w:rsidRPr="00FA12E6">
          <w:rPr>
            <w:noProof/>
            <w:vertAlign w:val="superscript"/>
          </w:rPr>
          <w:t>46-49</w:t>
        </w:r>
      </w:hyperlink>
      <w:r w:rsidR="00AE7521" w:rsidRPr="00FA12E6">
        <w:fldChar w:fldCharType="end"/>
      </w:r>
      <w:r w:rsidR="00FA12E6">
        <w:t xml:space="preserve"> </w:t>
      </w:r>
      <w:r w:rsidR="006B7DE0" w:rsidRPr="00FA12E6">
        <w:t xml:space="preserve">Treatment of </w:t>
      </w:r>
      <w:r w:rsidR="00044DCC" w:rsidRPr="00FA12E6">
        <w:t>HIV</w:t>
      </w:r>
      <w:r w:rsidR="00AE7521" w:rsidRPr="00FA12E6">
        <w:t>-TB</w:t>
      </w:r>
      <w:r w:rsidR="00044DCC" w:rsidRPr="00FA12E6">
        <w:t xml:space="preserve"> </w:t>
      </w:r>
      <w:r w:rsidR="006B7DE0" w:rsidRPr="00FA12E6">
        <w:t>co-inf</w:t>
      </w:r>
      <w:r w:rsidR="00044DCC" w:rsidRPr="00FA12E6">
        <w:t>ected patients is complicated by</w:t>
      </w:r>
      <w:r w:rsidR="006B7DE0" w:rsidRPr="00FA12E6">
        <w:t xml:space="preserve"> the risk of immune reconstitution syndrome (IRIS), and pharmacokinetic interactions and overlapping toxicities between ART and TB drugs, particularly when second line or multi-drug resistance regimens are required.</w:t>
      </w:r>
      <w:r w:rsidR="006B7DE0" w:rsidRPr="00FA12E6">
        <w:fldChar w:fldCharType="begin">
          <w:fldData xml:space="preserve">PEVuZE5vdGU+PENpdGU+PEF1dGhvcj5MYXduIFNEPC9BdXRob3I+PFllYXI+MjAxMzwvWWVhcj48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</w:fldData>
        </w:fldChar>
      </w:r>
      <w:r w:rsidR="00557775" w:rsidRPr="00FA12E6">
        <w:instrText xml:space="preserve"> ADDIN EN.CITE </w:instrText>
      </w:r>
      <w:r w:rsidR="00557775" w:rsidRPr="00FA12E6">
        <w:fldChar w:fldCharType="begin">
          <w:fldData xml:space="preserve">PEVuZE5vdGU+PENpdGU+PEF1dGhvcj5MYXduIFNEPC9BdXRob3I+PFllYXI+MjAxMzwvWWVhcj48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</w:fldData>
        </w:fldChar>
      </w:r>
      <w:r w:rsidR="00557775" w:rsidRPr="00FA12E6">
        <w:instrText xml:space="preserve"> ADDIN EN.CITE.DATA </w:instrText>
      </w:r>
      <w:r w:rsidR="00557775" w:rsidRPr="00FA12E6">
        <w:fldChar w:fldCharType="end"/>
      </w:r>
      <w:r w:rsidR="006B7DE0" w:rsidRPr="00FA12E6">
        <w:fldChar w:fldCharType="separate"/>
      </w:r>
      <w:hyperlink w:anchor="_ENREF_50" w:tooltip="Lawn SD, 2013 #3647" w:history="1">
        <w:r w:rsidR="00B4478B" w:rsidRPr="00FA12E6">
          <w:rPr>
            <w:noProof/>
            <w:vertAlign w:val="superscript"/>
          </w:rPr>
          <w:t>50</w:t>
        </w:r>
      </w:hyperlink>
      <w:r w:rsidR="00557775" w:rsidRPr="00FA12E6">
        <w:rPr>
          <w:noProof/>
          <w:vertAlign w:val="superscript"/>
        </w:rPr>
        <w:t>,</w:t>
      </w:r>
      <w:hyperlink w:anchor="_ENREF_51" w:tooltip="Lawn, 2007 #3648" w:history="1">
        <w:r w:rsidR="00B4478B" w:rsidRPr="00FA12E6">
          <w:rPr>
            <w:noProof/>
            <w:vertAlign w:val="superscript"/>
          </w:rPr>
          <w:t>51</w:t>
        </w:r>
      </w:hyperlink>
      <w:r w:rsidR="006B7DE0" w:rsidRPr="00FA12E6">
        <w:fldChar w:fldCharType="end"/>
      </w:r>
    </w:p>
    <w:p w14:paraId="54D7D94F" w14:textId="408FF077" w:rsidR="005A017F" w:rsidRPr="00FA12E6" w:rsidRDefault="001A0D05" w:rsidP="00914A92">
      <w:r w:rsidRPr="00FA12E6">
        <w:t>O</w:t>
      </w:r>
      <w:r w:rsidR="00595C0D" w:rsidRPr="00FA12E6">
        <w:t xml:space="preserve">pportunistic infections </w:t>
      </w:r>
      <w:r w:rsidRPr="00FA12E6">
        <w:t xml:space="preserve">pose additional risk </w:t>
      </w:r>
      <w:r w:rsidR="00AA7B1E">
        <w:t>wit</w:t>
      </w:r>
      <w:r w:rsidR="00F71129">
        <w:t xml:space="preserve">h increasing immunosuppression. </w:t>
      </w:r>
      <w:r w:rsidR="00595C0D" w:rsidRPr="00FA12E6">
        <w:t xml:space="preserve"> </w:t>
      </w:r>
      <w:r w:rsidR="00595C0D" w:rsidRPr="00FA12E6">
        <w:rPr>
          <w:i/>
        </w:rPr>
        <w:t>Pneumocystis jirovecii</w:t>
      </w:r>
      <w:r w:rsidR="00595C0D" w:rsidRPr="00FA12E6">
        <w:t xml:space="preserve"> pneumonia (PCP) is the one of the most common opportunistic infections associated with HIV infection, but appears to be less common in resource-limited settings. Although it is a ubiquitous pathogen, a recent review of risk factors for PCP in LMIC included 33 studies from Africa, Asia and the Americas, and confirmed a </w:t>
      </w:r>
      <w:r w:rsidR="00605ED1">
        <w:t xml:space="preserve">10 times </w:t>
      </w:r>
      <w:r w:rsidR="00595C0D" w:rsidRPr="00FA12E6">
        <w:t xml:space="preserve">higher PCP </w:t>
      </w:r>
      <w:r w:rsidR="00605ED1">
        <w:t>incidence</w:t>
      </w:r>
      <w:r w:rsidR="00605ED1" w:rsidRPr="00FA12E6">
        <w:t xml:space="preserve"> </w:t>
      </w:r>
      <w:r w:rsidR="00595C0D" w:rsidRPr="00FA12E6">
        <w:t xml:space="preserve">in countries with a high per-capita gross domestic product compared to </w:t>
      </w:r>
      <w:r w:rsidR="00605ED1">
        <w:t xml:space="preserve">the </w:t>
      </w:r>
      <w:r w:rsidR="00595C0D" w:rsidRPr="00FA12E6">
        <w:t xml:space="preserve">poorest countries. This relationship persisted </w:t>
      </w:r>
      <w:r w:rsidRPr="00FA12E6">
        <w:t>after adjusting for d</w:t>
      </w:r>
      <w:r w:rsidR="00595C0D" w:rsidRPr="00FA12E6">
        <w:t xml:space="preserve">ifferences in diagnostic accuracy, and when </w:t>
      </w:r>
      <w:r w:rsidRPr="00FA12E6">
        <w:t>analysis was restricted to include only high quality diagnostic tests</w:t>
      </w:r>
      <w:r w:rsidR="00DD4850" w:rsidRPr="00FA12E6">
        <w:t>.</w:t>
      </w:r>
      <w:hyperlink w:anchor="_ENREF_52" w:tooltip="Lowe, 2013 #3346" w:history="1">
        <w:r w:rsidR="00B4478B" w:rsidRPr="00FA12E6">
          <w:fldChar w:fldCharType="begin"/>
        </w:r>
        <w:r w:rsidR="00B4478B" w:rsidRPr="00FA12E6">
          <w:instrText xml:space="preserve"> ADDIN EN.CITE &lt;EndNote&gt;&lt;Cite&gt;&lt;Author&gt;Lowe&lt;/Author&gt;&lt;Year&gt;2013&lt;/Year&gt;&lt;RecNum&gt;3346&lt;/RecNum&gt;&lt;DisplayText&gt;&lt;style face="superscript"&gt;52&lt;/style&gt;&lt;/DisplayText&gt;&lt;record&gt;&lt;rec-number&gt;3346&lt;/rec-number&gt;&lt;foreign-keys&gt;&lt;key app="EN" db-id="vxrv9der7tps5yexz215xa0vsex2p5f9rd0w" timestamp="1426258321"&gt;3346&lt;/key&gt;&lt;/foreign-keys&gt;&lt;ref-type name="Journal Article"&gt;17&lt;/ref-type&gt;&lt;contributors&gt;&lt;authors&gt;&lt;author&gt;Lowe, D. M.&lt;/author&gt;&lt;author&gt;Rangaka, M. X.&lt;/author&gt;&lt;author&gt;Gordon, F.&lt;/author&gt;&lt;author&gt;James, C. D.&lt;/author&gt;&lt;author&gt;Miller, R. F.&lt;/author&gt;&lt;/authors&gt;&lt;/contributors&gt;&lt;auth-address&gt;Wellcome Trust Centre for Research in Clinical Tropical Medicine, Department of Medicine, Imperial College London, London, United Kingdom. d.lowe@imperial.ac.uk&lt;/auth-address&gt;&lt;titles&gt;&lt;title&gt;Pneumocystis jirovecii pneumonia in tropical and low and middle income countries: a systematic review and meta-regression&lt;/title&gt;&lt;secondary-title&gt;PLoS One&lt;/secondary-title&gt;&lt;alt-title&gt;PloS one&lt;/alt-title&gt;&lt;/titles&gt;&lt;periodical&gt;&lt;full-title&gt;PLoS One&lt;/full-title&gt;&lt;/periodical&gt;&lt;alt-periodical&gt;&lt;full-title&gt;PLoS One&lt;/full-title&gt;&lt;/alt-periodical&gt;&lt;pages&gt;e69969&lt;/pages&gt;&lt;volume&gt;8&lt;/volume&gt;&lt;number&gt;8&lt;/number&gt;&lt;edition&gt;2013/08/13&lt;/edition&gt;&lt;keywords&gt;&lt;keyword&gt;Developing Countries/*economics&lt;/keyword&gt;&lt;keyword&gt;Humans&lt;/keyword&gt;&lt;keyword&gt;Meta-Analysis as Topic&lt;/keyword&gt;&lt;keyword&gt;Pneumocystis jirovecii/*physiology&lt;/keyword&gt;&lt;keyword&gt;Pneumonia, Pneumocystis/*diagnosis/*economics/microbiology/prevention &amp;amp; control&lt;/keyword&gt;&lt;/keywords&gt;&lt;dates&gt;&lt;year&gt;2013&lt;/year&gt;&lt;/dates&gt;&lt;isbn&gt;1932-6203 (Electronic)&amp;#xD;1932-6203 (Linking)&lt;/isbn&gt;&lt;accession-num&gt;23936365&lt;/accession-num&gt;&lt;work-type&gt;Research Support, Non-U.S. Gov&amp;apos;t&amp;#xD;Review&lt;/work-type&gt;&lt;urls&gt;&lt;related-urls&gt;&lt;url&gt;http://www.ncbi.nlm.nih.gov/pubmed/23936365&lt;/url&gt;&lt;/related-urls&gt;&lt;/urls&gt;&lt;custom2&gt;3732248&lt;/custom2&gt;&lt;electronic-resource-num&gt;10.1371/journal.pone.0069969&lt;/electronic-resource-num&gt;&lt;language&gt;eng&lt;/language&gt;&lt;/record&gt;&lt;/Cite&gt;&lt;/EndNote&gt;</w:instrText>
        </w:r>
        <w:r w:rsidR="00B4478B" w:rsidRPr="00FA12E6">
          <w:fldChar w:fldCharType="separate"/>
        </w:r>
        <w:r w:rsidR="00B4478B" w:rsidRPr="00FA12E6">
          <w:rPr>
            <w:noProof/>
            <w:vertAlign w:val="superscript"/>
          </w:rPr>
          <w:t>52</w:t>
        </w:r>
        <w:r w:rsidR="00B4478B" w:rsidRPr="00FA12E6">
          <w:fldChar w:fldCharType="end"/>
        </w:r>
      </w:hyperlink>
      <w:r w:rsidR="00595C0D" w:rsidRPr="00FA12E6">
        <w:t xml:space="preserve"> </w:t>
      </w:r>
      <w:r w:rsidR="00044DCC" w:rsidRPr="00FA12E6">
        <w:t>These findings are supported by the low PCP prevalence seen in other autopsy and clinical studies from LMIC.</w:t>
      </w:r>
      <w:hyperlink w:anchor="_ENREF_5" w:tooltip="Bates, 2013 #3506" w:history="1">
        <w:r w:rsidR="00B4478B" w:rsidRPr="00FA12E6">
          <w:fldChar w:fldCharType="begin">
            <w:fldData xml:space="preserve">PEVuZE5vdGU+PENpdGU+PEF1dGhvcj5CYXRlczwvQXV0aG9yPjxZZWFyPjIwMTM8L1llYXI+PFJl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</w:fldData>
          </w:fldChar>
        </w:r>
        <w:r w:rsidR="00B4478B" w:rsidRPr="00FA12E6">
          <w:instrText xml:space="preserve"> ADDIN EN.CITE </w:instrText>
        </w:r>
        <w:r w:rsidR="00B4478B" w:rsidRPr="00FA12E6">
          <w:fldChar w:fldCharType="begin">
            <w:fldData xml:space="preserve">PEVuZE5vdGU+PENpdGU+PEF1dGhvcj5CYXRlczwvQXV0aG9yPjxZZWFyPjIwMTM8L1llYXI+PFJl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5</w:t>
        </w:r>
        <w:r w:rsidR="00B4478B" w:rsidRPr="00FA12E6">
          <w:fldChar w:fldCharType="end"/>
        </w:r>
      </w:hyperlink>
      <w:r w:rsidR="00044DCC" w:rsidRPr="00FA12E6">
        <w:t xml:space="preserve"> </w:t>
      </w:r>
      <w:r w:rsidR="00595C0D" w:rsidRPr="00FA12E6">
        <w:t>T</w:t>
      </w:r>
      <w:r w:rsidRPr="00FA12E6">
        <w:t xml:space="preserve">he </w:t>
      </w:r>
      <w:r w:rsidR="00595C0D" w:rsidRPr="00FA12E6">
        <w:t xml:space="preserve">case fatality </w:t>
      </w:r>
      <w:r w:rsidRPr="00FA12E6">
        <w:t xml:space="preserve">in </w:t>
      </w:r>
      <w:r w:rsidR="0077128B" w:rsidRPr="00FA12E6">
        <w:t>LMIC</w:t>
      </w:r>
      <w:r w:rsidRPr="00FA12E6">
        <w:t xml:space="preserve"> is higher: the same study estimated mortality to be </w:t>
      </w:r>
      <w:r w:rsidR="00595C0D" w:rsidRPr="00FA12E6">
        <w:t>30.9</w:t>
      </w:r>
      <w:r w:rsidRPr="00FA12E6">
        <w:t>%</w:t>
      </w:r>
      <w:r w:rsidR="00595C0D" w:rsidRPr="00FA12E6">
        <w:t>, compared with 8.4% in a US cohort.</w:t>
      </w:r>
      <w:hyperlink w:anchor="_ENREF_53" w:tooltip="Fei, 2009 #3508" w:history="1">
        <w:r w:rsidR="00B4478B" w:rsidRPr="00FA12E6">
          <w:fldChar w:fldCharType="begin">
            <w:fldData xml:space="preserve">PEVuZE5vdGU+PENpdGU+PEF1dGhvcj5GZWk8L0F1dGhvcj48WWVhcj4yMDA5PC9ZZWFyPjxSZWNO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</w:fldData>
          </w:fldChar>
        </w:r>
        <w:r w:rsidR="00B4478B" w:rsidRPr="00FA12E6">
          <w:instrText xml:space="preserve"> ADDIN EN.CITE </w:instrText>
        </w:r>
        <w:r w:rsidR="00B4478B" w:rsidRPr="00FA12E6">
          <w:fldChar w:fldCharType="begin">
            <w:fldData xml:space="preserve">PEVuZE5vdGU+PENpdGU+PEF1dGhvcj5GZWk8L0F1dGhvcj48WWVhcj4yMDA5PC9ZZWFyPjxSZWNO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53</w:t>
        </w:r>
        <w:r w:rsidR="00B4478B" w:rsidRPr="00FA12E6">
          <w:fldChar w:fldCharType="end"/>
        </w:r>
      </w:hyperlink>
      <w:r w:rsidR="00595C0D" w:rsidRPr="00FA12E6">
        <w:t xml:space="preserve"> This difference may relate to the high rate of co-infection with</w:t>
      </w:r>
      <w:r w:rsidR="008E24F1" w:rsidRPr="00FA12E6">
        <w:t xml:space="preserve"> TB, CMV, and bacteria</w:t>
      </w:r>
      <w:r w:rsidR="00BF6751">
        <w:t>, but the limitations of clinical care in LMIC are</w:t>
      </w:r>
      <w:r w:rsidR="008E24F1" w:rsidRPr="00FA12E6">
        <w:t xml:space="preserve"> likely to be responsible for some of this discrepancy</w:t>
      </w:r>
      <w:r w:rsidR="005A017F" w:rsidRPr="00FA12E6">
        <w:t>.</w:t>
      </w:r>
    </w:p>
    <w:p w14:paraId="6632B9B7" w14:textId="27E1965C" w:rsidR="005A017F" w:rsidRPr="00FA12E6" w:rsidRDefault="006B7DE0" w:rsidP="00914A92">
      <w:r w:rsidRPr="00FA12E6">
        <w:rPr>
          <w:i/>
        </w:rPr>
        <w:t>Cryptococcus neoformans</w:t>
      </w:r>
      <w:r w:rsidR="005A017F" w:rsidRPr="00FA12E6">
        <w:t xml:space="preserve"> is found worldwide resulting in disseminated disease in severely immunocompromised individuals. Pulmonary involvement occurs in up to half of patients, but</w:t>
      </w:r>
      <w:r w:rsidRPr="00FA12E6">
        <w:t xml:space="preserve"> has a non-specific </w:t>
      </w:r>
      <w:r w:rsidR="003440E6" w:rsidRPr="00FA12E6">
        <w:t xml:space="preserve">clinical </w:t>
      </w:r>
      <w:r w:rsidRPr="00FA12E6">
        <w:t xml:space="preserve">presentation and diverse appearances on </w:t>
      </w:r>
      <w:r w:rsidR="005A017F" w:rsidRPr="00FA12E6">
        <w:t xml:space="preserve">radiological </w:t>
      </w:r>
      <w:r w:rsidRPr="00FA12E6">
        <w:t>imaging</w:t>
      </w:r>
      <w:r w:rsidR="003440E6" w:rsidRPr="00FA12E6">
        <w:t>.</w:t>
      </w:r>
      <w:hyperlink w:anchor="_ENREF_54" w:tooltip="Shirley, 2009 #3510" w:history="1">
        <w:r w:rsidR="00B4478B" w:rsidRPr="00FA12E6">
          <w:fldChar w:fldCharType="begin"/>
        </w:r>
        <w:r w:rsidR="00B4478B" w:rsidRPr="00FA12E6">
          <w:instrText xml:space="preserve"> ADDIN EN.CITE &lt;EndNote&gt;&lt;Cite&gt;&lt;Author&gt;Shirley&lt;/Author&gt;&lt;Year&gt;2009&lt;/Year&gt;&lt;RecNum&gt;3510&lt;/RecNum&gt;&lt;DisplayText&gt;&lt;style face="superscript"&gt;54&lt;/style&gt;&lt;/DisplayText&gt;&lt;record&gt;&lt;rec-number&gt;3510&lt;/rec-number&gt;&lt;foreign-keys&gt;&lt;key app="EN" db-id="vxrv9der7tps5yexz215xa0vsex2p5f9rd0w" timestamp="1440507794"&gt;3510&lt;/key&gt;&lt;/foreign-keys&gt;&lt;ref-type name="Journal Article"&gt;17&lt;/ref-type&gt;&lt;contributors&gt;&lt;authors&gt;&lt;author&gt;Shirley, R. M.&lt;/author&gt;&lt;author&gt;Baddley, J. W.&lt;/author&gt;&lt;/authors&gt;&lt;/contributors&gt;&lt;auth-address&gt;Department of Medicine, Division of Infectious Diseases, University of Alabama at Birmingham, Birmingham, Alabama 35294-0006, USA.&lt;/auth-address&gt;&lt;titles&gt;&lt;title&gt;Cryptococcal lung disease&lt;/title&gt;&lt;secondary-title&gt;Curr Opin Pulm Med&lt;/secondary-title&gt;&lt;alt-title&gt;Current opinion in pulmonary medicine&lt;/alt-title&gt;&lt;/titles&gt;&lt;periodical&gt;&lt;full-title&gt;Curr Opin Pulm Med&lt;/full-title&gt;&lt;abbr-1&gt;Current opinion in pulmonary medicine&lt;/abbr-1&gt;&lt;/periodical&gt;&lt;alt-periodical&gt;&lt;full-title&gt;Curr Opin Pulm Med&lt;/full-title&gt;&lt;abbr-1&gt;Current opinion in pulmonary medicine&lt;/abbr-1&gt;&lt;/alt-periodical&gt;&lt;pages&gt;254-60&lt;/pages&gt;&lt;volume&gt;15&lt;/volume&gt;&lt;number&gt;3&lt;/number&gt;&lt;edition&gt;2009/04/09&lt;/edition&gt;&lt;keywords&gt;&lt;keyword&gt;Antifungal Agents/therapeutic use&lt;/keyword&gt;&lt;keyword&gt;Cryptococcosis/*diagnosis/*drug therapy/epidemiology&lt;/keyword&gt;&lt;keyword&gt;Fluconazole/therapeutic use&lt;/keyword&gt;&lt;keyword&gt;Humans&lt;/keyword&gt;&lt;keyword&gt;Immunocompromised Host&lt;/keyword&gt;&lt;keyword&gt;Lung Diseases, Fungal/*diagnosis/*drug therapy/epidemiology&lt;/keyword&gt;&lt;keyword&gt;Opportunistic Infections/diagnosis/drug therapy/microbiology&lt;/keyword&gt;&lt;keyword&gt;Prevalence&lt;/keyword&gt;&lt;/keywords&gt;&lt;dates&gt;&lt;year&gt;2009&lt;/year&gt;&lt;pub-dates&gt;&lt;date&gt;May&lt;/date&gt;&lt;/pub-dates&gt;&lt;/dates&gt;&lt;isbn&gt;1531-6971 (Electronic)&amp;#xD;1070-5287 (Linking)&lt;/isbn&gt;&lt;accession-num&gt;19352182&lt;/accession-num&gt;&lt;work-type&gt;Research Support, Non-U.S. Gov&amp;apos;t&amp;#xD;Review&lt;/work-type&gt;&lt;urls&gt;&lt;related-urls&gt;&lt;url&gt;http://www.ncbi.nlm.nih.gov/pubmed/19352182&lt;/url&gt;&lt;/related-urls&gt;&lt;/urls&gt;&lt;electronic-resource-num&gt;10.1097/MCP.0b013e328329268d&lt;/electronic-resource-num&gt;&lt;/record&gt;&lt;/Cite&gt;&lt;/EndNote&gt;</w:instrText>
        </w:r>
        <w:r w:rsidR="00B4478B" w:rsidRPr="00FA12E6">
          <w:fldChar w:fldCharType="separate"/>
        </w:r>
        <w:r w:rsidR="00B4478B" w:rsidRPr="00FA12E6">
          <w:rPr>
            <w:noProof/>
            <w:vertAlign w:val="superscript"/>
          </w:rPr>
          <w:t>54</w:t>
        </w:r>
        <w:r w:rsidR="00B4478B" w:rsidRPr="00FA12E6">
          <w:fldChar w:fldCharType="end"/>
        </w:r>
      </w:hyperlink>
      <w:r w:rsidR="003440E6" w:rsidRPr="00FA12E6">
        <w:t xml:space="preserve"> The </w:t>
      </w:r>
      <w:r w:rsidRPr="00FA12E6">
        <w:t xml:space="preserve">clinical </w:t>
      </w:r>
      <w:r w:rsidR="003440E6" w:rsidRPr="00FA12E6">
        <w:t>index of suspicion for pulmonary</w:t>
      </w:r>
      <w:r w:rsidRPr="00FA12E6">
        <w:t xml:space="preserve"> cryptococcal infection </w:t>
      </w:r>
      <w:r w:rsidR="005A017F" w:rsidRPr="00FA12E6">
        <w:t>should be higher in</w:t>
      </w:r>
      <w:r w:rsidRPr="00FA12E6">
        <w:t xml:space="preserve"> the </w:t>
      </w:r>
      <w:r w:rsidR="005A017F" w:rsidRPr="00FA12E6">
        <w:t xml:space="preserve">presence of </w:t>
      </w:r>
      <w:r w:rsidR="00A90B10" w:rsidRPr="00FA12E6">
        <w:t xml:space="preserve">skin lesions, </w:t>
      </w:r>
      <w:r w:rsidR="005A017F" w:rsidRPr="00FA12E6">
        <w:t>or signs</w:t>
      </w:r>
      <w:r w:rsidR="00A90B10" w:rsidRPr="00FA12E6">
        <w:t xml:space="preserve"> of meningitis</w:t>
      </w:r>
      <w:r w:rsidRPr="00FA12E6">
        <w:t xml:space="preserve">. While cryptococcal disease </w:t>
      </w:r>
      <w:r w:rsidR="005A017F" w:rsidRPr="00FA12E6">
        <w:t xml:space="preserve">incidence </w:t>
      </w:r>
      <w:r w:rsidRPr="00FA12E6">
        <w:t>is falling in resource-rich settings</w:t>
      </w:r>
      <w:r w:rsidR="005A017F" w:rsidRPr="00FA12E6">
        <w:t xml:space="preserve"> with high rates of ART provision</w:t>
      </w:r>
      <w:r w:rsidRPr="00FA12E6">
        <w:t>, it remains common and often fatal in LMIC.</w:t>
      </w:r>
      <w:hyperlink w:anchor="_ENREF_55" w:tooltip="Jarvis, 2014 #3623" w:history="1">
        <w:r w:rsidR="00B4478B" w:rsidRPr="00FA12E6">
          <w:fldChar w:fldCharType="begin">
            <w:fldData xml:space="preserve">PEVuZE5vdGU+PENpdGU+PEF1dGhvcj5KYXJ2aXM8L0F1dGhvcj48WWVhcj4yMDE0PC9ZZWFyPjxS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==
</w:fldData>
          </w:fldChar>
        </w:r>
        <w:r w:rsidR="00B4478B" w:rsidRPr="00FA12E6">
          <w:instrText xml:space="preserve"> ADDIN EN.CITE </w:instrText>
        </w:r>
        <w:r w:rsidR="00B4478B" w:rsidRPr="00FA12E6">
          <w:fldChar w:fldCharType="begin">
            <w:fldData xml:space="preserve">PEVuZE5vdGU+PENpdGU+PEF1dGhvcj5KYXJ2aXM8L0F1dGhvcj48WWVhcj4yMDE0PC9ZZWFyPjxS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==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55</w:t>
        </w:r>
        <w:r w:rsidR="00B4478B" w:rsidRPr="00FA12E6">
          <w:fldChar w:fldCharType="end"/>
        </w:r>
      </w:hyperlink>
    </w:p>
    <w:p w14:paraId="1749B6BC" w14:textId="7F9688C1" w:rsidR="006B7DE0" w:rsidRPr="00FA12E6" w:rsidRDefault="006B7DE0" w:rsidP="00914A92">
      <w:r w:rsidRPr="00FA12E6">
        <w:t xml:space="preserve">Unlike </w:t>
      </w:r>
      <w:r w:rsidR="00C64AF7" w:rsidRPr="00FA12E6">
        <w:t>Cryptococcus</w:t>
      </w:r>
      <w:r w:rsidRPr="00FA12E6">
        <w:t xml:space="preserve">, </w:t>
      </w:r>
      <w:r w:rsidRPr="00FA12E6">
        <w:rPr>
          <w:i/>
        </w:rPr>
        <w:t>Histoplasma capsulatum</w:t>
      </w:r>
      <w:r w:rsidRPr="00FA12E6">
        <w:t xml:space="preserve"> is </w:t>
      </w:r>
      <w:r w:rsidR="00A22665" w:rsidRPr="00FA12E6">
        <w:t>more</w:t>
      </w:r>
      <w:r w:rsidRPr="00FA12E6">
        <w:t xml:space="preserve"> geographically limited. HIV-related histoplasmosis </w:t>
      </w:r>
      <w:r w:rsidR="001D660C" w:rsidRPr="00FA12E6">
        <w:t xml:space="preserve">appears most common in South America, </w:t>
      </w:r>
      <w:r w:rsidRPr="00FA12E6">
        <w:t>but it has been documented in parts of North and Central America, Africa, Asia and Australia. HIV-infected individuals</w:t>
      </w:r>
      <w:r w:rsidR="001D660C" w:rsidRPr="00FA12E6">
        <w:t xml:space="preserve"> suffer disseminated disease, although </w:t>
      </w:r>
      <w:r w:rsidRPr="00FA12E6">
        <w:t xml:space="preserve">respiratory symptoms </w:t>
      </w:r>
      <w:r w:rsidR="001D660C" w:rsidRPr="00FA12E6">
        <w:t xml:space="preserve">which occur </w:t>
      </w:r>
      <w:r w:rsidRPr="00FA12E6">
        <w:t xml:space="preserve">in </w:t>
      </w:r>
      <w:r w:rsidR="001D660C" w:rsidRPr="00FA12E6">
        <w:t>less than 50% can mimic advanced tuberculous</w:t>
      </w:r>
      <w:r w:rsidR="0054046E" w:rsidRPr="00FA12E6">
        <w:t xml:space="preserve"> disease. Diagnostic sensitivity of </w:t>
      </w:r>
      <w:r w:rsidRPr="00FA12E6">
        <w:t xml:space="preserve">antigen detection </w:t>
      </w:r>
      <w:r w:rsidR="0054046E" w:rsidRPr="00FA12E6">
        <w:t>of</w:t>
      </w:r>
      <w:r w:rsidRPr="00FA12E6">
        <w:t xml:space="preserve"> histoplasmosis</w:t>
      </w:r>
      <w:r w:rsidR="0054046E" w:rsidRPr="00FA12E6">
        <w:t xml:space="preserve"> in BAL</w:t>
      </w:r>
      <w:r w:rsidRPr="00FA12E6">
        <w:t xml:space="preserve"> is high, but access to bronchoscopy services remains limited in many LMIC.</w:t>
      </w:r>
      <w:hyperlink w:anchor="_ENREF_56" w:tooltip="Hage, 2011 #3649" w:history="1">
        <w:r w:rsidR="00B4478B" w:rsidRPr="00FA12E6">
          <w:fldChar w:fldCharType="begin"/>
        </w:r>
        <w:r w:rsidR="00B4478B" w:rsidRPr="00FA12E6">
          <w:instrText xml:space="preserve"> ADDIN EN.CITE &lt;EndNote&gt;&lt;Cite&gt;&lt;Author&gt;Hage&lt;/Author&gt;&lt;Year&gt;2011&lt;/Year&gt;&lt;RecNum&gt;3649&lt;/RecNum&gt;&lt;DisplayText&gt;&lt;style face="superscript"&gt;56&lt;/style&gt;&lt;/DisplayText&gt;&lt;record&gt;&lt;rec-number&gt;3649&lt;/rec-number&gt;&lt;foreign-keys&gt;&lt;key app="EN" db-id="vxrv9der7tps5yexz215xa0vsex2p5f9rd0w" timestamp="1442325927"&gt;3649&lt;/key&gt;&lt;/foreign-keys&gt;&lt;ref-type name="Journal Article"&gt;17&lt;/ref-type&gt;&lt;contributors&gt;&lt;authors&gt;&lt;author&gt;Hage, C. A.&lt;/author&gt;&lt;author&gt;Knox, K. S.&lt;/author&gt;&lt;author&gt;Davis, T. E.&lt;/author&gt;&lt;author&gt;Wheat, L. J.&lt;/author&gt;&lt;/authors&gt;&lt;/contributors&gt;&lt;auth-address&gt;Department of Medicine, Indiana University, Roudebush VA Medical Center, 1481 W. 10th Street, Indianapolis, IN 46202, USA. chage@iupui.edu&lt;/auth-address&gt;&lt;titles&gt;&lt;title&gt;Antigen detection in bronchoalveolar lavage fluid for diagnosis of fungal pneumonia&lt;/title&gt;&lt;secondary-title&gt;Curr Opin Pulm Med&lt;/secondary-title&gt;&lt;alt-title&gt;Current opinion in pulmonary medicine&lt;/alt-title&gt;&lt;/titles&gt;&lt;periodical&gt;&lt;full-title&gt;Curr Opin Pulm Med&lt;/full-title&gt;&lt;abbr-1&gt;Current opinion in pulmonary medicine&lt;/abbr-1&gt;&lt;/periodical&gt;&lt;alt-periodical&gt;&lt;full-title&gt;Curr Opin Pulm Med&lt;/full-title&gt;&lt;abbr-1&gt;Current opinion in pulmonary medicine&lt;/abbr-1&gt;&lt;/alt-periodical&gt;&lt;pages&gt;167-71&lt;/pages&gt;&lt;volume&gt;17&lt;/volume&gt;&lt;number&gt;3&lt;/number&gt;&lt;edition&gt;2011/02/12&lt;/edition&gt;&lt;keywords&gt;&lt;keyword&gt;Antigens, Fungal/*metabolism&lt;/keyword&gt;&lt;keyword&gt;Biological Markers/metabolism&lt;/keyword&gt;&lt;keyword&gt;Bronchoalveolar Lavage Fluid/*immunology&lt;/keyword&gt;&lt;keyword&gt;Bronchoscopy&lt;/keyword&gt;&lt;keyword&gt;Humans&lt;/keyword&gt;&lt;keyword&gt;Lung Diseases, Fungal/*diagnosis/immunology&lt;/keyword&gt;&lt;keyword&gt;Mannans/metabolism&lt;/keyword&gt;&lt;keyword&gt;Pneumonia/*diagnosis/immunology&lt;/keyword&gt;&lt;keyword&gt;Sensitivity and Specificity&lt;/keyword&gt;&lt;/keywords&gt;&lt;dates&gt;&lt;year&gt;2011&lt;/year&gt;&lt;pub-dates&gt;&lt;date&gt;May&lt;/date&gt;&lt;/pub-dates&gt;&lt;/dates&gt;&lt;isbn&gt;1070-5287&lt;/isbn&gt;&lt;accession-num&gt;21311331&lt;/accession-num&gt;&lt;urls&gt;&lt;/urls&gt;&lt;electronic-resource-num&gt;10.1097/MCP.0b013e3283447b60&lt;/electronic-resource-num&gt;&lt;remote-database-provider&gt;NLM&lt;/remote-database-provider&gt;&lt;language&gt;eng&lt;/language&gt;&lt;/record&gt;&lt;/Cite&gt;&lt;/EndNote&gt;</w:instrText>
        </w:r>
        <w:r w:rsidR="00B4478B" w:rsidRPr="00FA12E6">
          <w:fldChar w:fldCharType="separate"/>
        </w:r>
        <w:r w:rsidR="00B4478B" w:rsidRPr="00FA12E6">
          <w:rPr>
            <w:noProof/>
            <w:vertAlign w:val="superscript"/>
          </w:rPr>
          <w:t>56</w:t>
        </w:r>
        <w:r w:rsidR="00B4478B" w:rsidRPr="00FA12E6">
          <w:fldChar w:fldCharType="end"/>
        </w:r>
      </w:hyperlink>
      <w:r w:rsidR="0054046E" w:rsidRPr="00FA12E6">
        <w:t xml:space="preserve"> P</w:t>
      </w:r>
      <w:r w:rsidRPr="00FA12E6">
        <w:t xml:space="preserve">rospective cohort study of HIV-infected individuals in French Guinea </w:t>
      </w:r>
      <w:r w:rsidR="0054046E" w:rsidRPr="00FA12E6">
        <w:t>has estimated the</w:t>
      </w:r>
      <w:r w:rsidRPr="00FA12E6">
        <w:t xml:space="preserve"> incidence of</w:t>
      </w:r>
      <w:r w:rsidR="0054046E" w:rsidRPr="00FA12E6">
        <w:t xml:space="preserve"> disseminated histoplasmosis to be </w:t>
      </w:r>
      <w:r w:rsidRPr="00FA12E6">
        <w:t>15.4/1000 person years.</w:t>
      </w:r>
      <w:hyperlink w:anchor="_ENREF_57" w:tooltip="Nacher, 2011 #3511" w:history="1">
        <w:r w:rsidR="00B4478B" w:rsidRPr="00FA12E6">
          <w:fldChar w:fldCharType="begin">
            <w:fldData xml:space="preserve">PEVuZE5vdGU+PENpdGU+PEF1dGhvcj5OYWNoZXI8L0F1dGhvcj48WWVhcj4yMDExPC9ZZWFyPjxS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==
</w:fldData>
          </w:fldChar>
        </w:r>
        <w:r w:rsidR="00B4478B" w:rsidRPr="00FA12E6">
          <w:instrText xml:space="preserve"> ADDIN EN.CITE </w:instrText>
        </w:r>
        <w:r w:rsidR="00B4478B" w:rsidRPr="00FA12E6">
          <w:fldChar w:fldCharType="begin">
            <w:fldData xml:space="preserve">PEVuZE5vdGU+PENpdGU+PEF1dGhvcj5OYWNoZXI8L0F1dGhvcj48WWVhcj4yMDExPC9ZZWFyPjxS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==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57</w:t>
        </w:r>
        <w:r w:rsidR="00B4478B" w:rsidRPr="00FA12E6">
          <w:fldChar w:fldCharType="end"/>
        </w:r>
      </w:hyperlink>
      <w:r w:rsidRPr="00FA12E6">
        <w:t xml:space="preserve"> Mortality in endemic areas is thought to be 10%, but this can be higher in low prevalence areas where there recognition of disease may be delayed.</w:t>
      </w:r>
      <w:hyperlink w:anchor="_ENREF_58" w:tooltip="Adenis, 2014 #3512" w:history="1">
        <w:r w:rsidR="00B4478B" w:rsidRPr="00FA12E6">
          <w:fldChar w:fldCharType="begin">
            <w:fldData xml:space="preserve">PEVuZE5vdGU+PENpdGU+PEF1dGhvcj5BZGVuaXM8L0F1dGhvcj48WWVhcj4yMDE0PC9ZZWFyPjxS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</w:fldData>
          </w:fldChar>
        </w:r>
        <w:r w:rsidR="00B4478B" w:rsidRPr="00FA12E6">
          <w:instrText xml:space="preserve"> ADDIN EN.CITE </w:instrText>
        </w:r>
        <w:r w:rsidR="00B4478B" w:rsidRPr="00FA12E6">
          <w:fldChar w:fldCharType="begin">
            <w:fldData xml:space="preserve">PEVuZE5vdGU+PENpdGU+PEF1dGhvcj5BZGVuaXM8L0F1dGhvcj48WWVhcj4yMDE0PC9ZZWFyPjxS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58</w:t>
        </w:r>
        <w:r w:rsidR="00B4478B" w:rsidRPr="00FA12E6">
          <w:fldChar w:fldCharType="end"/>
        </w:r>
      </w:hyperlink>
      <w:r w:rsidRPr="00FA12E6">
        <w:t xml:space="preserve"> </w:t>
      </w:r>
    </w:p>
    <w:p w14:paraId="4E70621E" w14:textId="77777777" w:rsidR="00C72B15" w:rsidRPr="00AA7B1E" w:rsidRDefault="00C72B15" w:rsidP="00914A92">
      <w:pPr>
        <w:pStyle w:val="Heading2"/>
      </w:pPr>
      <w:r w:rsidRPr="00AA7B1E">
        <w:t xml:space="preserve">Chronic </w:t>
      </w:r>
      <w:r w:rsidRPr="00914A92">
        <w:t>respiratory</w:t>
      </w:r>
      <w:r w:rsidRPr="00AA7B1E">
        <w:t xml:space="preserve"> disease </w:t>
      </w:r>
    </w:p>
    <w:p w14:paraId="077A6A3D" w14:textId="02AE60ED" w:rsidR="00A679A3" w:rsidRDefault="00BF6751" w:rsidP="00914A92">
      <w:r w:rsidRPr="00FA12E6">
        <w:t>In cohorts from the US, high rates of ART provision now means that diseases of aging are prominent</w:t>
      </w:r>
      <w:r>
        <w:t>:</w:t>
      </w:r>
      <w:r w:rsidR="00BD7019" w:rsidRPr="00FA12E6">
        <w:t xml:space="preserve"> th</w:t>
      </w:r>
      <w:r w:rsidR="00A679A3" w:rsidRPr="00FA12E6">
        <w:t xml:space="preserve">ere is a </w:t>
      </w:r>
      <w:r w:rsidR="006B7DE0" w:rsidRPr="00FA12E6">
        <w:t>concurrent rise in the burde</w:t>
      </w:r>
      <w:r w:rsidR="00A679A3" w:rsidRPr="00FA12E6">
        <w:t>n of chronic pulmonary disease, including airway,</w:t>
      </w:r>
      <w:r w:rsidR="006B7DE0" w:rsidRPr="00FA12E6">
        <w:t xml:space="preserve"> parenchymal and pulmonary vascular disease.</w:t>
      </w:r>
      <w:hyperlink w:anchor="_ENREF_59" w:tooltip="Crothers, 2011 #3621" w:history="1">
        <w:r w:rsidR="00B4478B" w:rsidRPr="00FA12E6">
          <w:fldChar w:fldCharType="begin">
            <w:fldData xml:space="preserve">PEVuZE5vdGU+PENpdGU+PEF1dGhvcj5Dcm90aGVyczwvQXV0aG9yPjxZZWFyPjIwMTE8L1llYXI+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</w:fldData>
          </w:fldChar>
        </w:r>
        <w:r w:rsidR="00B4478B">
          <w:instrText xml:space="preserve"> ADDIN EN.CITE </w:instrText>
        </w:r>
        <w:r w:rsidR="00B4478B">
          <w:fldChar w:fldCharType="begin">
            <w:fldData xml:space="preserve">PEVuZE5vdGU+PENpdGU+PEF1dGhvcj5Dcm90aGVyczwvQXV0aG9yPjxZZWFyPjIwMTE8L1llYXI+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59</w:t>
        </w:r>
        <w:r w:rsidR="00B4478B" w:rsidRPr="00FA12E6">
          <w:fldChar w:fldCharType="end"/>
        </w:r>
      </w:hyperlink>
      <w:r w:rsidR="006B7DE0" w:rsidRPr="00FA12E6">
        <w:t xml:space="preserve"> </w:t>
      </w:r>
      <w:r w:rsidRPr="00FA12E6">
        <w:t>Economic transition of LMIC, and the extensive availability and early initiation of ART, are likely to mean chronic conditions become proportionally more important than infectious disease in these settings.</w:t>
      </w:r>
      <w:r>
        <w:t xml:space="preserve"> </w:t>
      </w:r>
      <w:r w:rsidR="00F41A10">
        <w:t xml:space="preserve">Mechanisms underlying these chronic diseases include the direct </w:t>
      </w:r>
      <w:r w:rsidR="006B7DE0" w:rsidRPr="00FA12E6">
        <w:t>HIV-related immune activation an</w:t>
      </w:r>
      <w:r w:rsidR="00A679A3" w:rsidRPr="00FA12E6">
        <w:t>d inflammation on the lung</w:t>
      </w:r>
      <w:r w:rsidR="00F41A10">
        <w:t xml:space="preserve">, which may be compounded by </w:t>
      </w:r>
      <w:r>
        <w:t xml:space="preserve">the </w:t>
      </w:r>
      <w:r w:rsidR="00A679A3" w:rsidRPr="00FA12E6">
        <w:t>sequelae of</w:t>
      </w:r>
      <w:r w:rsidR="006B7DE0" w:rsidRPr="00FA12E6">
        <w:t xml:space="preserve"> </w:t>
      </w:r>
      <w:r w:rsidR="00A679A3" w:rsidRPr="00FA12E6">
        <w:t>TB or recurrent R</w:t>
      </w:r>
      <w:r w:rsidR="0066512C" w:rsidRPr="00FA12E6">
        <w:t xml:space="preserve">TIs, </w:t>
      </w:r>
      <w:r w:rsidR="006B7DE0" w:rsidRPr="00FA12E6">
        <w:t>inhaled toxins</w:t>
      </w:r>
      <w:r w:rsidR="00A679A3" w:rsidRPr="00FA12E6">
        <w:t>, biomass fuels and smoking.</w:t>
      </w:r>
      <w:r w:rsidR="00BD6509" w:rsidRPr="00FA12E6">
        <w:t xml:space="preserve"> </w:t>
      </w:r>
      <w:r w:rsidR="00A679A3" w:rsidRPr="00FA12E6">
        <w:t>T</w:t>
      </w:r>
      <w:r w:rsidR="006B7DE0" w:rsidRPr="00FA12E6">
        <w:t xml:space="preserve">he </w:t>
      </w:r>
      <w:r w:rsidR="00A679A3" w:rsidRPr="00FA12E6">
        <w:t xml:space="preserve">relative population attributable fraction for each of these </w:t>
      </w:r>
      <w:r w:rsidR="00BD6509" w:rsidRPr="00FA12E6">
        <w:t>risk factors will vary globally.</w:t>
      </w:r>
      <w:r w:rsidRPr="00BF6751">
        <w:t xml:space="preserve"> </w:t>
      </w:r>
    </w:p>
    <w:p w14:paraId="7213027D" w14:textId="31116D2F" w:rsidR="00744312" w:rsidRPr="00FA12E6" w:rsidRDefault="001B56BE" w:rsidP="00914A92">
      <w:r w:rsidRPr="00FA12E6">
        <w:t>S</w:t>
      </w:r>
      <w:r w:rsidR="006B7DE0" w:rsidRPr="00FA12E6">
        <w:t xml:space="preserve">tudies </w:t>
      </w:r>
      <w:r w:rsidRPr="00FA12E6">
        <w:t>from high income countries</w:t>
      </w:r>
      <w:r w:rsidR="006B7DE0" w:rsidRPr="00FA12E6">
        <w:t xml:space="preserve"> suggest that the prevalence of chronic obstructive pulmonary disease (COPD) is higher in HIV-infected than HIV-uninfected adults</w:t>
      </w:r>
      <w:r w:rsidRPr="00FA12E6">
        <w:t>. After controlling for confounders such as cigarette smoking and substance use, there is an increased odds of obstructive spirometry, with</w:t>
      </w:r>
      <w:r w:rsidR="006B7DE0" w:rsidRPr="00FA12E6">
        <w:t xml:space="preserve"> lower FEV</w:t>
      </w:r>
      <w:r w:rsidR="006B7DE0" w:rsidRPr="00FA12E6">
        <w:rPr>
          <w:vertAlign w:val="subscript"/>
        </w:rPr>
        <w:t>1</w:t>
      </w:r>
      <w:r w:rsidR="006B7DE0" w:rsidRPr="00FA12E6">
        <w:t>, FVC, and gas transfer</w:t>
      </w:r>
      <w:r w:rsidRPr="00FA12E6">
        <w:t>.</w:t>
      </w:r>
      <w:r w:rsidR="00382C67" w:rsidRPr="00FA12E6">
        <w:fldChar w:fldCharType="begin">
          <w:fldData xml:space="preserve">PEVuZE5vdGU+PENpdGU+PEF1dGhvcj5Dcm90aGVyczwvQXV0aG9yPjxZZWFyPjIwMTM8L1llYXI+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</w:fldData>
        </w:fldChar>
      </w:r>
      <w:r w:rsidR="00B4478B">
        <w:instrText xml:space="preserve"> ADDIN EN.CITE </w:instrText>
      </w:r>
      <w:r w:rsidR="00B4478B">
        <w:fldChar w:fldCharType="begin">
          <w:fldData xml:space="preserve">PEVuZE5vdGU+PENpdGU+PEF1dGhvcj5Dcm90aGVyczwvQXV0aG9yPjxZZWFyPjIwMTM8L1llYXI+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</w:fldData>
        </w:fldChar>
      </w:r>
      <w:r w:rsidR="00B4478B">
        <w:instrText xml:space="preserve"> ADDIN EN.CITE.DATA </w:instrText>
      </w:r>
      <w:r w:rsidR="00B4478B">
        <w:fldChar w:fldCharType="end"/>
      </w:r>
      <w:r w:rsidR="00382C67" w:rsidRPr="00FA12E6">
        <w:fldChar w:fldCharType="separate"/>
      </w:r>
      <w:hyperlink w:anchor="_ENREF_60" w:tooltip="Crothers, 2013 #3650" w:history="1">
        <w:r w:rsidR="00B4478B" w:rsidRPr="00B4478B">
          <w:rPr>
            <w:noProof/>
            <w:vertAlign w:val="superscript"/>
          </w:rPr>
          <w:t>60</w:t>
        </w:r>
      </w:hyperlink>
      <w:r w:rsidR="00B4478B" w:rsidRPr="00B4478B">
        <w:rPr>
          <w:noProof/>
          <w:vertAlign w:val="superscript"/>
        </w:rPr>
        <w:t>,</w:t>
      </w:r>
      <w:hyperlink w:anchor="_ENREF_61" w:tooltip="Drummond, 2015 #3703" w:history="1">
        <w:r w:rsidR="00B4478B" w:rsidRPr="00B4478B">
          <w:rPr>
            <w:noProof/>
            <w:vertAlign w:val="superscript"/>
          </w:rPr>
          <w:t>61</w:t>
        </w:r>
      </w:hyperlink>
      <w:r w:rsidR="00382C67" w:rsidRPr="00FA12E6">
        <w:fldChar w:fldCharType="end"/>
      </w:r>
      <w:r w:rsidR="006B7DE0" w:rsidRPr="00FA12E6">
        <w:t xml:space="preserve"> FEV</w:t>
      </w:r>
      <w:r w:rsidR="006B7DE0" w:rsidRPr="00FA12E6">
        <w:rPr>
          <w:vertAlign w:val="subscript"/>
        </w:rPr>
        <w:t>1</w:t>
      </w:r>
      <w:r w:rsidRPr="00FA12E6">
        <w:t xml:space="preserve"> declines faster</w:t>
      </w:r>
      <w:r w:rsidR="006B7DE0" w:rsidRPr="00FA12E6">
        <w:t xml:space="preserve"> in HIV</w:t>
      </w:r>
      <w:r w:rsidRPr="00FA12E6">
        <w:t>-infected individuals with COPD, hypothesised to be due to the dysregulated</w:t>
      </w:r>
      <w:r w:rsidR="006B7DE0" w:rsidRPr="00FA12E6">
        <w:t xml:space="preserve"> immune activation</w:t>
      </w:r>
      <w:r w:rsidRPr="00FA12E6">
        <w:t xml:space="preserve">, </w:t>
      </w:r>
      <w:r w:rsidR="006B7DE0" w:rsidRPr="00FA12E6">
        <w:t xml:space="preserve">or </w:t>
      </w:r>
      <w:r w:rsidR="00BD6509" w:rsidRPr="00FA12E6">
        <w:t xml:space="preserve">a consequence of </w:t>
      </w:r>
      <w:r w:rsidRPr="00FA12E6">
        <w:t xml:space="preserve">pulmonary </w:t>
      </w:r>
      <w:r w:rsidR="00BD6509" w:rsidRPr="00FA12E6">
        <w:t>co-infections.</w:t>
      </w:r>
      <w:hyperlink w:anchor="_ENREF_62" w:tooltip="Drummond, 2014 #3398" w:history="1">
        <w:r w:rsidR="00B4478B" w:rsidRPr="00FA12E6">
          <w:fldChar w:fldCharType="begin">
            <w:fldData xml:space="preserve">PEVuZE5vdGU+PENpdGU+PEF1dGhvcj5EcnVtbW9uZDwvQXV0aG9yPjxZZWFyPjIwMTQ8L1llYXI+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</w:fldData>
          </w:fldChar>
        </w:r>
        <w:r w:rsidR="00B4478B">
          <w:instrText xml:space="preserve"> ADDIN EN.CITE </w:instrText>
        </w:r>
        <w:r w:rsidR="00B4478B">
          <w:fldChar w:fldCharType="begin">
            <w:fldData xml:space="preserve">PEVuZE5vdGU+PENpdGU+PEF1dGhvcj5EcnVtbW9uZDwvQXV0aG9yPjxZZWFyPjIwMTQ8L1llYXI+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62-65</w:t>
        </w:r>
        <w:r w:rsidR="00B4478B" w:rsidRPr="00FA12E6">
          <w:fldChar w:fldCharType="end"/>
        </w:r>
      </w:hyperlink>
      <w:hyperlink w:anchor="_ENREF_53" w:tooltip="Gingo, 2013 #10" w:history="1"/>
      <w:hyperlink w:anchor="_ENREF_54" w:tooltip="Scourfield, 2014 #1483" w:history="1"/>
      <w:r w:rsidR="00BD6509" w:rsidRPr="00FA12E6">
        <w:t xml:space="preserve"> </w:t>
      </w:r>
      <w:r w:rsidRPr="00FA12E6">
        <w:t xml:space="preserve">The Burden of Obstructive Lung Disease (BOLD) project, an international cross sectional study of </w:t>
      </w:r>
      <w:r w:rsidR="00AA7B1E">
        <w:t>adults age ≥40 years,</w:t>
      </w:r>
      <w:r w:rsidRPr="00FA12E6">
        <w:t xml:space="preserve"> provides d</w:t>
      </w:r>
      <w:r w:rsidR="006B7DE0" w:rsidRPr="00FA12E6">
        <w:t xml:space="preserve">ata on COPD </w:t>
      </w:r>
      <w:r w:rsidRPr="00FA12E6">
        <w:t xml:space="preserve">burden </w:t>
      </w:r>
      <w:r w:rsidR="006B7DE0" w:rsidRPr="00FA12E6">
        <w:t>in LMIC</w:t>
      </w:r>
      <w:r w:rsidRPr="00FA12E6">
        <w:t>.</w:t>
      </w:r>
      <w:hyperlink w:anchor="_ENREF_66" w:tooltip="Buist, 2005 #3654" w:history="1">
        <w:r w:rsidR="00B4478B" w:rsidRPr="00FA12E6">
          <w:fldChar w:fldCharType="begin"/>
        </w:r>
        <w:r w:rsidR="00B4478B">
          <w:instrText xml:space="preserve"> ADDIN EN.CITE &lt;EndNote&gt;&lt;Cite&gt;&lt;Author&gt;Buist&lt;/Author&gt;&lt;Year&gt;2005&lt;/Year&gt;&lt;RecNum&gt;3654&lt;/RecNum&gt;&lt;DisplayText&gt;&lt;style face="superscript"&gt;66&lt;/style&gt;&lt;/DisplayText&gt;&lt;record&gt;&lt;rec-number&gt;3654&lt;/rec-number&gt;&lt;foreign-keys&gt;&lt;key app="EN" db-id="vxrv9der7tps5yexz215xa0vsex2p5f9rd0w" timestamp="1442325928"&gt;3654&lt;/key&gt;&lt;/foreign-keys&gt;&lt;ref-type name="Journal Article"&gt;17&lt;/ref-type&gt;&lt;contributors&gt;&lt;authors&gt;&lt;author&gt;Buist, A. S.&lt;/author&gt;&lt;author&gt;Vollmer, W. M.&lt;/author&gt;&lt;author&gt;Sullivan, S. D.&lt;/author&gt;&lt;author&gt;Weiss, K. B.&lt;/author&gt;&lt;author&gt;Lee, T. A.&lt;/author&gt;&lt;author&gt;Menezes, A. M.&lt;/author&gt;&lt;author&gt;Crapo, R. O.&lt;/author&gt;&lt;author&gt;Jensen, R. L.&lt;/author&gt;&lt;author&gt;Burney, P. G.&lt;/author&gt;&lt;/authors&gt;&lt;/contributors&gt;&lt;auth-address&gt;Oregon Health and Science University, Portland, Oregon, 97239, USA. buists@ohsu.edu&lt;/auth-address&gt;&lt;titles&gt;&lt;title&gt;The Burden of Obstructive Lung Disease Initiative (BOLD): rationale and design&lt;/title&gt;&lt;secondary-title&gt;COPD&lt;/secondary-title&gt;&lt;alt-title&gt;Copd&lt;/alt-title&gt;&lt;/titles&gt;&lt;periodical&gt;&lt;full-title&gt;COPD&lt;/full-title&gt;&lt;/periodical&gt;&lt;alt-periodical&gt;&lt;full-title&gt;COPD&lt;/full-title&gt;&lt;/alt-periodical&gt;&lt;pages&gt;277-83&lt;/pages&gt;&lt;volume&gt;2&lt;/volume&gt;&lt;number&gt;2&lt;/number&gt;&lt;edition&gt;2006/12/02&lt;/edition&gt;&lt;keywords&gt;&lt;keyword&gt;Cost of Illness&lt;/keyword&gt;&lt;keyword&gt;Humans&lt;/keyword&gt;&lt;keyword&gt;Models, Statistical&lt;/keyword&gt;&lt;keyword&gt;Prevalence&lt;/keyword&gt;&lt;keyword&gt;Pulmonary Disease, Chronic Obstructive/ economics/ epidemiology/therapy&lt;/keyword&gt;&lt;/keywords&gt;&lt;dates&gt;&lt;year&gt;2005&lt;/year&gt;&lt;pub-dates&gt;&lt;date&gt;Jun&lt;/date&gt;&lt;/pub-dates&gt;&lt;/dates&gt;&lt;isbn&gt;1541-2555 (Print)&amp;#xD;1541-2563 (Linking)&lt;/isbn&gt;&lt;accession-num&gt;17136954&lt;/accession-num&gt;&lt;urls&gt;&lt;/urls&gt;&lt;remote-database-provider&gt;NLM&lt;/remote-database-provider&gt;&lt;language&gt;eng&lt;/language&gt;&lt;/record&gt;&lt;/Cite&gt;&lt;/EndNote&gt;</w:instrText>
        </w:r>
        <w:r w:rsidR="00B4478B" w:rsidRPr="00FA12E6">
          <w:fldChar w:fldCharType="separate"/>
        </w:r>
        <w:r w:rsidR="00B4478B" w:rsidRPr="00B4478B">
          <w:rPr>
            <w:noProof/>
            <w:vertAlign w:val="superscript"/>
          </w:rPr>
          <w:t>66</w:t>
        </w:r>
        <w:r w:rsidR="00B4478B" w:rsidRPr="00FA12E6">
          <w:fldChar w:fldCharType="end"/>
        </w:r>
      </w:hyperlink>
      <w:r w:rsidR="006B7DE0" w:rsidRPr="00FA12E6">
        <w:t xml:space="preserve"> </w:t>
      </w:r>
      <w:r w:rsidRPr="00FA12E6">
        <w:t>Spirometry</w:t>
      </w:r>
      <w:r w:rsidR="00AA7B1E">
        <w:t>-</w:t>
      </w:r>
      <w:r w:rsidRPr="00FA12E6">
        <w:t xml:space="preserve">determined COPD </w:t>
      </w:r>
      <w:r w:rsidR="006B7DE0" w:rsidRPr="00FA12E6">
        <w:t xml:space="preserve">prevalence </w:t>
      </w:r>
      <w:r w:rsidRPr="00FA12E6">
        <w:t>in Cape Town, South Africa was</w:t>
      </w:r>
      <w:r w:rsidR="00067D6D" w:rsidRPr="00FA12E6">
        <w:t xml:space="preserve"> 23.8%. This is</w:t>
      </w:r>
      <w:r w:rsidR="006B7DE0" w:rsidRPr="00FA12E6">
        <w:t xml:space="preserve"> significantly higher than that </w:t>
      </w:r>
      <w:r w:rsidR="00067D6D" w:rsidRPr="00FA12E6">
        <w:t>seen in resource-rich settings, and is consistent with s</w:t>
      </w:r>
      <w:r w:rsidR="006B7DE0" w:rsidRPr="00FA12E6">
        <w:t>ubsequent studie</w:t>
      </w:r>
      <w:r w:rsidR="00F71129">
        <w:t>s in Africa, India, and SE Asia</w:t>
      </w:r>
      <w:r w:rsidR="006B7DE0" w:rsidRPr="00FA12E6">
        <w:t>.</w:t>
      </w:r>
      <w:hyperlink w:anchor="_ENREF_67" w:tooltip="van Gemert, 2015 #3519" w:history="1">
        <w:r w:rsidR="00B4478B" w:rsidRPr="00FA12E6">
          <w:fldChar w:fldCharType="begin">
            <w:fldData xml:space="preserve">PEVuZE5vdGU+PENpdGU+PEF1dGhvcj52YW4gR2VtZXJ0PC9BdXRob3I+PFllYXI+MjAxNTwvWWVh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</w:fldData>
          </w:fldChar>
        </w:r>
        <w:r w:rsidR="00B4478B">
          <w:instrText xml:space="preserve"> ADDIN EN.CITE </w:instrText>
        </w:r>
        <w:r w:rsidR="00B4478B">
          <w:fldChar w:fldCharType="begin">
            <w:fldData xml:space="preserve">PEVuZE5vdGU+PENpdGU+PEF1dGhvcj52YW4gR2VtZXJ0PC9BdXRob3I+PFllYXI+MjAxNTwvWWVh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67-70</w:t>
        </w:r>
        <w:r w:rsidR="00B4478B" w:rsidRPr="00FA12E6">
          <w:fldChar w:fldCharType="end"/>
        </w:r>
      </w:hyperlink>
      <w:r w:rsidR="00DD3F95" w:rsidRPr="00FA12E6">
        <w:t xml:space="preserve"> H</w:t>
      </w:r>
      <w:r w:rsidR="006B7DE0" w:rsidRPr="00FA12E6">
        <w:t>igher odds of COPD in HIV-infected compared to uninfected adults</w:t>
      </w:r>
      <w:r w:rsidR="00DD3F95" w:rsidRPr="00FA12E6">
        <w:t xml:space="preserve"> have </w:t>
      </w:r>
      <w:r w:rsidR="00F41A10">
        <w:t xml:space="preserve">also </w:t>
      </w:r>
      <w:r w:rsidR="00DD3F95" w:rsidRPr="00FA12E6">
        <w:t xml:space="preserve">been demonstrated </w:t>
      </w:r>
      <w:r w:rsidR="00AA7B1E">
        <w:t xml:space="preserve">in </w:t>
      </w:r>
      <w:r w:rsidR="00DD3F95" w:rsidRPr="00FA12E6">
        <w:t>case-control studies of Japanese men and Cameroonian adults</w:t>
      </w:r>
      <w:r w:rsidR="006B7DE0" w:rsidRPr="00FA12E6">
        <w:t>.</w:t>
      </w:r>
      <w:r w:rsidR="006B7DE0" w:rsidRPr="00FA12E6">
        <w:fldChar w:fldCharType="begin">
          <w:fldData xml:space="preserve">PEVuZE5vdGU+PENpdGU+PEF1dGhvcj5OYWthbXVyYTwvQXV0aG9yPjxZZWFyPjIwMTQ8L1llYXI+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</w:fldData>
        </w:fldChar>
      </w:r>
      <w:r w:rsidR="00B4478B">
        <w:instrText xml:space="preserve"> ADDIN EN.CITE </w:instrText>
      </w:r>
      <w:r w:rsidR="00B4478B">
        <w:fldChar w:fldCharType="begin">
          <w:fldData xml:space="preserve">PEVuZE5vdGU+PENpdGU+PEF1dGhvcj5OYWthbXVyYTwvQXV0aG9yPjxZZWFyPjIwMTQ8L1llYXI+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</w:fldData>
        </w:fldChar>
      </w:r>
      <w:r w:rsidR="00B4478B">
        <w:instrText xml:space="preserve"> ADDIN EN.CITE.DATA </w:instrText>
      </w:r>
      <w:r w:rsidR="00B4478B">
        <w:fldChar w:fldCharType="end"/>
      </w:r>
      <w:r w:rsidR="006B7DE0" w:rsidRPr="00FA12E6">
        <w:fldChar w:fldCharType="separate"/>
      </w:r>
      <w:hyperlink w:anchor="_ENREF_71" w:tooltip="Nakamura, 2014 #3523" w:history="1">
        <w:r w:rsidR="00B4478B" w:rsidRPr="00B4478B">
          <w:rPr>
            <w:noProof/>
            <w:vertAlign w:val="superscript"/>
          </w:rPr>
          <w:t>71</w:t>
        </w:r>
      </w:hyperlink>
      <w:r w:rsidR="00B4478B" w:rsidRPr="00B4478B">
        <w:rPr>
          <w:noProof/>
          <w:vertAlign w:val="superscript"/>
        </w:rPr>
        <w:t>,</w:t>
      </w:r>
      <w:hyperlink w:anchor="_ENREF_72" w:tooltip="Pefura-Yone, 2015 #3524" w:history="1">
        <w:r w:rsidR="00B4478B" w:rsidRPr="00B4478B">
          <w:rPr>
            <w:noProof/>
            <w:vertAlign w:val="superscript"/>
          </w:rPr>
          <w:t>72</w:t>
        </w:r>
      </w:hyperlink>
      <w:r w:rsidR="006B7DE0" w:rsidRPr="00FA12E6">
        <w:fldChar w:fldCharType="end"/>
      </w:r>
      <w:r w:rsidR="006B7DE0" w:rsidRPr="00FA12E6">
        <w:t xml:space="preserve"> However, these studies were small, </w:t>
      </w:r>
      <w:r w:rsidR="00DD3F95" w:rsidRPr="00FA12E6">
        <w:t xml:space="preserve">and reported high rates of biomass fuel exposure and </w:t>
      </w:r>
      <w:r w:rsidR="006B7DE0" w:rsidRPr="00FA12E6">
        <w:t>self-reported p</w:t>
      </w:r>
      <w:r w:rsidR="00DD3F95" w:rsidRPr="00FA12E6">
        <w:t>revious TB. Such potential confounding</w:t>
      </w:r>
      <w:r w:rsidR="006B7DE0" w:rsidRPr="00FA12E6">
        <w:t xml:space="preserve"> </w:t>
      </w:r>
      <w:r w:rsidR="000F21EA" w:rsidRPr="00FA12E6">
        <w:t xml:space="preserve">makes </w:t>
      </w:r>
      <w:r w:rsidR="006B7DE0" w:rsidRPr="00FA12E6">
        <w:t xml:space="preserve">the </w:t>
      </w:r>
      <w:r w:rsidR="000F21EA" w:rsidRPr="00FA12E6">
        <w:t xml:space="preserve">direct </w:t>
      </w:r>
      <w:r w:rsidR="006B7DE0" w:rsidRPr="00FA12E6">
        <w:t xml:space="preserve">relationship between HIV infection and </w:t>
      </w:r>
      <w:r w:rsidR="000F21EA" w:rsidRPr="00FA12E6">
        <w:t>airway obstruction difficult to assess.</w:t>
      </w:r>
    </w:p>
    <w:p w14:paraId="6C6E340C" w14:textId="1003676E" w:rsidR="00BD6509" w:rsidRPr="00FA12E6" w:rsidRDefault="00AE6312" w:rsidP="00914A92">
      <w:r w:rsidRPr="00FA12E6">
        <w:t xml:space="preserve">Chronic </w:t>
      </w:r>
      <w:r w:rsidR="00FD0979" w:rsidRPr="00FA12E6">
        <w:t xml:space="preserve">airway obstruction may also </w:t>
      </w:r>
      <w:r w:rsidR="00F14E10" w:rsidRPr="00FA12E6">
        <w:t>arise from bronchiectasis, tuberculosis</w:t>
      </w:r>
      <w:r w:rsidR="00FD0979" w:rsidRPr="00FA12E6">
        <w:t xml:space="preserve"> and recurrent bacterial and viral respiratory infections</w:t>
      </w:r>
      <w:r w:rsidR="00744312" w:rsidRPr="00FA12E6">
        <w:t>.</w:t>
      </w:r>
      <w:r w:rsidR="00FD0979" w:rsidRPr="00FA12E6">
        <w:t xml:space="preserve"> </w:t>
      </w:r>
      <w:r w:rsidR="005229B3" w:rsidRPr="00FA12E6">
        <w:t>Bronchiectasis results in loss of lung function and in an increased risk of recurrent bacterial infections.</w:t>
      </w:r>
      <w:hyperlink w:anchor="_ENREF_73" w:tooltip="McShane, 2013 #3585" w:history="1">
        <w:r w:rsidR="00B4478B" w:rsidRPr="00FA12E6">
          <w:fldChar w:fldCharType="begin"/>
        </w:r>
        <w:r w:rsidR="00B4478B">
          <w:instrText xml:space="preserve"> ADDIN EN.CITE &lt;EndNote&gt;&lt;Cite&gt;&lt;Author&gt;McShane&lt;/Author&gt;&lt;Year&gt;2013&lt;/Year&gt;&lt;RecNum&gt;3585&lt;/RecNum&gt;&lt;DisplayText&gt;&lt;style face="superscript"&gt;73&lt;/style&gt;&lt;/DisplayText&gt;&lt;record&gt;&lt;rec-number&gt;3585&lt;/rec-number&gt;&lt;foreign-keys&gt;&lt;key app="EN" db-id="vxrv9der7tps5yexz215xa0vsex2p5f9rd0w" timestamp="1441016640"&gt;3585&lt;/key&gt;&lt;/foreign-keys&gt;&lt;ref-type name="Journal Article"&gt;17&lt;/ref-type&gt;&lt;contributors&gt;&lt;authors&gt;&lt;author&gt;McShane, P. J.&lt;/author&gt;&lt;author&gt;Naureckas, E. T.&lt;/author&gt;&lt;author&gt;Tino, G.&lt;/author&gt;&lt;author&gt;Strek, M. E.&lt;/author&gt;&lt;/authors&gt;&lt;/contributors&gt;&lt;auth-address&gt;1 University of Chicago Medicine, Chicago, Illinois; and.&lt;/auth-address&gt;&lt;titles&gt;&lt;title&gt;Non-cystic fibrosis bronchiectasis&lt;/title&gt;&lt;secondary-title&gt;Am J Respir Crit Care Med&lt;/secondary-title&gt;&lt;/titles&gt;&lt;periodical&gt;&lt;full-title&gt;Am J Respir Crit Care Med&lt;/full-title&gt;&lt;/periodical&gt;&lt;pages&gt;647-56&lt;/pages&gt;&lt;volume&gt;188&lt;/volume&gt;&lt;number&gt;6&lt;/number&gt;&lt;keywords&gt;&lt;keyword&gt;Adrenal Cortex Hormones/therapeutic use&lt;/keyword&gt;&lt;keyword&gt;Airway Management/methods&lt;/keyword&gt;&lt;keyword&gt;Anti-Bacterial Agents/therapeutic use&lt;/keyword&gt;&lt;keyword&gt;Anti-Inflammatory Agents/therapeutic use&lt;/keyword&gt;&lt;keyword&gt;Bronchi/physiopathology/surgery&lt;/keyword&gt;&lt;keyword&gt;Bronchiectasis/*diagnosis/physiopathology/*therapy&lt;/keyword&gt;&lt;keyword&gt;Bronchodilator Agents/therapeutic use&lt;/keyword&gt;&lt;keyword&gt;Exercise Therapy/methods&lt;/keyword&gt;&lt;keyword&gt;Humans&lt;/keyword&gt;&lt;keyword&gt;Macrolides/therapeutic use&lt;/keyword&gt;&lt;/keywords&gt;&lt;dates&gt;&lt;year&gt;2013&lt;/year&gt;&lt;pub-dates&gt;&lt;date&gt;Sep 15&lt;/date&gt;&lt;/pub-dates&gt;&lt;/dates&gt;&lt;isbn&gt;1535-4970 (Electronic)&amp;#xD;1073-449X (Linking)&lt;/isbn&gt;&lt;accession-num&gt;23898922&lt;/accession-num&gt;&lt;urls&gt;&lt;related-urls&gt;&lt;url&gt;http://www.ncbi.nlm.nih.gov/pubmed/23898922&lt;/url&gt;&lt;/related-urls&gt;&lt;/urls&gt;&lt;electronic-resource-num&gt;10.1164/rccm.201303-0411CI&lt;/electronic-resource-num&gt;&lt;/record&gt;&lt;/Cite&gt;&lt;/EndNote&gt;</w:instrText>
        </w:r>
        <w:r w:rsidR="00B4478B" w:rsidRPr="00FA12E6">
          <w:fldChar w:fldCharType="separate"/>
        </w:r>
        <w:r w:rsidR="00B4478B" w:rsidRPr="00B4478B">
          <w:rPr>
            <w:noProof/>
            <w:vertAlign w:val="superscript"/>
          </w:rPr>
          <w:t>73</w:t>
        </w:r>
        <w:r w:rsidR="00B4478B" w:rsidRPr="00FA12E6">
          <w:fldChar w:fldCharType="end"/>
        </w:r>
      </w:hyperlink>
      <w:r w:rsidR="005229B3" w:rsidRPr="00FA12E6">
        <w:t xml:space="preserve"> </w:t>
      </w:r>
      <w:r w:rsidR="00FD0979" w:rsidRPr="00FA12E6">
        <w:t xml:space="preserve">In two studies </w:t>
      </w:r>
      <w:r w:rsidR="00F41A10">
        <w:t xml:space="preserve">cross-sectional studies of HIV infected adults on ART </w:t>
      </w:r>
      <w:r w:rsidR="00FD0979" w:rsidRPr="00FA12E6">
        <w:t xml:space="preserve">conducted in USA and Italy, the prevalence of </w:t>
      </w:r>
      <w:r w:rsidR="00F41A10">
        <w:t xml:space="preserve">computed tomography (CT) confirmed </w:t>
      </w:r>
      <w:r w:rsidR="00FD0979" w:rsidRPr="00FA12E6">
        <w:t>bronchiectasis was 10.7% and 16.7% respectively.</w:t>
      </w:r>
      <w:r w:rsidR="007C05A2" w:rsidRPr="00FA12E6">
        <w:fldChar w:fldCharType="begin">
          <w:fldData xml:space="preserve">PEVuZE5vdGU+PENpdGU+PEF1dGhvcj5DbGF1c2VuPC9BdXRob3I+PFllYXI+MjAxNDwvWWVhcj48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ExMjIzNzwvcGFnZXM+PHZv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</w:fldData>
        </w:fldChar>
      </w:r>
      <w:r w:rsidR="00557775" w:rsidRPr="00FA12E6">
        <w:instrText xml:space="preserve"> ADDIN EN.CITE </w:instrText>
      </w:r>
      <w:r w:rsidR="00557775" w:rsidRPr="00FA12E6">
        <w:fldChar w:fldCharType="begin">
          <w:fldData xml:space="preserve">PEVuZE5vdGU+PENpdGU+PEF1dGhvcj5DbGF1c2VuPC9BdXRob3I+PFllYXI+MjAxNDwvWWVhcj48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ExMjIzNzwvcGFnZXM+PHZv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</w:fldData>
        </w:fldChar>
      </w:r>
      <w:r w:rsidR="00557775" w:rsidRPr="00FA12E6">
        <w:instrText xml:space="preserve"> ADDIN EN.CITE.DATA </w:instrText>
      </w:r>
      <w:r w:rsidR="00557775" w:rsidRPr="00FA12E6">
        <w:fldChar w:fldCharType="end"/>
      </w:r>
      <w:r w:rsidR="007C05A2" w:rsidRPr="00FA12E6">
        <w:fldChar w:fldCharType="separate"/>
      </w:r>
      <w:hyperlink w:anchor="_ENREF_74" w:tooltip="Clausen, 2014 #3514" w:history="1">
        <w:r w:rsidR="00B4478B" w:rsidRPr="00FA12E6">
          <w:rPr>
            <w:noProof/>
            <w:vertAlign w:val="superscript"/>
          </w:rPr>
          <w:t>74</w:t>
        </w:r>
      </w:hyperlink>
      <w:r w:rsidR="00557775" w:rsidRPr="00FA12E6">
        <w:rPr>
          <w:noProof/>
          <w:vertAlign w:val="superscript"/>
        </w:rPr>
        <w:t>,</w:t>
      </w:r>
      <w:hyperlink w:anchor="_ENREF_75" w:tooltip="Zona, 2014 #3515" w:history="1">
        <w:r w:rsidR="00B4478B" w:rsidRPr="00FA12E6">
          <w:rPr>
            <w:noProof/>
            <w:vertAlign w:val="superscript"/>
          </w:rPr>
          <w:t>75</w:t>
        </w:r>
      </w:hyperlink>
      <w:r w:rsidR="007C05A2" w:rsidRPr="00FA12E6">
        <w:fldChar w:fldCharType="end"/>
      </w:r>
      <w:r w:rsidR="00B01951">
        <w:t xml:space="preserve"> </w:t>
      </w:r>
      <w:r w:rsidR="00F41A10">
        <w:t>U</w:t>
      </w:r>
      <w:r w:rsidR="00F41A10" w:rsidRPr="00FA12E6">
        <w:t>p to 90% of patients with bronchiectasis report chronic cough and many have chronic sputum production.</w:t>
      </w:r>
      <w:hyperlink w:anchor="_ENREF_76" w:tooltip="Pasteur, 2010 #3518" w:history="1">
        <w:r w:rsidR="00B4478B" w:rsidRPr="00FA12E6">
          <w:fldChar w:fldCharType="begin">
            <w:fldData xml:space="preserve">PEVuZE5vdGU+PENpdGU+PEF1dGhvcj5QYXN0ZXVyPC9BdXRob3I+PFllYXI+MjAxMDwvWWVhcj48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</w:fldData>
          </w:fldChar>
        </w:r>
        <w:r w:rsidR="00B4478B">
          <w:instrText xml:space="preserve"> ADDIN EN.CITE </w:instrText>
        </w:r>
        <w:r w:rsidR="00B4478B">
          <w:fldChar w:fldCharType="begin">
            <w:fldData xml:space="preserve">PEVuZE5vdGU+PENpdGU+PEF1dGhvcj5QYXN0ZXVyPC9BdXRob3I+PFllYXI+MjAxMDwvWWVhcj48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76</w:t>
        </w:r>
        <w:r w:rsidR="00B4478B" w:rsidRPr="00FA12E6">
          <w:fldChar w:fldCharType="end"/>
        </w:r>
      </w:hyperlink>
      <w:r w:rsidR="00F41A10" w:rsidRPr="00FA12E6">
        <w:t xml:space="preserve"> </w:t>
      </w:r>
      <w:r w:rsidR="00FD0979" w:rsidRPr="00FA12E6">
        <w:t xml:space="preserve">In low-income settings where TB diagnostics </w:t>
      </w:r>
      <w:r w:rsidR="005229B3" w:rsidRPr="00FA12E6">
        <w:t xml:space="preserve">and CT </w:t>
      </w:r>
      <w:r w:rsidR="00FD0979" w:rsidRPr="00FA12E6">
        <w:t xml:space="preserve">are not readily available, these symptoms </w:t>
      </w:r>
      <w:r w:rsidR="00F41A10">
        <w:t xml:space="preserve">therefore </w:t>
      </w:r>
      <w:r w:rsidR="00FD0979" w:rsidRPr="00FA12E6">
        <w:t>often result in a misdiagnosis of tuberculosis and unnecessary empirical TB treatment</w:t>
      </w:r>
      <w:r w:rsidR="00F71129">
        <w:t xml:space="preserve">. particularly in children, who tend to have </w:t>
      </w:r>
      <w:r w:rsidR="00AA7B1E">
        <w:t>non-specific abn</w:t>
      </w:r>
      <w:r w:rsidR="00F71129">
        <w:t>ormalities on chest radiography</w:t>
      </w:r>
      <w:r w:rsidR="00FD0979" w:rsidRPr="00FA12E6">
        <w:t>.</w:t>
      </w:r>
      <w:hyperlink w:anchor="_ENREF_77" w:tooltip="Metcalfe, 2014 #3655" w:history="1">
        <w:r w:rsidR="00B4478B" w:rsidRPr="00FA12E6">
          <w:fldChar w:fldCharType="begin"/>
        </w:r>
        <w:r w:rsidR="00B4478B">
          <w:instrText xml:space="preserve"> ADDIN EN.CITE &lt;EndNote&gt;&lt;Cite&gt;&lt;Author&gt;Metcalfe&lt;/Author&gt;&lt;Year&gt;2014&lt;/Year&gt;&lt;RecNum&gt;3655&lt;/RecNum&gt;&lt;DisplayText&gt;&lt;style face="superscript"&gt;77&lt;/style&gt;&lt;/DisplayText&gt;&lt;record&gt;&lt;rec-number&gt;3655&lt;/rec-number&gt;&lt;foreign-keys&gt;&lt;key app="EN" db-id="vxrv9der7tps5yexz215xa0vsex2p5f9rd0w" timestamp="1442325928"&gt;3655&lt;/key&gt;&lt;/foreign-keys&gt;&lt;ref-type name="Journal Article"&gt;17&lt;/ref-type&gt;&lt;contributors&gt;&lt;authors&gt;&lt;author&gt;Metcalfe, John Z.&lt;/author&gt;&lt;author&gt;Mason, Peter&lt;/author&gt;&lt;author&gt;Mungofa, Stanley&lt;/author&gt;&lt;author&gt;Sandy, Charles&lt;/author&gt;&lt;author&gt;Hopewell, Philip C.&lt;/author&gt;&lt;/authors&gt;&lt;/contributors&gt;&lt;titles&gt;&lt;title&gt;Empiric tuberculosis treatment in retreatment patients in high HIV/tuberculosis-burden settings&lt;/title&gt;&lt;secondary-title&gt;The Lancet Infectious Diseases&lt;/secondary-title&gt;&lt;/titles&gt;&lt;periodical&gt;&lt;full-title&gt;The Lancet Infectious Diseases&lt;/full-title&gt;&lt;/periodical&gt;&lt;pages&gt;794-795&lt;/pages&gt;&lt;volume&gt;14&lt;/volume&gt;&lt;number&gt;9&lt;/number&gt;&lt;dates&gt;&lt;year&gt;2014&lt;/year&gt;&lt;/dates&gt;&lt;isbn&gt;14733099&lt;/isbn&gt;&lt;urls&gt;&lt;/urls&gt;&lt;electronic-resource-num&gt;10.1016/s1473-3099(14)70879-5&lt;/electronic-resource-num&gt;&lt;/record&gt;&lt;/Cite&gt;&lt;/EndNote&gt;</w:instrText>
        </w:r>
        <w:r w:rsidR="00B4478B" w:rsidRPr="00FA12E6">
          <w:fldChar w:fldCharType="separate"/>
        </w:r>
        <w:r w:rsidR="00B4478B" w:rsidRPr="00B4478B">
          <w:rPr>
            <w:noProof/>
            <w:vertAlign w:val="superscript"/>
          </w:rPr>
          <w:t>77</w:t>
        </w:r>
        <w:r w:rsidR="00B4478B" w:rsidRPr="00FA12E6">
          <w:fldChar w:fldCharType="end"/>
        </w:r>
      </w:hyperlink>
      <w:r w:rsidR="00FD0979" w:rsidRPr="00FA12E6">
        <w:t xml:space="preserve"> </w:t>
      </w:r>
    </w:p>
    <w:p w14:paraId="5ACF90F1" w14:textId="6AA549E5" w:rsidR="00BD6509" w:rsidRPr="00FA12E6" w:rsidRDefault="00C72B15" w:rsidP="00914A92">
      <w:r w:rsidRPr="00FA12E6">
        <w:t>Given the high burden of recurrent early childhood infections, bronchiectasis is an important cause of chronic lung disease in HIV-infected children.</w:t>
      </w:r>
      <w:r w:rsidRPr="00FA12E6">
        <w:fldChar w:fldCharType="begin">
          <w:fldData xml:space="preserve">PEVuZE5vdGU+PENpdGU+PEF1dGhvcj5NYXNla2VsYTwvQXV0aG9yPjxZZWFyPjIwMTI8L1llYXI+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</w:fldData>
        </w:fldChar>
      </w:r>
      <w:r w:rsidR="00B4478B">
        <w:instrText xml:space="preserve"> ADDIN EN.CITE </w:instrText>
      </w:r>
      <w:r w:rsidR="00B4478B">
        <w:fldChar w:fldCharType="begin">
          <w:fldData xml:space="preserve">PEVuZE5vdGU+PENpdGU+PEF1dGhvcj5NYXNla2VsYTwvQXV0aG9yPjxZZWFyPjIwMTI8L1llYXI+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</w:fldData>
        </w:fldChar>
      </w:r>
      <w:r w:rsidR="00B4478B">
        <w:instrText xml:space="preserve"> ADDIN EN.CITE.DATA </w:instrText>
      </w:r>
      <w:r w:rsidR="00B4478B">
        <w:fldChar w:fldCharType="end"/>
      </w:r>
      <w:r w:rsidRPr="00FA12E6">
        <w:fldChar w:fldCharType="separate"/>
      </w:r>
      <w:hyperlink w:anchor="_ENREF_78" w:tooltip="Masekela, 2012 #3656" w:history="1">
        <w:r w:rsidR="00B4478B" w:rsidRPr="00B4478B">
          <w:rPr>
            <w:noProof/>
            <w:vertAlign w:val="superscript"/>
          </w:rPr>
          <w:t>78</w:t>
        </w:r>
      </w:hyperlink>
      <w:r w:rsidR="00B4478B" w:rsidRPr="00B4478B">
        <w:rPr>
          <w:noProof/>
          <w:vertAlign w:val="superscript"/>
        </w:rPr>
        <w:t>,</w:t>
      </w:r>
      <w:hyperlink w:anchor="_ENREF_79" w:tooltip="Zar, 2008 #3657" w:history="1">
        <w:r w:rsidR="00B4478B" w:rsidRPr="00B4478B">
          <w:rPr>
            <w:noProof/>
            <w:vertAlign w:val="superscript"/>
          </w:rPr>
          <w:t>79</w:t>
        </w:r>
      </w:hyperlink>
      <w:r w:rsidRPr="00FA12E6">
        <w:fldChar w:fldCharType="end"/>
      </w:r>
      <w:r w:rsidRPr="00FA12E6">
        <w:t xml:space="preserve"> Recent studies from Southern Africa report chronic respiratory symptoms, predominantly longstanding cough and reduced exercise tolerance, in nearly a third of HIV-infected children accessing HIV care and treatment.</w:t>
      </w:r>
      <w:r w:rsidR="00897098" w:rsidRPr="00FA12E6">
        <w:fldChar w:fldCharType="begin"/>
      </w:r>
      <w:r w:rsidR="00B4478B">
        <w:instrText xml:space="preserve"> ADDIN EN.CITE &lt;EndNote&gt;&lt;Cite&gt;&lt;Author&gt;Mwalukomo&lt;/Author&gt;&lt;Year&gt;2015&lt;/Year&gt;&lt;RecNum&gt;3583&lt;/RecNum&gt;&lt;DisplayText&gt;&lt;style face="superscript"&gt;80,81&lt;/style&gt;&lt;/DisplayText&gt;&lt;record&gt;&lt;rec-number&gt;3583&lt;/rec-number&gt;&lt;foreign-keys&gt;&lt;key app="EN" db-id="vxrv9der7tps5yexz215xa0vsex2p5f9rd0w" timestamp="1441013808"&gt;3583&lt;/key&gt;&lt;/foreign-keys&gt;&lt;ref-type name="Journal Article"&gt;17&lt;/ref-type&gt;&lt;contributors&gt;&lt;authors&gt;&lt;author&gt;Mwalukomo, T.&lt;/author&gt;&lt;author&gt;Rylance, S.J.&lt;/author&gt;&lt;author&gt;Webb, E.L.&lt;/author&gt;&lt;author&gt;Anderson, S.&lt;/author&gt;&lt;author&gt;O&amp;apos;Hare, B.&lt;/author&gt;&lt;author&gt;van Oosterhout, J.J.&lt;/author&gt;&lt;author&gt;Ferrand, R.A.&lt;/author&gt;&lt;author&gt;Corbett, E.L.&lt;/author&gt;&lt;author&gt;Rylance, J.&lt;/author&gt;&lt;/authors&gt;&lt;/contributors&gt;&lt;titles&gt;&lt;title&gt;Clinical Characteristics and Lung Function in Older Children Vertically Infected With Human Immunodeficiency Virus in Malawi&lt;/title&gt;&lt;secondary-title&gt;JPIDS&lt;/secondary-title&gt;&lt;/titles&gt;&lt;periodical&gt;&lt;full-title&gt;JPIDS&lt;/full-title&gt;&lt;/periodical&gt;&lt;dates&gt;&lt;year&gt;2015&lt;/year&gt;&lt;/dates&gt;&lt;urls&gt;&lt;/urls&gt;&lt;electronic-resource-num&gt;10.1093/jpids/piv045&lt;/electronic-resource-num&gt;&lt;/record&gt;&lt;/Cite&gt;&lt;Cite&gt;&lt;Author&gt;Lloyd&lt;/Author&gt;&lt;Year&gt;2015&lt;/Year&gt;&lt;RecNum&gt;3584&lt;/RecNum&gt;&lt;record&gt;&lt;rec-number&gt;3584&lt;/rec-number&gt;&lt;foreign-keys&gt;&lt;key app="EN" db-id="vxrv9der7tps5yexz215xa0vsex2p5f9rd0w" timestamp="1441013964"&gt;3584&lt;/key&gt;&lt;/foreign-keys&gt;&lt;ref-type name="Conference Paper"&gt;47&lt;/ref-type&gt;&lt;contributors&gt;&lt;authors&gt;&lt;author&gt;Lloyd, S.&lt;/author&gt;&lt;author&gt;Taylor, N.K.&lt;/author&gt;&lt;author&gt;Koumans, E.&lt;/author&gt;&lt;author&gt;Gutreuter, S.&lt;/author&gt;&lt;author&gt;Alexander, H.&lt;/author&gt;&lt;author&gt;Hatcher, C.&lt;/author&gt;&lt;author&gt;Singer, D.&lt;/author&gt;&lt;author&gt;Gupta, S.&lt;/author&gt;&lt;author&gt;Modi, S.&lt;/author&gt;&lt;/authors&gt;&lt;/contributors&gt;&lt;titles&gt;&lt;title&gt;Prevalence of and risk factors for chronic lung disease among HIV-infected children&lt;/title&gt;&lt;secondary-title&gt;IAS&lt;/secondary-title&gt;&lt;/titles&gt;&lt;dates&gt;&lt;year&gt;2015&lt;/year&gt;&lt;/dates&gt;&lt;urls&gt;&lt;/urls&gt;&lt;/record&gt;&lt;/Cite&gt;&lt;/EndNote&gt;</w:instrText>
      </w:r>
      <w:r w:rsidR="00897098" w:rsidRPr="00FA12E6">
        <w:fldChar w:fldCharType="separate"/>
      </w:r>
      <w:hyperlink w:anchor="_ENREF_80" w:tooltip="Mwalukomo, 2015 #3583" w:history="1">
        <w:r w:rsidR="00B4478B" w:rsidRPr="00B4478B">
          <w:rPr>
            <w:noProof/>
            <w:vertAlign w:val="superscript"/>
          </w:rPr>
          <w:t>80</w:t>
        </w:r>
      </w:hyperlink>
      <w:r w:rsidR="00B4478B" w:rsidRPr="00B4478B">
        <w:rPr>
          <w:noProof/>
          <w:vertAlign w:val="superscript"/>
        </w:rPr>
        <w:t>,</w:t>
      </w:r>
      <w:hyperlink w:anchor="_ENREF_81" w:tooltip="Lloyd, 2015 #3584" w:history="1">
        <w:r w:rsidR="00B4478B" w:rsidRPr="00B4478B">
          <w:rPr>
            <w:noProof/>
            <w:vertAlign w:val="superscript"/>
          </w:rPr>
          <w:t>81</w:t>
        </w:r>
      </w:hyperlink>
      <w:r w:rsidR="00897098" w:rsidRPr="00FA12E6">
        <w:fldChar w:fldCharType="end"/>
      </w:r>
      <w:r w:rsidRPr="00FA12E6">
        <w:t xml:space="preserve"> </w:t>
      </w:r>
      <w:r w:rsidR="007B7DCD">
        <w:t>A study from South Africa reports common and severe changes on chest radiography which improve on ART</w:t>
      </w:r>
      <w:r w:rsidR="001977A8" w:rsidRPr="00FA12E6">
        <w:t>.</w:t>
      </w:r>
      <w:hyperlink w:anchor="_ENREF_82" w:tooltip="Pitcher, 2015 #3622" w:history="1">
        <w:r w:rsidR="00B4478B" w:rsidRPr="00FA12E6">
          <w:fldChar w:fldCharType="begin"/>
        </w:r>
        <w:r w:rsidR="00B4478B">
          <w:instrText xml:space="preserve"> ADDIN EN.CITE &lt;EndNote&gt;&lt;Cite&gt;&lt;Author&gt;Pitcher&lt;/Author&gt;&lt;Year&gt;2015&lt;/Year&gt;&lt;RecNum&gt;3622&lt;/RecNum&gt;&lt;DisplayText&gt;&lt;style face="superscript"&gt;82&lt;/style&gt;&lt;/DisplayText&gt;&lt;record&gt;&lt;rec-number&gt;3622&lt;/rec-number&gt;&lt;foreign-keys&gt;&lt;key app="EN" db-id="vxrv9der7tps5yexz215xa0vsex2p5f9rd0w" timestamp="1442238180"&gt;3622&lt;/key&gt;&lt;/foreign-keys&gt;&lt;ref-type name="Journal Article"&gt;17&lt;/ref-type&gt;&lt;contributors&gt;&lt;authors&gt;&lt;author&gt;Pitcher, R. D.&lt;/author&gt;&lt;author&gt;Lombard, C. J.&lt;/author&gt;&lt;author&gt;Cotton, M. F.&lt;/author&gt;&lt;author&gt;Beningfield, S. J.&lt;/author&gt;&lt;author&gt;Workman, L.&lt;/author&gt;&lt;author&gt;Zar, H. J.&lt;/author&gt;&lt;/authors&gt;&lt;/contributors&gt;&lt;auth-address&gt;Division of Radiodiagnosis, Department of Medical Imaging and Clinical Oncology, Tygerberg Hospital, Stellenbosch University, Cape Town, South Africa.&amp;#xD;Biostatistics Unit, Medical Research Council, Cape Town, South Africa.&amp;#xD;Department of Paediatrics and Child Health, Tygerberg Children&amp;apos;s Hospital and Stellenbosch University, Cape Town, South Africa.&amp;#xD;Division of Radiology, Department of Radiation Medicine, New Groote Schuur Hospital and University of Cape Town, Cape Town, South Africa.&amp;#xD;Department of Paediatrics and Child Health, Red Cross War Memorial Children&amp;apos;s Hospital and MRC Unit on Child &amp;amp; Adolescent Health, University of Cape Town, Cape Town, South Africa.&lt;/auth-address&gt;&lt;titles&gt;&lt;title&gt;Chest radiographic abnormalities in HIV-infected African children: a longitudinal study&lt;/title&gt;&lt;secondary-title&gt;Thorax&lt;/secondary-title&gt;&lt;/titles&gt;&lt;periodical&gt;&lt;full-title&gt;Thorax&lt;/full-title&gt;&lt;/periodical&gt;&lt;pages&gt;840-6&lt;/pages&gt;&lt;volume&gt;70&lt;/volume&gt;&lt;number&gt;9&lt;/number&gt;&lt;keywords&gt;&lt;keyword&gt;Imaging/CT MRI etc&lt;/keyword&gt;&lt;keyword&gt;Paediatric Lung Disaese&lt;/keyword&gt;&lt;/keywords&gt;&lt;dates&gt;&lt;year&gt;2015&lt;/year&gt;&lt;pub-dates&gt;&lt;date&gt;Sep&lt;/date&gt;&lt;/pub-dates&gt;&lt;/dates&gt;&lt;isbn&gt;1468-3296 (Electronic)&amp;#xD;0040-6376 (Linking)&lt;/isbn&gt;&lt;accession-num&gt;26060256&lt;/accession-num&gt;&lt;urls&gt;&lt;related-urls&gt;&lt;url&gt;http://www.ncbi.nlm.nih.gov/pubmed/26060256&lt;/url&gt;&lt;/related-urls&gt;&lt;/urls&gt;&lt;electronic-resource-num&gt;10.1136/thoraxjnl-2014-206105&lt;/electronic-resource-num&gt;&lt;/record&gt;&lt;/Cite&gt;&lt;/EndNote&gt;</w:instrText>
        </w:r>
        <w:r w:rsidR="00B4478B" w:rsidRPr="00FA12E6">
          <w:fldChar w:fldCharType="separate"/>
        </w:r>
        <w:r w:rsidR="00B4478B" w:rsidRPr="00B4478B">
          <w:rPr>
            <w:noProof/>
            <w:vertAlign w:val="superscript"/>
          </w:rPr>
          <w:t>82</w:t>
        </w:r>
        <w:r w:rsidR="00B4478B" w:rsidRPr="00FA12E6">
          <w:fldChar w:fldCharType="end"/>
        </w:r>
      </w:hyperlink>
      <w:r w:rsidR="001977A8" w:rsidRPr="00FA12E6">
        <w:t xml:space="preserve"> </w:t>
      </w:r>
      <w:r w:rsidR="007B7DCD">
        <w:t>However, h</w:t>
      </w:r>
      <w:r w:rsidRPr="00FA12E6">
        <w:t xml:space="preserve">igh resolution CT findings </w:t>
      </w:r>
      <w:r w:rsidR="007B7DCD">
        <w:t xml:space="preserve">in a Zimbabwean cohort </w:t>
      </w:r>
      <w:r w:rsidRPr="00FA12E6">
        <w:t>are suggestive of obliterative bronchiolitis, often co-existing with bronchiect</w:t>
      </w:r>
      <w:r w:rsidR="007B7DCD">
        <w:t>asis which are not likely to resolve.</w:t>
      </w:r>
      <w:r w:rsidR="00897098" w:rsidRPr="00FA12E6">
        <w:fldChar w:fldCharType="begin">
          <w:fldData xml:space="preserve">PEVuZE5vdGU+PENpdGU+PEF1dGhvcj5SeWxhbmNlPC9BdXRob3I+PFllYXI+MjAxNTwvWWVhcj48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wvcGVyaW9kaWNhbD48cGFnZXM+MTQ1LTUyPC9wYWdlcz48dm9sdW1lPjU1PC92b2x1bWU+PG51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</w:fldData>
        </w:fldChar>
      </w:r>
      <w:r w:rsidR="00B4478B">
        <w:instrText xml:space="preserve"> ADDIN EN.CITE </w:instrText>
      </w:r>
      <w:r w:rsidR="00B4478B">
        <w:fldChar w:fldCharType="begin">
          <w:fldData xml:space="preserve">PEVuZE5vdGU+PENpdGU+PEF1dGhvcj5SeWxhbmNlPC9BdXRob3I+PFllYXI+MjAxNTwvWWVhcj48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wvcGVyaW9kaWNhbD48cGFnZXM+MTQ1LTUyPC9wYWdlcz48dm9sdW1lPjU1PC92b2x1bWU+PG51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</w:fldData>
        </w:fldChar>
      </w:r>
      <w:r w:rsidR="00B4478B">
        <w:instrText xml:space="preserve"> ADDIN EN.CITE.DATA </w:instrText>
      </w:r>
      <w:r w:rsidR="00B4478B">
        <w:fldChar w:fldCharType="end"/>
      </w:r>
      <w:r w:rsidR="00897098" w:rsidRPr="00FA12E6">
        <w:fldChar w:fldCharType="separate"/>
      </w:r>
      <w:hyperlink w:anchor="_ENREF_83" w:tooltip="Rylance, 2015 #3582" w:history="1">
        <w:r w:rsidR="00B4478B" w:rsidRPr="00B4478B">
          <w:rPr>
            <w:noProof/>
            <w:vertAlign w:val="superscript"/>
          </w:rPr>
          <w:t>83</w:t>
        </w:r>
      </w:hyperlink>
      <w:r w:rsidR="00B4478B" w:rsidRPr="00B4478B">
        <w:rPr>
          <w:noProof/>
          <w:vertAlign w:val="superscript"/>
        </w:rPr>
        <w:t>,</w:t>
      </w:r>
      <w:hyperlink w:anchor="_ENREF_84" w:tooltip="Ferrand, 2012 #3516" w:history="1">
        <w:r w:rsidR="00B4478B" w:rsidRPr="00B4478B">
          <w:rPr>
            <w:noProof/>
            <w:vertAlign w:val="superscript"/>
          </w:rPr>
          <w:t>84</w:t>
        </w:r>
      </w:hyperlink>
      <w:r w:rsidR="00897098" w:rsidRPr="00FA12E6">
        <w:fldChar w:fldCharType="end"/>
      </w:r>
      <w:hyperlink w:anchor="_ENREF_62" w:tooltip="Ferrand, 2012 #3516" w:history="1"/>
      <w:r w:rsidRPr="00FA12E6">
        <w:t xml:space="preserve"> This pattern of lung disease </w:t>
      </w:r>
      <w:r w:rsidR="003440E6" w:rsidRPr="00FA12E6">
        <w:t xml:space="preserve">has </w:t>
      </w:r>
      <w:r w:rsidRPr="00FA12E6">
        <w:t xml:space="preserve">not previously </w:t>
      </w:r>
      <w:r w:rsidR="003440E6" w:rsidRPr="00FA12E6">
        <w:t xml:space="preserve">been </w:t>
      </w:r>
      <w:r w:rsidRPr="00FA12E6">
        <w:t xml:space="preserve">associated with paediatric HIV in </w:t>
      </w:r>
      <w:r w:rsidR="007B7DCD">
        <w:t>low</w:t>
      </w:r>
      <w:r w:rsidR="003440E6" w:rsidRPr="00FA12E6">
        <w:t xml:space="preserve"> or high-income settings</w:t>
      </w:r>
      <w:r w:rsidR="007B7DCD">
        <w:t xml:space="preserve"> perhaps due to the lack of availability of CT</w:t>
      </w:r>
      <w:r w:rsidR="003440E6" w:rsidRPr="00FA12E6">
        <w:t>.</w:t>
      </w:r>
      <w:r w:rsidRPr="00FA12E6">
        <w:t xml:space="preserve"> </w:t>
      </w:r>
      <w:r w:rsidR="003440E6" w:rsidRPr="00FA12E6">
        <w:t xml:space="preserve">An explanation for the finding of obliterative </w:t>
      </w:r>
      <w:r w:rsidR="006F5610" w:rsidRPr="00FA12E6">
        <w:t>bronchiolitis</w:t>
      </w:r>
      <w:r w:rsidRPr="00FA12E6">
        <w:t xml:space="preserve"> is unclear, but may be a result of the effect of childhood exposures such as malnutrition and recurrent viral and/or bacterial respiratory infections which are more prevalent in low-resource settings.</w:t>
      </w:r>
      <w:hyperlink w:anchor="_ENREF_85" w:tooltip="Stocks, 2013 #3517" w:history="1">
        <w:r w:rsidR="00B4478B" w:rsidRPr="00FA12E6">
          <w:fldChar w:fldCharType="begin"/>
        </w:r>
        <w:r w:rsidR="00B4478B">
          <w:instrText xml:space="preserve"> ADDIN EN.CITE &lt;EndNote&gt;&lt;Cite&gt;&lt;Author&gt;Stocks&lt;/Author&gt;&lt;Year&gt;2013&lt;/Year&gt;&lt;RecNum&gt;3517&lt;/RecNum&gt;&lt;DisplayText&gt;&lt;style face="superscript"&gt;85&lt;/style&gt;&lt;/DisplayText&gt;&lt;record&gt;&lt;rec-number&gt;3517&lt;/rec-number&gt;&lt;foreign-keys&gt;&lt;key app="EN" db-id="vxrv9der7tps5yexz215xa0vsex2p5f9rd0w" timestamp="1440507795"&gt;3517&lt;/key&gt;&lt;/foreign-keys&gt;&lt;ref-type name="Journal Article"&gt;17&lt;/ref-type&gt;&lt;contributors&gt;&lt;authors&gt;&lt;author&gt;Stocks, J.&lt;/author&gt;&lt;author&gt;Hislop, A.&lt;/author&gt;&lt;author&gt;Sonnappa, S.&lt;/author&gt;&lt;/authors&gt;&lt;/contributors&gt;&lt;auth-address&gt;University College London, Institute of Child Health, London, UK. Electronic address: j.stocks@ucl.ac.uk.&amp;#xD;University College London, Institute of Child Health, London, UK.&lt;/auth-address&gt;&lt;titles&gt;&lt;title&gt;Early lung development: lifelong effect on respiratory health and disease&lt;/title&gt;&lt;secondary-title&gt;Lancet Respir Med&lt;/secondary-title&gt;&lt;alt-title&gt;The Lancet. Respiratory medicine&lt;/alt-title&gt;&lt;/titles&gt;&lt;periodical&gt;&lt;full-title&gt;Lancet Respir Med&lt;/full-title&gt;&lt;abbr-1&gt;The lancet. Respiratory medicine&lt;/abbr-1&gt;&lt;/periodical&gt;&lt;alt-periodical&gt;&lt;full-title&gt;Lancet Respir Med&lt;/full-title&gt;&lt;abbr-1&gt;The lancet. Respiratory medicine&lt;/abbr-1&gt;&lt;/alt-periodical&gt;&lt;pages&gt;728-42&lt;/pages&gt;&lt;volume&gt;1&lt;/volume&gt;&lt;number&gt;9&lt;/number&gt;&lt;edition&gt;2014/01/17&lt;/edition&gt;&lt;keywords&gt;&lt;keyword&gt;Disease Progression&lt;/keyword&gt;&lt;keyword&gt;Environmental Exposure/*adverse effects&lt;/keyword&gt;&lt;keyword&gt;Global Health&lt;/keyword&gt;&lt;keyword&gt;Humans&lt;/keyword&gt;&lt;keyword&gt;Lung/*growth &amp;amp; development&lt;/keyword&gt;&lt;keyword&gt;Morbidity/trends&lt;/keyword&gt;&lt;keyword&gt;Respiratory Tract Diseases/*epidemiology&lt;/keyword&gt;&lt;/keywords&gt;&lt;dates&gt;&lt;year&gt;2013&lt;/year&gt;&lt;pub-dates&gt;&lt;date&gt;Nov&lt;/date&gt;&lt;/pub-dates&gt;&lt;/dates&gt;&lt;isbn&gt;2213-2600 (Print)&amp;#xD;2213-2600&lt;/isbn&gt;&lt;accession-num&gt;24429276&lt;/accession-num&gt;&lt;urls&gt;&lt;/urls&gt;&lt;electronic-resource-num&gt;10.1016/s2213-2600(13)70118-8&lt;/electronic-resource-num&gt;&lt;remote-database-provider&gt;NLM&lt;/remote-database-provider&gt;&lt;language&gt;eng&lt;/language&gt;&lt;/record&gt;&lt;/Cite&gt;&lt;/EndNote&gt;</w:instrText>
        </w:r>
        <w:r w:rsidR="00B4478B" w:rsidRPr="00FA12E6">
          <w:fldChar w:fldCharType="separate"/>
        </w:r>
        <w:r w:rsidR="00B4478B" w:rsidRPr="00B4478B">
          <w:rPr>
            <w:noProof/>
            <w:vertAlign w:val="superscript"/>
          </w:rPr>
          <w:t>85</w:t>
        </w:r>
        <w:r w:rsidR="00B4478B" w:rsidRPr="00FA12E6">
          <w:fldChar w:fldCharType="end"/>
        </w:r>
      </w:hyperlink>
      <w:r w:rsidRPr="00FA12E6">
        <w:t xml:space="preserve"> </w:t>
      </w:r>
    </w:p>
    <w:p w14:paraId="67F84CA2" w14:textId="2377DFD4" w:rsidR="00BD6509" w:rsidRPr="00FA12E6" w:rsidRDefault="00C72B15" w:rsidP="00914A92">
      <w:r w:rsidRPr="00FA12E6">
        <w:t>In addition to airway pathology, HIV-infection has been associated with parenchymal damage. Interstitial lung diseases documented in HIV-infected populations include non-specific interstitial pneumonitis, lymphocytic interstitial pneumonitis (LIP), cryptogenic organising pneumonia, and hypersensitivity pneumonitis,</w:t>
      </w:r>
      <w:r w:rsidR="00992165" w:rsidRPr="00FA12E6">
        <w:t xml:space="preserve"> either directly related to HIV infection or to ART.</w:t>
      </w:r>
      <w:hyperlink w:anchor="_ENREF_86" w:tooltip="Doffman, 2013 #3658" w:history="1">
        <w:r w:rsidR="00B4478B" w:rsidRPr="00FA12E6">
          <w:fldChar w:fldCharType="begin"/>
        </w:r>
        <w:r w:rsidR="00B4478B">
          <w:instrText xml:space="preserve"> ADDIN EN.CITE &lt;EndNote&gt;&lt;Cite&gt;&lt;Author&gt;Doffman&lt;/Author&gt;&lt;Year&gt;2013&lt;/Year&gt;&lt;RecNum&gt;3658&lt;/RecNum&gt;&lt;DisplayText&gt;&lt;style face="superscript"&gt;86&lt;/style&gt;&lt;/DisplayText&gt;&lt;record&gt;&lt;rec-number&gt;3658&lt;/rec-number&gt;&lt;foreign-keys&gt;&lt;key app="EN" db-id="vxrv9der7tps5yexz215xa0vsex2p5f9rd0w" timestamp="1442325929"&gt;3658&lt;/key&gt;&lt;/foreign-keys&gt;&lt;ref-type name="Journal Article"&gt;17&lt;/ref-type&gt;&lt;contributors&gt;&lt;authors&gt;&lt;author&gt;Doffman, S. R.&lt;/author&gt;&lt;author&gt;Miller, R. F.&lt;/author&gt;&lt;/authors&gt;&lt;/contributors&gt;&lt;auth-address&gt;Department of Respiratory Medicine, Royal Sussex County Hospital, Brighton and Sussex University Hospitals NHS Trust, Eastern Road, Brighton BN2 5BE, UK. Sarah.doffman@bsuh.nhs.uk&lt;/auth-address&gt;&lt;titles&gt;&lt;title&gt;Interstitial lung disease in HIV&lt;/title&gt;&lt;secondary-title&gt;Clin Chest Med&lt;/secondary-title&gt;&lt;alt-title&gt;Clinics in chest medicine&lt;/alt-title&gt;&lt;/titles&gt;&lt;periodical&gt;&lt;full-title&gt;Clin Chest Med&lt;/full-title&gt;&lt;abbr-1&gt;Clinics in chest medicine&lt;/abbr-1&gt;&lt;/periodical&gt;&lt;alt-periodical&gt;&lt;full-title&gt;Clin Chest Med&lt;/full-title&gt;&lt;abbr-1&gt;Clinics in chest medicine&lt;/abbr-1&gt;&lt;/alt-periodical&gt;&lt;pages&gt;293-306&lt;/pages&gt;&lt;volume&gt;34&lt;/volume&gt;&lt;number&gt;2&lt;/number&gt;&lt;edition&gt;2013/05/25&lt;/edition&gt;&lt;keywords&gt;&lt;keyword&gt;Diagnosis, Differential&lt;/keyword&gt;&lt;keyword&gt;HIV Infections/*complications&lt;/keyword&gt;&lt;keyword&gt;Humans&lt;/keyword&gt;&lt;keyword&gt;Lung/radiography&lt;/keyword&gt;&lt;keyword&gt;Lung Diseases, Interstitial/diagnosis/*etiology/therapy&lt;/keyword&gt;&lt;keyword&gt;Pulmonary Fibrosis/etiology&lt;/keyword&gt;&lt;/keywords&gt;&lt;dates&gt;&lt;year&gt;2013&lt;/year&gt;&lt;pub-dates&gt;&lt;date&gt;Jun&lt;/date&gt;&lt;/pub-dates&gt;&lt;/dates&gt;&lt;isbn&gt;0272-5231&lt;/isbn&gt;&lt;accession-num&gt;23702178&lt;/accession-num&gt;&lt;urls&gt;&lt;/urls&gt;&lt;electronic-resource-num&gt;10.1016/j.ccm.2013.01.012&lt;/electronic-resource-num&gt;&lt;remote-database-provider&gt;NLM&lt;/remote-database-provider&gt;&lt;language&gt;eng&lt;/language&gt;&lt;/record&gt;&lt;/Cite&gt;&lt;/EndNote&gt;</w:instrText>
        </w:r>
        <w:r w:rsidR="00B4478B" w:rsidRPr="00FA12E6">
          <w:fldChar w:fldCharType="separate"/>
        </w:r>
        <w:r w:rsidR="00B4478B" w:rsidRPr="00B4478B">
          <w:rPr>
            <w:noProof/>
            <w:vertAlign w:val="superscript"/>
          </w:rPr>
          <w:t>86</w:t>
        </w:r>
        <w:r w:rsidR="00B4478B" w:rsidRPr="00FA12E6">
          <w:fldChar w:fldCharType="end"/>
        </w:r>
      </w:hyperlink>
      <w:r w:rsidRPr="00FA12E6">
        <w:t xml:space="preserve"> The combined effect of occupational exposures and HIV-infection on the lung parenchyma is particularly important in LMIC given the number of migrant labourers with significant respiratory exposures. A key example is silicosis</w:t>
      </w:r>
      <w:r w:rsidR="00F41A10">
        <w:t>. I</w:t>
      </w:r>
      <w:r w:rsidRPr="00FA12E6">
        <w:t xml:space="preserve">n </w:t>
      </w:r>
      <w:r w:rsidR="00F41A10">
        <w:t xml:space="preserve">miners in </w:t>
      </w:r>
      <w:r w:rsidRPr="00FA12E6">
        <w:t>South African</w:t>
      </w:r>
      <w:r w:rsidR="00F41A10">
        <w:t>,</w:t>
      </w:r>
      <w:r w:rsidRPr="00FA12E6">
        <w:t xml:space="preserve"> Indian and Chin</w:t>
      </w:r>
      <w:r w:rsidR="00F41A10">
        <w:t>a, silicosis has</w:t>
      </w:r>
      <w:r w:rsidR="00992165" w:rsidRPr="00FA12E6">
        <w:t xml:space="preserve"> </w:t>
      </w:r>
      <w:r w:rsidR="00F41A10">
        <w:t xml:space="preserve">been shown to have </w:t>
      </w:r>
      <w:r w:rsidR="00992165" w:rsidRPr="00FA12E6">
        <w:t>a multiplicative effect, together with HIV, as a risk factor for pulmonary TB.</w:t>
      </w:r>
      <w:hyperlink w:anchor="_ENREF_87" w:tooltip="Moitra, 2015 #3526" w:history="1">
        <w:r w:rsidR="00B4478B" w:rsidRPr="00FA12E6">
          <w:fldChar w:fldCharType="begin"/>
        </w:r>
        <w:r w:rsidR="00B4478B">
          <w:instrText xml:space="preserve"> ADDIN EN.CITE &lt;EndNote&gt;&lt;Cite&gt;&lt;Author&gt;Moitra&lt;/Author&gt;&lt;Year&gt;2015&lt;/Year&gt;&lt;RecNum&gt;3526&lt;/RecNum&gt;&lt;DisplayText&gt;&lt;style face="superscript"&gt;87&lt;/style&gt;&lt;/DisplayText&gt;&lt;record&gt;&lt;rec-number&gt;3526&lt;/rec-number&gt;&lt;foreign-keys&gt;&lt;key app="EN" db-id="vxrv9der7tps5yexz215xa0vsex2p5f9rd0w" timestamp="1440507797"&gt;3526&lt;/key&gt;&lt;/foreign-keys&gt;&lt;ref-type name="Journal Article"&gt;17&lt;/ref-type&gt;&lt;contributors&gt;&lt;authors&gt;&lt;author&gt;Moitra, S.&lt;/author&gt;&lt;author&gt;Puri, R.&lt;/author&gt;&lt;author&gt;Paul, D.&lt;/author&gt;&lt;author&gt;Huang, Y. C.&lt;/author&gt;&lt;/authors&gt;&lt;/contributors&gt;&lt;auth-address&gt;aMolecular Respiratory Research Laboratory Chest Research Foundation, Kalyani Nagar, Pune, India bDivision of Occupational and Environmental Medicine, University of California San Francisco Medical Center, San Francisco, California cDepartment of Medicine, Duke University Medical Center, Durham, North Carolina, USA.&lt;/auth-address&gt;&lt;titles&gt;&lt;title&gt;Global perspectives of emerging occupational and environmental lung diseases&lt;/title&gt;&lt;secondary-title&gt;Curr Opin Pulm Med&lt;/secondary-title&gt;&lt;alt-title&gt;Current opinion in pulmonary medicine&lt;/alt-title&gt;&lt;/titles&gt;&lt;periodical&gt;&lt;full-title&gt;Curr Opin Pulm Med&lt;/full-title&gt;&lt;abbr-1&gt;Current opinion in pulmonary medicine&lt;/abbr-1&gt;&lt;/periodical&gt;&lt;alt-periodical&gt;&lt;full-title&gt;Curr Opin Pulm Med&lt;/full-title&gt;&lt;abbr-1&gt;Current opinion in pulmonary medicine&lt;/abbr-1&gt;&lt;/alt-periodical&gt;&lt;pages&gt;114-20&lt;/pages&gt;&lt;volume&gt;21&lt;/volume&gt;&lt;number&gt;2&lt;/number&gt;&lt;edition&gt;2015/01/13&lt;/edition&gt;&lt;dates&gt;&lt;year&gt;2015&lt;/year&gt;&lt;pub-dates&gt;&lt;date&gt;Mar&lt;/date&gt;&lt;/pub-dates&gt;&lt;/dates&gt;&lt;isbn&gt;1531-6971 (Electronic)&amp;#xD;1070-5287 (Linking)&lt;/isbn&gt;&lt;accession-num&gt;25575364&lt;/accession-num&gt;&lt;work-type&gt;Research Support, Non-U.S. Gov&amp;apos;t&lt;/work-type&gt;&lt;urls&gt;&lt;related-urls&gt;&lt;url&gt;http://www.ncbi.nlm.nih.gov/pubmed/25575364&lt;/url&gt;&lt;/related-urls&gt;&lt;/urls&gt;&lt;electronic-resource-num&gt;10.1097/MCP.0000000000000136&lt;/electronic-resource-num&gt;&lt;/record&gt;&lt;/Cite&gt;&lt;/EndNote&gt;</w:instrText>
        </w:r>
        <w:r w:rsidR="00B4478B" w:rsidRPr="00FA12E6">
          <w:fldChar w:fldCharType="separate"/>
        </w:r>
        <w:r w:rsidR="00B4478B" w:rsidRPr="00B4478B">
          <w:rPr>
            <w:noProof/>
            <w:vertAlign w:val="superscript"/>
          </w:rPr>
          <w:t>87</w:t>
        </w:r>
        <w:r w:rsidR="00B4478B" w:rsidRPr="00FA12E6">
          <w:fldChar w:fldCharType="end"/>
        </w:r>
      </w:hyperlink>
      <w:r w:rsidR="00992165" w:rsidRPr="00FA12E6">
        <w:t xml:space="preserve"> </w:t>
      </w:r>
      <w:hyperlink w:anchor="_ENREF_88" w:tooltip="Corbett, 2000 #3527" w:history="1">
        <w:r w:rsidR="00B4478B" w:rsidRPr="00FA12E6">
          <w:fldChar w:fldCharType="begin">
            <w:fldData xml:space="preserve">PEVuZE5vdGU+PENpdGU+PEF1dGhvcj5Db3JiZXR0PC9BdXRob3I+PFllYXI+MjAwMDwvWWVhcj48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</w:fldData>
          </w:fldChar>
        </w:r>
        <w:r w:rsidR="00B4478B">
          <w:instrText xml:space="preserve"> ADDIN EN.CITE </w:instrText>
        </w:r>
        <w:r w:rsidR="00B4478B">
          <w:fldChar w:fldCharType="begin">
            <w:fldData xml:space="preserve">PEVuZE5vdGU+PENpdGU+PEF1dGhvcj5Db3JiZXR0PC9BdXRob3I+PFllYXI+MjAwMDwvWWVhcj48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88</w:t>
        </w:r>
        <w:r w:rsidR="00B4478B" w:rsidRPr="00FA12E6">
          <w:fldChar w:fldCharType="end"/>
        </w:r>
      </w:hyperlink>
      <w:r w:rsidRPr="00FA12E6">
        <w:t xml:space="preserve"> </w:t>
      </w:r>
      <w:r w:rsidR="003440E6" w:rsidRPr="00FA12E6">
        <w:t xml:space="preserve">In the pre-ART era </w:t>
      </w:r>
      <w:r w:rsidRPr="00FA12E6">
        <w:t>LIP was the leading cause of chronic lung disease in children, prevalent in 30-40% of HIV-infected children in both high</w:t>
      </w:r>
      <w:r w:rsidR="003440E6" w:rsidRPr="00FA12E6">
        <w:t>-</w:t>
      </w:r>
      <w:r w:rsidRPr="00FA12E6">
        <w:t>income and LMIC settings. LIP responds well to ART and its incidence has declined significantly with the availability of ART.</w:t>
      </w:r>
      <w:r w:rsidRPr="00FA12E6">
        <w:fldChar w:fldCharType="begin">
          <w:fldData xml:space="preserve">PEVuZE5vdGU+PENpdGU+PEF1dGhvcj5KZWVuYTwvQXV0aG9yPjxZZWFyPjE5OTg8L1llYXI+PFJl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</w:fldData>
        </w:fldChar>
      </w:r>
      <w:r w:rsidR="00B4478B">
        <w:instrText xml:space="preserve"> ADDIN EN.CITE </w:instrText>
      </w:r>
      <w:r w:rsidR="00B4478B">
        <w:fldChar w:fldCharType="begin">
          <w:fldData xml:space="preserve">PEVuZE5vdGU+PENpdGU+PEF1dGhvcj5KZWVuYTwvQXV0aG9yPjxZZWFyPjE5OTg8L1llYXI+PFJl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</w:fldData>
        </w:fldChar>
      </w:r>
      <w:r w:rsidR="00B4478B">
        <w:instrText xml:space="preserve"> ADDIN EN.CITE.DATA </w:instrText>
      </w:r>
      <w:r w:rsidR="00B4478B">
        <w:fldChar w:fldCharType="end"/>
      </w:r>
      <w:r w:rsidRPr="00FA12E6">
        <w:fldChar w:fldCharType="separate"/>
      </w:r>
      <w:hyperlink w:anchor="_ENREF_89" w:tooltip="Jeena, 1998 #3659" w:history="1">
        <w:r w:rsidR="00B4478B" w:rsidRPr="00B4478B">
          <w:rPr>
            <w:noProof/>
            <w:vertAlign w:val="superscript"/>
          </w:rPr>
          <w:t>89</w:t>
        </w:r>
      </w:hyperlink>
      <w:r w:rsidR="00B4478B" w:rsidRPr="00B4478B">
        <w:rPr>
          <w:noProof/>
          <w:vertAlign w:val="superscript"/>
        </w:rPr>
        <w:t>,</w:t>
      </w:r>
      <w:hyperlink w:anchor="_ENREF_90" w:tooltip="Sharland, 1997 #3660" w:history="1">
        <w:r w:rsidR="00B4478B" w:rsidRPr="00B4478B">
          <w:rPr>
            <w:noProof/>
            <w:vertAlign w:val="superscript"/>
          </w:rPr>
          <w:t>90</w:t>
        </w:r>
      </w:hyperlink>
      <w:r w:rsidRPr="00FA12E6">
        <w:fldChar w:fldCharType="end"/>
      </w:r>
    </w:p>
    <w:p w14:paraId="248DCFC3" w14:textId="7DD88382" w:rsidR="00161A2D" w:rsidRPr="00FA12E6" w:rsidRDefault="00161A2D" w:rsidP="00A81617">
      <w:r w:rsidRPr="00FA12E6">
        <w:t xml:space="preserve">Lastly, the pulmonary vasculature is known to be affected by HIV-infection, either as a consequence of severe chronic respiratory disease (secondary pulmonary </w:t>
      </w:r>
      <w:r w:rsidR="00F41A10">
        <w:t xml:space="preserve">arterial </w:t>
      </w:r>
      <w:r w:rsidRPr="00FA12E6">
        <w:t>hypertension</w:t>
      </w:r>
      <w:r w:rsidR="00F41A10">
        <w:t xml:space="preserve"> [PAH]</w:t>
      </w:r>
      <w:r w:rsidRPr="00FA12E6">
        <w:t xml:space="preserve">), or due to direct damage (primary </w:t>
      </w:r>
      <w:r w:rsidR="006F5610" w:rsidRPr="00FA12E6">
        <w:t>PAH</w:t>
      </w:r>
      <w:r w:rsidRPr="00FA12E6">
        <w:t xml:space="preserve">).  The prevalence of PAH in HIV-infected resource rich cohorts is estimated at 0.1-2%, and as with </w:t>
      </w:r>
      <w:r w:rsidR="00F41A10">
        <w:t xml:space="preserve">HIV associated </w:t>
      </w:r>
      <w:r w:rsidRPr="00FA12E6">
        <w:t>airway pathology, potential aetiologies include direct HIV-related immune activation and inflammation, pathogen co-infection, and risk-behaviours such as drug use that are prevalent in HIV-infected groups in these settings.</w:t>
      </w:r>
      <w:hyperlink w:anchor="_ENREF_91" w:tooltip="Barnett, 2013 #3528" w:history="1">
        <w:r w:rsidR="00B4478B" w:rsidRPr="00FA12E6">
          <w:fldChar w:fldCharType="begin"/>
        </w:r>
        <w:r w:rsidR="00B4478B">
          <w:instrText xml:space="preserve"> ADDIN EN.CITE &lt;EndNote&gt;&lt;Cite&gt;&lt;Author&gt;Barnett&lt;/Author&gt;&lt;Year&gt;2013&lt;/Year&gt;&lt;RecNum&gt;3528&lt;/RecNum&gt;&lt;DisplayText&gt;&lt;style face="superscript"&gt;91&lt;/style&gt;&lt;/DisplayText&gt;&lt;record&gt;&lt;rec-number&gt;3528&lt;/rec-number&gt;&lt;foreign-keys&gt;&lt;key app="EN" db-id="vxrv9der7tps5yexz215xa0vsex2p5f9rd0w" timestamp="1440507797"&gt;3528&lt;/key&gt;&lt;/foreign-keys&gt;&lt;ref-type name="Journal Article"&gt;17&lt;/ref-type&gt;&lt;contributors&gt;&lt;authors&gt;&lt;author&gt;Barnett, C. F.&lt;/author&gt;&lt;author&gt;Hsue, P. Y.&lt;/author&gt;&lt;/authors&gt;&lt;/contributors&gt;&lt;auth-address&gt;Division of Cardiology, San Francisco General Hospital, University of California, San Francisco, San Francisco, CA 94110, USA.&lt;/auth-address&gt;&lt;titles&gt;&lt;title&gt;Human immunodeficiency virus-associated pulmonary arterial hypertension&lt;/title&gt;&lt;secondary-title&gt;Clin Chest Med&lt;/secondary-title&gt;&lt;alt-title&gt;Clinics in chest medicine&lt;/alt-title&gt;&lt;/titles&gt;&lt;periodical&gt;&lt;full-title&gt;Clin Chest Med&lt;/full-title&gt;&lt;abbr-1&gt;Clinics in chest medicine&lt;/abbr-1&gt;&lt;/periodical&gt;&lt;alt-periodical&gt;&lt;full-title&gt;Clin Chest Med&lt;/full-title&gt;&lt;abbr-1&gt;Clinics in chest medicine&lt;/abbr-1&gt;&lt;/alt-periodical&gt;&lt;pages&gt;283-92&lt;/pages&gt;&lt;volume&gt;34&lt;/volume&gt;&lt;number&gt;2&lt;/number&gt;&lt;edition&gt;2013/05/25&lt;/edition&gt;&lt;keywords&gt;&lt;keyword&gt;Anti-Retroviral Agents/*therapeutic use&lt;/keyword&gt;&lt;keyword&gt;Familial Primary Pulmonary Hypertension&lt;/keyword&gt;&lt;keyword&gt;HIV Infections/*complications/drug therapy/mortality&lt;/keyword&gt;&lt;keyword&gt;Heart Failure/etiology&lt;/keyword&gt;&lt;keyword&gt;Hemodynamics&lt;/keyword&gt;&lt;keyword&gt;Humans&lt;/keyword&gt;&lt;keyword&gt;Hypertension, Pulmonary/drug therapy/epidemiology/*virology&lt;/keyword&gt;&lt;keyword&gt;Survival Analysis&lt;/keyword&gt;&lt;/keywords&gt;&lt;dates&gt;&lt;year&gt;2013&lt;/year&gt;&lt;pub-dates&gt;&lt;date&gt;Jun&lt;/date&gt;&lt;/pub-dates&gt;&lt;/dates&gt;&lt;isbn&gt;0272-5231&lt;/isbn&gt;&lt;accession-num&gt;23702177&lt;/accession-num&gt;&lt;urls&gt;&lt;related-urls&gt;&lt;url&gt;http://www.ncbi.nlm.nih.gov/pmc/articles/PMC3749917/pdf/nihms465694.pdf&lt;/url&gt;&lt;/related-urls&gt;&lt;/urls&gt;&lt;custom2&gt;Pmc3749917&lt;/custom2&gt;&lt;custom6&gt;Nihms465694&lt;/custom6&gt;&lt;electronic-resource-num&gt;10.1016/j.ccm.2013.01.009&lt;/electronic-resource-num&gt;&lt;remote-database-provider&gt;NLM&lt;/remote-database-provider&gt;&lt;language&gt;eng&lt;/language&gt;&lt;/record&gt;&lt;/Cite&gt;&lt;/EndNote&gt;</w:instrText>
        </w:r>
        <w:r w:rsidR="00B4478B" w:rsidRPr="00FA12E6">
          <w:fldChar w:fldCharType="separate"/>
        </w:r>
        <w:r w:rsidR="00B4478B" w:rsidRPr="00B4478B">
          <w:rPr>
            <w:noProof/>
            <w:vertAlign w:val="superscript"/>
          </w:rPr>
          <w:t>91</w:t>
        </w:r>
        <w:r w:rsidR="00B4478B" w:rsidRPr="00FA12E6">
          <w:fldChar w:fldCharType="end"/>
        </w:r>
      </w:hyperlink>
      <w:r w:rsidRPr="00FA12E6">
        <w:t xml:space="preserve">  Prevalence estimates from resource-poor settings have been based on the presence of elevated estimated pulmonary artery systolic pressures (ePASP) on Doppler echocardiography. Data from HIV-infected patients admitted to hospital in Zimbabwe and outpatient clinic attenders in Nigeria showed similar prevalence</w:t>
      </w:r>
      <w:r w:rsidR="00BD6509" w:rsidRPr="00FA12E6">
        <w:t xml:space="preserve"> of 0.5% and 0.1% respectively,</w:t>
      </w:r>
      <w:r w:rsidR="00992165" w:rsidRPr="00FA12E6">
        <w:t xml:space="preserve"> and a cross-sectional study of HIV-infected outpatients in India showed a prevalence of 3%.</w:t>
      </w:r>
      <w:r w:rsidRPr="00FA12E6">
        <w:fldChar w:fldCharType="begin">
          <w:fldData xml:space="preserve">PEVuZE5vdGU+PENpdGU+PEF1dGhvcj5KIEcgSGFraW08L0F1dGhvcj48WWVhcj4xOTk2PC9ZZWFy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</w:fldData>
        </w:fldChar>
      </w:r>
      <w:r w:rsidR="00B4478B">
        <w:instrText xml:space="preserve"> ADDIN EN.CITE </w:instrText>
      </w:r>
      <w:r w:rsidR="00B4478B">
        <w:fldChar w:fldCharType="begin">
          <w:fldData xml:space="preserve">PEVuZE5vdGU+PENpdGU+PEF1dGhvcj5KIEcgSGFraW08L0F1dGhvcj48WWVhcj4xOTk2PC9ZZWFy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</w:fldData>
        </w:fldChar>
      </w:r>
      <w:r w:rsidR="00B4478B">
        <w:instrText xml:space="preserve"> ADDIN EN.CITE.DATA </w:instrText>
      </w:r>
      <w:r w:rsidR="00B4478B">
        <w:fldChar w:fldCharType="end"/>
      </w:r>
      <w:r w:rsidRPr="00FA12E6">
        <w:fldChar w:fldCharType="separate"/>
      </w:r>
      <w:hyperlink w:anchor="_ENREF_92" w:tooltip="J G Hakim, 1996 #3529" w:history="1">
        <w:r w:rsidR="00B4478B" w:rsidRPr="00B4478B">
          <w:rPr>
            <w:noProof/>
            <w:vertAlign w:val="superscript"/>
          </w:rPr>
          <w:t>92</w:t>
        </w:r>
      </w:hyperlink>
      <w:r w:rsidR="00B4478B" w:rsidRPr="00B4478B">
        <w:rPr>
          <w:noProof/>
          <w:vertAlign w:val="superscript"/>
        </w:rPr>
        <w:t>,</w:t>
      </w:r>
      <w:hyperlink w:anchor="_ENREF_93" w:tooltip="Olusegun-Joseph, 2012 #3530" w:history="1">
        <w:r w:rsidR="00B4478B" w:rsidRPr="00B4478B">
          <w:rPr>
            <w:noProof/>
            <w:vertAlign w:val="superscript"/>
          </w:rPr>
          <w:t>93</w:t>
        </w:r>
      </w:hyperlink>
      <w:r w:rsidRPr="00FA12E6">
        <w:fldChar w:fldCharType="end"/>
      </w:r>
      <w:hyperlink w:anchor="_ENREF_94" w:tooltip="Jain, 2014 #3531" w:history="1">
        <w:r w:rsidR="00B4478B" w:rsidRPr="00FA12E6">
          <w:fldChar w:fldCharType="begin">
            <w:fldData xml:space="preserve">PEVuZE5vdGU+PENpdGU+PEF1dGhvcj5KYWluPC9BdXRob3I+PFllYXI+MjAxNDwvWWVhcj48UmVj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</w:fldData>
          </w:fldChar>
        </w:r>
        <w:r w:rsidR="00B4478B">
          <w:instrText xml:space="preserve"> ADDIN EN.CITE </w:instrText>
        </w:r>
        <w:r w:rsidR="00B4478B">
          <w:fldChar w:fldCharType="begin">
            <w:fldData xml:space="preserve">PEVuZE5vdGU+PENpdGU+PEF1dGhvcj5KYWluPC9BdXRob3I+PFllYXI+MjAxNDwvWWVhcj48UmVj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94</w:t>
        </w:r>
        <w:r w:rsidR="00B4478B" w:rsidRPr="00FA12E6">
          <w:fldChar w:fldCharType="end"/>
        </w:r>
      </w:hyperlink>
      <w:r w:rsidRPr="00FA12E6">
        <w:t xml:space="preserve"> The challenge in measuring ePASP in resource-poor settings was documented in a large multisite study of echocardiographically-determined cardiac structure and function among HIV-infected adults in China, where this data was available from only 14% of patients.</w:t>
      </w:r>
      <w:hyperlink w:anchor="_ENREF_95" w:tooltip="Luo, 2014 #3532" w:history="1">
        <w:r w:rsidR="00B4478B" w:rsidRPr="00FA12E6">
          <w:fldChar w:fldCharType="begin">
            <w:fldData xml:space="preserve">PEVuZE5vdGU+PENpdGU+PEF1dGhvcj5MdW88L0F1dGhvcj48WWVhcj4yMDE0PC9ZZWFyPjxSZWNO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C9wZXJpb2RpY2FsPjxwYWdlcz4xNDU5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</w:fldData>
          </w:fldChar>
        </w:r>
        <w:r w:rsidR="00B4478B">
          <w:instrText xml:space="preserve"> ADDIN EN.CITE </w:instrText>
        </w:r>
        <w:r w:rsidR="00B4478B">
          <w:fldChar w:fldCharType="begin">
            <w:fldData xml:space="preserve">PEVuZE5vdGU+PENpdGU+PEF1dGhvcj5MdW88L0F1dGhvcj48WWVhcj4yMDE0PC9ZZWFyPjxSZWNO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C9wZXJpb2RpY2FsPjxwYWdlcz4xNDU5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95</w:t>
        </w:r>
        <w:r w:rsidR="00B4478B" w:rsidRPr="00FA12E6">
          <w:fldChar w:fldCharType="end"/>
        </w:r>
      </w:hyperlink>
      <w:r w:rsidRPr="00FA12E6">
        <w:t xml:space="preserve"> Additionally, differentiating between primary and </w:t>
      </w:r>
      <w:r w:rsidR="003B28C4" w:rsidRPr="00FA12E6">
        <w:t xml:space="preserve">secondary </w:t>
      </w:r>
      <w:r w:rsidR="00F41A10">
        <w:t>PAH</w:t>
      </w:r>
      <w:r w:rsidR="003B28C4" w:rsidRPr="00FA12E6">
        <w:t xml:space="preserve"> can be difficult in resource</w:t>
      </w:r>
      <w:r w:rsidR="003440E6" w:rsidRPr="00FA12E6">
        <w:t>-</w:t>
      </w:r>
      <w:r w:rsidR="003B28C4" w:rsidRPr="00FA12E6">
        <w:t>limited settings where potential for diagnosis of chronic lung disease is limited</w:t>
      </w:r>
      <w:r w:rsidR="00992165" w:rsidRPr="00FA12E6">
        <w:t>.</w:t>
      </w:r>
      <w:hyperlink w:anchor="_ENREF_96" w:tooltip="Ntsekhe, 2009 #3533" w:history="1">
        <w:r w:rsidR="00B4478B" w:rsidRPr="00FA12E6">
          <w:fldChar w:fldCharType="begin">
            <w:fldData xml:space="preserve">PEVuZE5vdGU+PENpdGU+PEF1dGhvcj5OdHNla2hlPC9BdXRob3I+PFllYXI+MjAwOTwvWWVhcj48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</w:fldData>
          </w:fldChar>
        </w:r>
        <w:r w:rsidR="00B4478B">
          <w:instrText xml:space="preserve"> ADDIN EN.CITE </w:instrText>
        </w:r>
        <w:r w:rsidR="00B4478B">
          <w:fldChar w:fldCharType="begin">
            <w:fldData xml:space="preserve">PEVuZE5vdGU+PENpdGU+PEF1dGhvcj5OdHNla2hlPC9BdXRob3I+PFllYXI+MjAwOTwvWWVhcj48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96</w:t>
        </w:r>
        <w:r w:rsidR="00B4478B" w:rsidRPr="00FA12E6">
          <w:fldChar w:fldCharType="end"/>
        </w:r>
      </w:hyperlink>
    </w:p>
    <w:p w14:paraId="1192CD9A" w14:textId="77777777" w:rsidR="00C72B15" w:rsidRPr="00AA7B1E" w:rsidRDefault="00C72B15" w:rsidP="00914A92">
      <w:pPr>
        <w:pStyle w:val="Heading2"/>
      </w:pPr>
      <w:r w:rsidRPr="00AA7B1E">
        <w:t xml:space="preserve">Lung </w:t>
      </w:r>
      <w:r w:rsidRPr="00914A92">
        <w:t>malignancy</w:t>
      </w:r>
    </w:p>
    <w:p w14:paraId="42F65287" w14:textId="1A2BD7AA" w:rsidR="00BD6509" w:rsidRPr="00FA12E6" w:rsidRDefault="00161A2D" w:rsidP="00A81617">
      <w:r w:rsidRPr="00FA12E6">
        <w:t>The spectrum of intra-thoracic HIV-related malignancies appears to be similar in resource-poor and rich settings</w:t>
      </w:r>
      <w:r w:rsidR="002254D4">
        <w:t>,</w:t>
      </w:r>
      <w:r w:rsidRPr="00FA12E6">
        <w:t xml:space="preserve"> and includes pulmonary Kaposi sarcoma (KS) and pulmonary lymphoma.</w:t>
      </w:r>
      <w:hyperlink w:anchor="_ENREF_97" w:tooltip="Stein, 2008 #3534" w:history="1">
        <w:r w:rsidR="00B4478B" w:rsidRPr="00FA12E6">
          <w:fldChar w:fldCharType="begin">
            <w:fldData xml:space="preserve">PEVuZE5vdGU+PENpdGU+PEF1dGhvcj5TdGVpbjwvQXV0aG9yPjxZZWFyPjIwMDg8L1llYXI+PFJl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</w:fldData>
          </w:fldChar>
        </w:r>
        <w:r w:rsidR="00B4478B">
          <w:instrText xml:space="preserve"> ADDIN EN.CITE </w:instrText>
        </w:r>
        <w:r w:rsidR="00B4478B">
          <w:fldChar w:fldCharType="begin">
            <w:fldData xml:space="preserve">PEVuZE5vdGU+PENpdGU+PEF1dGhvcj5TdGVpbjwvQXV0aG9yPjxZZWFyPjIwMDg8L1llYXI+PFJl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97-101</w:t>
        </w:r>
        <w:r w:rsidR="00B4478B" w:rsidRPr="00FA12E6">
          <w:fldChar w:fldCharType="end"/>
        </w:r>
      </w:hyperlink>
      <w:r w:rsidRPr="00FA12E6">
        <w:t xml:space="preserve"> Data on the relationship between HIV and bronchopulmonary lung cancer, are heavily confounded by exposures such as cigarette smoking and d</w:t>
      </w:r>
      <w:r w:rsidR="00186F6D" w:rsidRPr="00FA12E6">
        <w:t>rug use</w:t>
      </w:r>
      <w:r w:rsidR="006F5610" w:rsidRPr="00FA12E6">
        <w:t>. However, there is a clear excess of lung cancer in the Veterans Aging Cohort Study, and it appears likely that</w:t>
      </w:r>
      <w:r w:rsidRPr="00FA12E6">
        <w:t xml:space="preserve"> HIV-infection is a </w:t>
      </w:r>
      <w:r w:rsidR="006F5610" w:rsidRPr="00FA12E6">
        <w:t xml:space="preserve">direct </w:t>
      </w:r>
      <w:r w:rsidRPr="00FA12E6">
        <w:t>risk factor for these malignancies.</w:t>
      </w:r>
      <w:r w:rsidRPr="00FA12E6">
        <w:fldChar w:fldCharType="begin">
          <w:fldData xml:space="preserve">PEVuZE5vdGU+PENpdGU+PEF1dGhvcj5Ib3U8L0F1dGhvcj48WWVhcj4yMDEzPC9ZZWFyPjxSZWNO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</w:fldData>
        </w:fldChar>
      </w:r>
      <w:r w:rsidR="00B4478B">
        <w:instrText xml:space="preserve"> ADDIN EN.CITE </w:instrText>
      </w:r>
      <w:r w:rsidR="00B4478B">
        <w:fldChar w:fldCharType="begin">
          <w:fldData xml:space="preserve">PEVuZE5vdGU+PENpdGU+PEF1dGhvcj5Ib3U8L0F1dGhvcj48WWVhcj4yMDEzPC9ZZWFyPjxSZWNO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</w:fldData>
        </w:fldChar>
      </w:r>
      <w:r w:rsidR="00B4478B">
        <w:instrText xml:space="preserve"> ADDIN EN.CITE.DATA </w:instrText>
      </w:r>
      <w:r w:rsidR="00B4478B">
        <w:fldChar w:fldCharType="end"/>
      </w:r>
      <w:r w:rsidRPr="00FA12E6">
        <w:fldChar w:fldCharType="separate"/>
      </w:r>
      <w:hyperlink w:anchor="_ENREF_59" w:tooltip="Crothers, 2011 #3621" w:history="1">
        <w:r w:rsidR="00B4478B" w:rsidRPr="00B4478B">
          <w:rPr>
            <w:noProof/>
            <w:vertAlign w:val="superscript"/>
          </w:rPr>
          <w:t>59</w:t>
        </w:r>
      </w:hyperlink>
      <w:r w:rsidR="00B4478B" w:rsidRPr="00B4478B">
        <w:rPr>
          <w:noProof/>
          <w:vertAlign w:val="superscript"/>
        </w:rPr>
        <w:t>,</w:t>
      </w:r>
      <w:hyperlink w:anchor="_ENREF_98" w:tooltip="Hou, 2013 #3535" w:history="1">
        <w:r w:rsidR="00B4478B" w:rsidRPr="00B4478B">
          <w:rPr>
            <w:noProof/>
            <w:vertAlign w:val="superscript"/>
          </w:rPr>
          <w:t>98</w:t>
        </w:r>
      </w:hyperlink>
      <w:r w:rsidR="00B4478B" w:rsidRPr="00B4478B">
        <w:rPr>
          <w:noProof/>
          <w:vertAlign w:val="superscript"/>
        </w:rPr>
        <w:t>,</w:t>
      </w:r>
      <w:hyperlink w:anchor="_ENREF_102" w:tooltip="Winstone, 2013 #3552" w:history="1">
        <w:r w:rsidR="00B4478B" w:rsidRPr="00B4478B">
          <w:rPr>
            <w:noProof/>
            <w:vertAlign w:val="superscript"/>
          </w:rPr>
          <w:t>102</w:t>
        </w:r>
      </w:hyperlink>
      <w:r w:rsidRPr="00FA12E6">
        <w:fldChar w:fldCharType="end"/>
      </w:r>
      <w:r w:rsidRPr="00FA12E6">
        <w:t xml:space="preserve"> Measurement of the prevalence and incidence of pulmonary malignancy in resource-poor settings is challenging: these are relatively rare events for which large cohorts or case-control analyses are required, and the comprehensive cancer registries that have provided much data in resource-rich settings are not widely available in LMIC.</w:t>
      </w:r>
      <w:hyperlink w:anchor="_ENREF_103" w:tooltip="Hirschhorn, 2012 #3662" w:history="1">
        <w:r w:rsidR="00B4478B" w:rsidRPr="00FA12E6">
          <w:fldChar w:fldCharType="begin">
            <w:fldData xml:space="preserve">PEVuZE5vdGU+PENpdGU+PEF1dGhvcj5IaXJzY2hob3JuPC9BdXRob3I+PFllYXI+MjAxMjwvWWVh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</w:fldData>
          </w:fldChar>
        </w:r>
        <w:r w:rsidR="00B4478B" w:rsidRPr="00FA12E6">
          <w:instrText xml:space="preserve"> ADDIN EN.CITE </w:instrText>
        </w:r>
        <w:r w:rsidR="00B4478B" w:rsidRPr="00FA12E6">
          <w:fldChar w:fldCharType="begin">
            <w:fldData xml:space="preserve">PEVuZE5vdGU+PENpdGU+PEF1dGhvcj5IaXJzY2hob3JuPC9BdXRob3I+PFllYXI+MjAxMjwvWWVh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103</w:t>
        </w:r>
        <w:r w:rsidR="00B4478B" w:rsidRPr="00FA12E6">
          <w:fldChar w:fldCharType="end"/>
        </w:r>
      </w:hyperlink>
      <w:r w:rsidRPr="00FA12E6">
        <w:t xml:space="preserve"> In addition, complex imaging </w:t>
      </w:r>
      <w:r w:rsidR="00ED1894" w:rsidRPr="00FA12E6">
        <w:t>and</w:t>
      </w:r>
      <w:r w:rsidRPr="00FA12E6">
        <w:t xml:space="preserve"> histopathology are required to make diagnoses, and neither are easily accessed in resource-poor environments. Although the incidence of AIDS-defining malignancies such as KS and lymphoma have declined in the post-ART era, no such change has been documented in the non-AIDS defining lung cancers.</w:t>
      </w:r>
      <w:hyperlink w:anchor="_ENREF_104" w:tooltip="Casper, 2011 #3663" w:history="1">
        <w:r w:rsidR="00B4478B" w:rsidRPr="00FA12E6">
          <w:fldChar w:fldCharType="begin">
            <w:fldData xml:space="preserve">PEVuZE5vdGU+PENpdGU+PEF1dGhvcj5DYXNwZXI8L0F1dGhvcj48WWVhcj4yMDExPC9ZZWFyPjxS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</w:fldData>
          </w:fldChar>
        </w:r>
        <w:r w:rsidR="00B4478B" w:rsidRPr="00FA12E6">
          <w:instrText xml:space="preserve"> ADDIN EN.CITE </w:instrText>
        </w:r>
        <w:r w:rsidR="00B4478B" w:rsidRPr="00FA12E6">
          <w:fldChar w:fldCharType="begin">
            <w:fldData xml:space="preserve">PEVuZE5vdGU+PENpdGU+PEF1dGhvcj5DYXNwZXI8L0F1dGhvcj48WWVhcj4yMDExPC9ZZWFyPjxS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104</w:t>
        </w:r>
        <w:r w:rsidR="00B4478B" w:rsidRPr="00FA12E6">
          <w:fldChar w:fldCharType="end"/>
        </w:r>
      </w:hyperlink>
    </w:p>
    <w:p w14:paraId="3EBC872D" w14:textId="34B1829D" w:rsidR="00836EC5" w:rsidRPr="00D10BA2" w:rsidRDefault="0089514A" w:rsidP="00914A92">
      <w:pPr>
        <w:pStyle w:val="Heading1"/>
      </w:pPr>
      <w:r w:rsidRPr="00D10BA2">
        <w:t>Global variation in</w:t>
      </w:r>
      <w:r w:rsidR="00856042" w:rsidRPr="00D10BA2">
        <w:t xml:space="preserve"> the epidemiology of </w:t>
      </w:r>
      <w:r w:rsidR="00836EC5" w:rsidRPr="00D10BA2">
        <w:t>HIV-</w:t>
      </w:r>
      <w:r w:rsidR="00836EC5" w:rsidRPr="00914A92">
        <w:t>associated</w:t>
      </w:r>
      <w:r w:rsidR="00836EC5" w:rsidRPr="00D10BA2">
        <w:t xml:space="preserve"> lung diseas</w:t>
      </w:r>
      <w:r w:rsidR="008430A6" w:rsidRPr="00D10BA2">
        <w:t>e</w:t>
      </w:r>
      <w:r w:rsidR="00836EC5" w:rsidRPr="00D10BA2">
        <w:t xml:space="preserve"> </w:t>
      </w:r>
    </w:p>
    <w:p w14:paraId="6F1FC716" w14:textId="53CA45ED" w:rsidR="0027787F" w:rsidRPr="00FA12E6" w:rsidRDefault="00DC2A79" w:rsidP="00A81617">
      <w:r w:rsidRPr="00FA12E6">
        <w:t>The spectrum and severity of HIV-related lung disease varies worldwid</w:t>
      </w:r>
      <w:r w:rsidR="008430A6" w:rsidRPr="00FA12E6">
        <w:t>e</w:t>
      </w:r>
      <w:r w:rsidR="00E2734E" w:rsidRPr="00FA12E6">
        <w:t xml:space="preserve">. </w:t>
      </w:r>
      <w:r w:rsidR="0027787F" w:rsidRPr="00FA12E6">
        <w:t xml:space="preserve"> </w:t>
      </w:r>
      <w:r w:rsidR="00186F6D" w:rsidRPr="00FA12E6">
        <w:t xml:space="preserve">The interaction between environmental risk factors and HIV infection are likely to influence the risk and natural history of pulmonary disease, but are not well-understood. In addition, clinical outcomes will be influenced by capacity of health systems to prevent, diagnose and manage disease </w:t>
      </w:r>
      <w:r w:rsidR="0027787F" w:rsidRPr="00FA12E6">
        <w:t>(</w:t>
      </w:r>
      <w:r w:rsidR="00BD6509" w:rsidRPr="00FA12E6">
        <w:t>Figure 1)</w:t>
      </w:r>
      <w:r w:rsidR="0027787F" w:rsidRPr="00FA12E6">
        <w:t>.</w:t>
      </w:r>
      <w:r w:rsidR="008927F6" w:rsidRPr="00FA12E6">
        <w:t xml:space="preserve"> </w:t>
      </w:r>
      <w:r w:rsidR="00186F6D" w:rsidRPr="00FA12E6">
        <w:t xml:space="preserve"> </w:t>
      </w:r>
    </w:p>
    <w:p w14:paraId="169251AC" w14:textId="667CD157" w:rsidR="005323FF" w:rsidRPr="00D10BA2" w:rsidRDefault="004F2E0A" w:rsidP="00914A92">
      <w:pPr>
        <w:pStyle w:val="Heading2"/>
      </w:pPr>
      <w:r w:rsidRPr="00914A92">
        <w:t>C</w:t>
      </w:r>
      <w:r w:rsidR="006072B4" w:rsidRPr="00914A92">
        <w:t>overage</w:t>
      </w:r>
      <w:r w:rsidR="006072B4" w:rsidRPr="00D10BA2">
        <w:t xml:space="preserve"> of HIV treatment </w:t>
      </w:r>
      <w:r w:rsidR="005323FF" w:rsidRPr="00D10BA2">
        <w:t xml:space="preserve"> </w:t>
      </w:r>
    </w:p>
    <w:p w14:paraId="26654B0D" w14:textId="76B1CCFE" w:rsidR="00D10BA2" w:rsidRDefault="00472DEF" w:rsidP="00A81617">
      <w:r w:rsidRPr="00FA12E6">
        <w:t xml:space="preserve">There has been remarkable scale-up of ART globally, but coverage varies </w:t>
      </w:r>
      <w:r w:rsidR="002254D4">
        <w:t>within and between</w:t>
      </w:r>
      <w:r w:rsidRPr="00FA12E6">
        <w:t xml:space="preserve"> regions.</w:t>
      </w:r>
      <w:r w:rsidR="00B01951" w:rsidRPr="00FA12E6">
        <w:t xml:space="preserve"> </w:t>
      </w:r>
      <w:r w:rsidRPr="00FA12E6">
        <w:t xml:space="preserve">Access to ART in </w:t>
      </w:r>
      <w:r w:rsidR="0077128B" w:rsidRPr="00FA12E6">
        <w:t>LMIC</w:t>
      </w:r>
      <w:r w:rsidRPr="00FA12E6">
        <w:t xml:space="preserve"> has improved resulting in a significant impact on life expectancies</w:t>
      </w:r>
      <w:r w:rsidR="00962C49" w:rsidRPr="00FA12E6">
        <w:t>,</w:t>
      </w:r>
      <w:r w:rsidR="00D10BA2" w:rsidRPr="00D10BA2">
        <w:t xml:space="preserve"> </w:t>
      </w:r>
      <w:r w:rsidR="00D10BA2" w:rsidRPr="00FA12E6">
        <w:t>but in LMIC only 34% (95%CI 32-37%) of those eligible for ART were receiving treatment according to WHO 2013 guidelines.</w:t>
      </w:r>
      <w:r w:rsidRPr="00FA12E6">
        <w:fldChar w:fldCharType="begin">
          <w:fldData xml:space="preserve">PEVuZE5vdGU+PENpdGU+PFJlY051bT4xNDI8L1JlY051bT48RGlzcGxheVRleHQ+PHN0eWxlIGZh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k2MS01PC9wYWdlcz48dm9sdW1lPjMzOTwv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</w:fldData>
        </w:fldChar>
      </w:r>
      <w:r w:rsidR="00557775" w:rsidRPr="00FA12E6">
        <w:instrText xml:space="preserve"> ADDIN EN.CITE </w:instrText>
      </w:r>
      <w:r w:rsidR="00557775" w:rsidRPr="00FA12E6">
        <w:fldChar w:fldCharType="begin">
          <w:fldData xml:space="preserve">PEVuZE5vdGU+PENpdGU+PFJlY051bT4xNDI8L1JlY051bT48RGlzcGxheVRleHQ+PHN0eWxlIGZh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k2MS01PC9wYWdlcz48dm9sdW1lPjMzOTwv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</w:fldData>
        </w:fldChar>
      </w:r>
      <w:r w:rsidR="00557775" w:rsidRPr="00FA12E6">
        <w:instrText xml:space="preserve"> ADDIN EN.CITE.DATA </w:instrText>
      </w:r>
      <w:r w:rsidR="00557775" w:rsidRPr="00FA12E6">
        <w:fldChar w:fldCharType="end"/>
      </w:r>
      <w:r w:rsidRPr="00FA12E6">
        <w:fldChar w:fldCharType="separate"/>
      </w:r>
      <w:hyperlink w:anchor="_ENREF_4" w:tooltip="Bor, 2013 #3540" w:history="1">
        <w:r w:rsidR="00B4478B" w:rsidRPr="00FA12E6">
          <w:rPr>
            <w:noProof/>
            <w:vertAlign w:val="superscript"/>
          </w:rPr>
          <w:t>4</w:t>
        </w:r>
      </w:hyperlink>
      <w:r w:rsidR="00557775" w:rsidRPr="00FA12E6">
        <w:rPr>
          <w:noProof/>
          <w:vertAlign w:val="superscript"/>
        </w:rPr>
        <w:t>,</w:t>
      </w:r>
      <w:hyperlink w:anchor="_ENREF_105" w:tooltip="Timblin, 1998 #142" w:history="1">
        <w:r w:rsidR="00B4478B" w:rsidRPr="00FA12E6">
          <w:rPr>
            <w:noProof/>
            <w:vertAlign w:val="superscript"/>
          </w:rPr>
          <w:t>105</w:t>
        </w:r>
      </w:hyperlink>
      <w:r w:rsidRPr="00FA12E6">
        <w:fldChar w:fldCharType="end"/>
      </w:r>
      <w:hyperlink w:anchor="_ENREF_53" w:tooltip="Bor, 2013 #3540" w:history="1"/>
      <w:r w:rsidR="00E4538E" w:rsidRPr="00FA12E6">
        <w:t xml:space="preserve"> </w:t>
      </w:r>
      <w:r w:rsidRPr="00FA12E6">
        <w:t>In addition, the prevalence of HIV among women of childbearing age remains high in these countries. While significant advances have been made in services to prevent mother-to-child transmission (PMTCT),</w:t>
      </w:r>
      <w:r w:rsidR="00D10BA2">
        <w:t xml:space="preserve"> </w:t>
      </w:r>
      <w:r w:rsidRPr="00FA12E6">
        <w:t xml:space="preserve">coverage of PMTCT programs and early infant diagnosis </w:t>
      </w:r>
      <w:r w:rsidR="00D10BA2">
        <w:t xml:space="preserve">remains suboptimal so </w:t>
      </w:r>
      <w:r w:rsidRPr="00FA12E6">
        <w:t>that children continue to be infected with HIV</w:t>
      </w:r>
      <w:r w:rsidR="00D10BA2">
        <w:t xml:space="preserve"> </w:t>
      </w:r>
      <w:r w:rsidR="002254D4">
        <w:t>and may only be</w:t>
      </w:r>
      <w:r w:rsidR="00D10BA2">
        <w:t xml:space="preserve"> identified in late childhood.</w:t>
      </w:r>
      <w:r w:rsidR="00970B68" w:rsidRPr="00FA12E6">
        <w:fldChar w:fldCharType="begin">
          <w:fldData xml:space="preserve">PEVuZE5vdGU+PENpdGU+PEF1dGhvcj4oVU5BSURTKTwvQXV0aG9yPjxZZWFyPjIwMTQ8L1llYXI+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</w:fldData>
        </w:fldChar>
      </w:r>
      <w:r w:rsidR="00442FF9">
        <w:instrText xml:space="preserve"> ADDIN EN.CITE </w:instrText>
      </w:r>
      <w:r w:rsidR="00442FF9">
        <w:fldChar w:fldCharType="begin">
          <w:fldData xml:space="preserve">PEVuZE5vdGU+PENpdGU+PEF1dGhvcj4oVU5BSURTKTwvQXV0aG9yPjxZZWFyPjIwMTQ8L1llYXI+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</w:fldData>
        </w:fldChar>
      </w:r>
      <w:r w:rsidR="00442FF9">
        <w:instrText xml:space="preserve"> ADDIN EN.CITE.DATA </w:instrText>
      </w:r>
      <w:r w:rsidR="00442FF9">
        <w:fldChar w:fldCharType="end"/>
      </w:r>
      <w:r w:rsidR="00970B68" w:rsidRPr="00FA12E6">
        <w:fldChar w:fldCharType="separate"/>
      </w:r>
      <w:hyperlink w:anchor="_ENREF_3" w:tooltip="(UNAIDS), 2014 #3492" w:history="1">
        <w:r w:rsidR="00B4478B" w:rsidRPr="00442FF9">
          <w:rPr>
            <w:noProof/>
            <w:vertAlign w:val="superscript"/>
          </w:rPr>
          <w:t>3</w:t>
        </w:r>
      </w:hyperlink>
      <w:r w:rsidR="00442FF9" w:rsidRPr="00442FF9">
        <w:rPr>
          <w:noProof/>
          <w:vertAlign w:val="superscript"/>
        </w:rPr>
        <w:t>,</w:t>
      </w:r>
      <w:hyperlink w:anchor="_ENREF_106" w:tooltip="Prendergast, 2015 #3541" w:history="1">
        <w:r w:rsidR="00B4478B" w:rsidRPr="00442FF9">
          <w:rPr>
            <w:noProof/>
            <w:vertAlign w:val="superscript"/>
          </w:rPr>
          <w:t>106</w:t>
        </w:r>
      </w:hyperlink>
      <w:r w:rsidR="00970B68" w:rsidRPr="00FA12E6">
        <w:fldChar w:fldCharType="end"/>
      </w:r>
      <w:hyperlink w:anchor="_ENREF_106" w:tooltip="Prendergast, 2015 #3541" w:history="1"/>
    </w:p>
    <w:p w14:paraId="195A1A6C" w14:textId="153903D7" w:rsidR="00472DEF" w:rsidRPr="00FA12E6" w:rsidRDefault="00D10BA2" w:rsidP="00A81617">
      <w:r>
        <w:t xml:space="preserve">Delayed diagnosis leads to development of chronic </w:t>
      </w:r>
      <w:r w:rsidR="0077128B" w:rsidRPr="00FA12E6">
        <w:t xml:space="preserve">lung </w:t>
      </w:r>
      <w:r>
        <w:t>disease</w:t>
      </w:r>
      <w:r w:rsidR="0077128B" w:rsidRPr="00FA12E6">
        <w:t>.</w:t>
      </w:r>
      <w:hyperlink w:anchor="_ENREF_83" w:tooltip="Rylance, 2015 #3582" w:history="1">
        <w:r w:rsidR="00B4478B" w:rsidRPr="00FA12E6">
          <w:fldChar w:fldCharType="begin"/>
        </w:r>
        <w:r w:rsidR="00B4478B">
          <w:instrText xml:space="preserve"> ADDIN EN.CITE &lt;EndNote&gt;&lt;Cite&gt;&lt;Author&gt;Rylance&lt;/Author&gt;&lt;Year&gt;2015&lt;/Year&gt;&lt;RecNum&gt;3582&lt;/RecNum&gt;&lt;DisplayText&gt;&lt;style face="superscript"&gt;83&lt;/style&gt;&lt;/DisplayText&gt;&lt;record&gt;&lt;rec-number&gt;3582&lt;/rec-number&gt;&lt;foreign-keys&gt;&lt;key app="EN" db-id="vxrv9der7tps5yexz215xa0vsex2p5f9rd0w" timestamp="1441013594"&gt;3582&lt;/key&gt;&lt;/foreign-keys&gt;&lt;ref-type name="Conference Paper"&gt;47&lt;/ref-type&gt;&lt;contributors&gt;&lt;authors&gt;&lt;author&gt;Rylance, J.&lt;/author&gt;&lt;author&gt;McHigh G.&lt;/author&gt;&lt;author&gt;Desai, S.&lt;/author&gt;&lt;author&gt;Majonga, E.&lt;/author&gt;&lt;author&gt;Metcalfe, J.&lt;/author&gt;&lt;author&gt;Munyati, S.&lt;/author&gt;&lt;author&gt;Bandason, T.&lt;/author&gt;&lt;author&gt;Mujuru, H.&lt;/author&gt;&lt;author&gt;Kranzer, K.&lt;/author&gt;&lt;author&gt;Ferrand, R. A.&lt;/author&gt;&lt;/authors&gt;&lt;/contributors&gt;&lt;titles&gt;&lt;title&gt;Chronic respiratory ill-health in children with vertically acquired HIV: clinical features and lung function&lt;/title&gt;&lt;secondary-title&gt;IAS&lt;/secondary-title&gt;&lt;/titles&gt;&lt;dates&gt;&lt;year&gt;2015&lt;/year&gt;&lt;/dates&gt;&lt;urls&gt;&lt;/urls&gt;&lt;/record&gt;&lt;/Cite&gt;&lt;/EndNote&gt;</w:instrText>
        </w:r>
        <w:r w:rsidR="00B4478B" w:rsidRPr="00FA12E6">
          <w:fldChar w:fldCharType="separate"/>
        </w:r>
        <w:r w:rsidR="00B4478B" w:rsidRPr="00B4478B">
          <w:rPr>
            <w:noProof/>
            <w:vertAlign w:val="superscript"/>
          </w:rPr>
          <w:t>83</w:t>
        </w:r>
        <w:r w:rsidR="00B4478B" w:rsidRPr="00FA12E6">
          <w:fldChar w:fldCharType="end"/>
        </w:r>
      </w:hyperlink>
      <w:r>
        <w:t xml:space="preserve"> The recent </w:t>
      </w:r>
      <w:r w:rsidRPr="00FA12E6">
        <w:t xml:space="preserve">START and TEMPRANO </w:t>
      </w:r>
      <w:r w:rsidR="00B01951">
        <w:t>examined the effect of immediate ART when presenting CD4 count exceeded 500 cells/mm</w:t>
      </w:r>
      <w:r w:rsidR="00B01951" w:rsidRPr="00B01951">
        <w:rPr>
          <w:vertAlign w:val="superscript"/>
        </w:rPr>
        <w:t>3</w:t>
      </w:r>
      <w:r w:rsidR="00B01951">
        <w:t xml:space="preserve"> compared with groups in which ART was deferred until patients met WHO criteria for ART. </w:t>
      </w:r>
      <w:r w:rsidR="00994C8E">
        <w:t>These studies found l</w:t>
      </w:r>
      <w:r w:rsidR="00B01951">
        <w:t xml:space="preserve">ower rates of mortality and severe illness </w:t>
      </w:r>
      <w:r w:rsidR="00994C8E">
        <w:t>in patients receiving</w:t>
      </w:r>
      <w:r w:rsidR="00B01951">
        <w:t xml:space="preserve"> immediate </w:t>
      </w:r>
      <w:r w:rsidR="002254D4">
        <w:t>ART</w:t>
      </w:r>
      <w:r w:rsidR="00994C8E">
        <w:t>, and strongly support calls for earlier initiation of therapy</w:t>
      </w:r>
      <w:r w:rsidR="00442FF9">
        <w:t>.</w:t>
      </w:r>
      <w:r w:rsidRPr="00FA12E6">
        <w:fldChar w:fldCharType="begin">
          <w:fldData xml:space="preserve">PEVuZE5vdGU+PENpdGU+PEF1dGhvcj5Hcm91cDwvQXV0aG9yPjxZZWFyPjIwMTU8L1llYXI+PFJl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</w:fldData>
        </w:fldChar>
      </w:r>
      <w:r w:rsidR="0082027C">
        <w:instrText xml:space="preserve"> ADDIN EN.CITE </w:instrText>
      </w:r>
      <w:r w:rsidR="0082027C">
        <w:fldChar w:fldCharType="begin">
          <w:fldData xml:space="preserve">PEVuZE5vdGU+PENpdGU+PEF1dGhvcj5Hcm91cDwvQXV0aG9yPjxZZWFyPjIwMTU8L1llYXI+PFJl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</w:fldData>
        </w:fldChar>
      </w:r>
      <w:r w:rsidR="0082027C">
        <w:instrText xml:space="preserve"> ADDIN EN.CITE.DATA </w:instrText>
      </w:r>
      <w:r w:rsidR="0082027C">
        <w:fldChar w:fldCharType="end"/>
      </w:r>
      <w:r w:rsidRPr="00FA12E6">
        <w:fldChar w:fldCharType="separate"/>
      </w:r>
      <w:hyperlink w:anchor="_ENREF_107" w:tooltip="Group, 2015 #3620" w:history="1">
        <w:r w:rsidR="00B4478B" w:rsidRPr="00FA12E6">
          <w:rPr>
            <w:noProof/>
            <w:vertAlign w:val="superscript"/>
          </w:rPr>
          <w:t>107</w:t>
        </w:r>
      </w:hyperlink>
      <w:r w:rsidRPr="00FA12E6">
        <w:rPr>
          <w:noProof/>
          <w:vertAlign w:val="superscript"/>
        </w:rPr>
        <w:t>,</w:t>
      </w:r>
      <w:hyperlink w:anchor="_ENREF_108" w:tooltip="Insight Start Study Group, 2015 #3491" w:history="1">
        <w:r w:rsidR="00B4478B" w:rsidRPr="00FA12E6">
          <w:rPr>
            <w:noProof/>
            <w:vertAlign w:val="superscript"/>
          </w:rPr>
          <w:t>108</w:t>
        </w:r>
      </w:hyperlink>
      <w:r w:rsidRPr="00FA12E6">
        <w:fldChar w:fldCharType="end"/>
      </w:r>
      <w:hyperlink w:anchor="_ENREF_107" w:tooltip="Group, 2015 #3491" w:history="1"/>
      <w:r w:rsidRPr="00FA12E6">
        <w:t xml:space="preserve"> </w:t>
      </w:r>
      <w:r>
        <w:t xml:space="preserve">However, linkage to HIV care services and </w:t>
      </w:r>
      <w:r w:rsidR="00472DEF" w:rsidRPr="00FA12E6">
        <w:t xml:space="preserve">subsequent adherence are key determinants </w:t>
      </w:r>
      <w:r>
        <w:t xml:space="preserve">to successful clinical outcomes of ART. </w:t>
      </w:r>
      <w:r w:rsidR="00472DEF" w:rsidRPr="00FA12E6">
        <w:t xml:space="preserve">Health seeking behaviours affect the stage at which </w:t>
      </w:r>
      <w:r w:rsidR="001977A8" w:rsidRPr="00FA12E6">
        <w:t xml:space="preserve">individuals with </w:t>
      </w:r>
      <w:r w:rsidR="00472DEF" w:rsidRPr="00FA12E6">
        <w:t xml:space="preserve">HIV </w:t>
      </w:r>
      <w:r w:rsidR="001977A8" w:rsidRPr="00FA12E6">
        <w:t>infecti</w:t>
      </w:r>
      <w:r w:rsidR="00472DEF" w:rsidRPr="00FA12E6">
        <w:t>on</w:t>
      </w:r>
      <w:r w:rsidR="005A7527" w:rsidRPr="00FA12E6">
        <w:t xml:space="preserve"> present</w:t>
      </w:r>
      <w:r w:rsidR="001977A8" w:rsidRPr="00FA12E6">
        <w:t xml:space="preserve"> to healthcare services, and may alter the clinical stage at which a diagnosis is made</w:t>
      </w:r>
      <w:r w:rsidR="00472DEF" w:rsidRPr="00FA12E6">
        <w:t>. Such behaviours are culturally very diverse, but are commonly influenced by: distance to travel for care; low levels of education / literacy; symptom burden; cultural and lay beliefs about the cause of illness; direct costs of treatment; indirect financial constraints such as loss of earnings associated with treatment; family and community influences.</w:t>
      </w:r>
      <w:r w:rsidR="00472DEF" w:rsidRPr="00FA12E6">
        <w:fldChar w:fldCharType="begin">
          <w:fldData xml:space="preserve">PEVuZE5vdGU+PENpdGU+PEF1dGhvcj5NdW5ybzwvQXV0aG9yPjxZZWFyPjIwMDc8L1llYXI+PFJl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</w:fldData>
        </w:fldChar>
      </w:r>
      <w:r w:rsidR="00557775" w:rsidRPr="00FA12E6">
        <w:instrText xml:space="preserve"> ADDIN EN.CITE </w:instrText>
      </w:r>
      <w:r w:rsidR="00557775" w:rsidRPr="00FA12E6">
        <w:fldChar w:fldCharType="begin">
          <w:fldData xml:space="preserve">PEVuZE5vdGU+PENpdGU+PEF1dGhvcj5NdW5ybzwvQXV0aG9yPjxZZWFyPjIwMDc8L1llYXI+PFJl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</w:fldData>
        </w:fldChar>
      </w:r>
      <w:r w:rsidR="00557775" w:rsidRPr="00FA12E6">
        <w:instrText xml:space="preserve"> ADDIN EN.CITE.DATA </w:instrText>
      </w:r>
      <w:r w:rsidR="00557775" w:rsidRPr="00FA12E6">
        <w:fldChar w:fldCharType="end"/>
      </w:r>
      <w:r w:rsidR="00472DEF" w:rsidRPr="00FA12E6">
        <w:fldChar w:fldCharType="separate"/>
      </w:r>
      <w:hyperlink w:anchor="_ENREF_109" w:tooltip="Munro, 2007 #3333" w:history="1">
        <w:r w:rsidR="00B4478B" w:rsidRPr="00FA12E6">
          <w:rPr>
            <w:noProof/>
            <w:vertAlign w:val="superscript"/>
          </w:rPr>
          <w:t>109</w:t>
        </w:r>
      </w:hyperlink>
      <w:r w:rsidR="00557775" w:rsidRPr="00FA12E6">
        <w:rPr>
          <w:noProof/>
          <w:vertAlign w:val="superscript"/>
        </w:rPr>
        <w:t>,</w:t>
      </w:r>
      <w:hyperlink w:anchor="_ENREF_110" w:tooltip="Sabaté, 2003 #3340" w:history="1">
        <w:r w:rsidR="00B4478B" w:rsidRPr="00FA12E6">
          <w:rPr>
            <w:noProof/>
            <w:vertAlign w:val="superscript"/>
          </w:rPr>
          <w:t>110</w:t>
        </w:r>
      </w:hyperlink>
      <w:r w:rsidR="00472DEF" w:rsidRPr="00FA12E6">
        <w:fldChar w:fldCharType="end"/>
      </w:r>
      <w:r w:rsidR="00472DEF" w:rsidRPr="00FA12E6">
        <w:t xml:space="preserve"> </w:t>
      </w:r>
      <w:r w:rsidR="002D5202">
        <w:t xml:space="preserve">These factors result in individuals being </w:t>
      </w:r>
      <w:r w:rsidR="00065D24" w:rsidRPr="00FA12E6">
        <w:t xml:space="preserve">more profoundly immunosuppressed at presentation. Opportunistic infections are therefore more prominent </w:t>
      </w:r>
      <w:r w:rsidR="0010150C" w:rsidRPr="00FA12E6">
        <w:t xml:space="preserve">and continue to represent a significant burden on healthcare systems </w:t>
      </w:r>
      <w:r w:rsidR="00E26B54" w:rsidRPr="00FA12E6">
        <w:t>in LMIC</w:t>
      </w:r>
      <w:r w:rsidR="00983160" w:rsidRPr="00FA12E6">
        <w:t>.</w:t>
      </w:r>
      <w:r w:rsidR="00FF58A4" w:rsidRPr="00FA12E6">
        <w:fldChar w:fldCharType="begin">
          <w:fldData xml:space="preserve">PEVuZE5vdGU+PENpdGU+PEF1dGhvcj5NaXRpa3U8L0F1dGhvcj48WWVhcj4yMDE1PC9ZZWFyPjxS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</w:fldData>
        </w:fldChar>
      </w:r>
      <w:r w:rsidR="00557775" w:rsidRPr="00FA12E6">
        <w:instrText xml:space="preserve"> ADDIN EN.CITE </w:instrText>
      </w:r>
      <w:r w:rsidR="00557775" w:rsidRPr="00FA12E6">
        <w:fldChar w:fldCharType="begin">
          <w:fldData xml:space="preserve">PEVuZE5vdGU+PENpdGU+PEF1dGhvcj5NaXRpa3U8L0F1dGhvcj48WWVhcj4yMDE1PC9ZZWFyPjxS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</w:fldData>
        </w:fldChar>
      </w:r>
      <w:r w:rsidR="00557775" w:rsidRPr="00FA12E6">
        <w:instrText xml:space="preserve"> ADDIN EN.CITE.DATA </w:instrText>
      </w:r>
      <w:r w:rsidR="00557775" w:rsidRPr="00FA12E6">
        <w:fldChar w:fldCharType="end"/>
      </w:r>
      <w:r w:rsidR="00FF58A4" w:rsidRPr="00FA12E6">
        <w:fldChar w:fldCharType="separate"/>
      </w:r>
      <w:hyperlink w:anchor="_ENREF_111" w:tooltip="Mitiku, 2015 #3695" w:history="1">
        <w:r w:rsidR="00B4478B" w:rsidRPr="00FA12E6">
          <w:rPr>
            <w:noProof/>
            <w:vertAlign w:val="superscript"/>
          </w:rPr>
          <w:t>111</w:t>
        </w:r>
      </w:hyperlink>
      <w:r w:rsidR="00557775" w:rsidRPr="00FA12E6">
        <w:rPr>
          <w:noProof/>
          <w:vertAlign w:val="superscript"/>
        </w:rPr>
        <w:t>,</w:t>
      </w:r>
      <w:hyperlink w:anchor="_ENREF_112" w:tooltip="Rubaihayo, 2015 #3696" w:history="1">
        <w:r w:rsidR="00B4478B" w:rsidRPr="00FA12E6">
          <w:rPr>
            <w:noProof/>
            <w:vertAlign w:val="superscript"/>
          </w:rPr>
          <w:t>112</w:t>
        </w:r>
      </w:hyperlink>
      <w:r w:rsidR="00FF58A4" w:rsidRPr="00FA12E6">
        <w:fldChar w:fldCharType="end"/>
      </w:r>
    </w:p>
    <w:p w14:paraId="6AFA2BFE" w14:textId="63A6D5DE" w:rsidR="00DD3A5D" w:rsidRPr="002D5202" w:rsidRDefault="00734B29" w:rsidP="00914A92">
      <w:pPr>
        <w:pStyle w:val="Heading2"/>
      </w:pPr>
      <w:r w:rsidRPr="002D5202">
        <w:t xml:space="preserve">Early life events and </w:t>
      </w:r>
      <w:r w:rsidR="0010150C" w:rsidRPr="00914A92">
        <w:t>nutritio</w:t>
      </w:r>
      <w:r w:rsidR="00983160" w:rsidRPr="00914A92">
        <w:t>n</w:t>
      </w:r>
    </w:p>
    <w:p w14:paraId="03269528" w14:textId="758CAF93" w:rsidR="00254C1D" w:rsidRPr="00FA12E6" w:rsidRDefault="00254C1D" w:rsidP="00A81617">
      <w:r w:rsidRPr="00FA12E6">
        <w:t xml:space="preserve">Early nutritional deprivation is more frequent in LMIC, and </w:t>
      </w:r>
      <w:r w:rsidR="00983160" w:rsidRPr="00FA12E6">
        <w:t xml:space="preserve">is </w:t>
      </w:r>
      <w:r w:rsidRPr="00FA12E6">
        <w:t>recognised to result in long-term consequences for adult disease profiles.</w:t>
      </w:r>
      <w:hyperlink w:anchor="_ENREF_113" w:tooltip="Prentice, 2005 #3177" w:history="1">
        <w:r w:rsidR="00B4478B" w:rsidRPr="00FA12E6">
          <w:fldChar w:fldCharType="begin"/>
        </w:r>
        <w:r w:rsidR="00B4478B" w:rsidRPr="00FA12E6">
          <w:instrText xml:space="preserve"> ADDIN EN.CITE &lt;EndNote&gt;&lt;Cite&gt;&lt;Author&gt;Prentice&lt;/Author&gt;&lt;Year&gt;2005&lt;/Year&gt;&lt;RecNum&gt;3177&lt;/RecNum&gt;&lt;DisplayText&gt;&lt;style face="superscript"&gt;113&lt;/style&gt;&lt;/DisplayText&gt;&lt;record&gt;&lt;rec-number&gt;3177&lt;/rec-number&gt;&lt;foreign-keys&gt;&lt;key app="EN" db-id="vxrv9der7tps5yexz215xa0vsex2p5f9rd0w" timestamp="1426240877"&gt;3177&lt;/key&gt;&lt;/foreign-keys&gt;&lt;ref-type name="Journal Article"&gt;17&lt;/ref-type&gt;&lt;contributors&gt;&lt;authors&gt;&lt;author&gt;Prentice, A. M.&lt;/author&gt;&lt;author&gt;Moore, S. E.&lt;/author&gt;&lt;/authors&gt;&lt;/contributors&gt;&lt;auth-address&gt;MRC International Nutrition Group, London School of Hygiene &amp;amp; Tropical Medicine, London, UK. Andrew.Prentice@lshtm.ac.uk&lt;/auth-address&gt;&lt;titles&gt;&lt;title&gt;Early programming of adult diseases in resource poor countries&lt;/title&gt;&lt;secondary-title&gt;Arch Dis Child&lt;/secondary-title&gt;&lt;alt-title&gt;Archives of disease in childhood&lt;/alt-title&gt;&lt;/titles&gt;&lt;periodical&gt;&lt;full-title&gt;Arch Dis Child&lt;/full-title&gt;&lt;/periodical&gt;&lt;pages&gt;429-32&lt;/pages&gt;&lt;volume&gt;90&lt;/volume&gt;&lt;number&gt;4&lt;/number&gt;&lt;edition&gt;2005/03/23&lt;/edition&gt;&lt;keywords&gt;&lt;keyword&gt;Adult&lt;/keyword&gt;&lt;keyword&gt;Child&lt;/keyword&gt;&lt;keyword&gt;Child Nutrition Disorders/*complications/economics&lt;/keyword&gt;&lt;keyword&gt;*Developing Countries&lt;/keyword&gt;&lt;keyword&gt;Genotype&lt;/keyword&gt;&lt;keyword&gt;*Health Status&lt;/keyword&gt;&lt;keyword&gt;Humans&lt;/keyword&gt;&lt;keyword&gt;Income&lt;/keyword&gt;&lt;keyword&gt;Nutritional Status&lt;/keyword&gt;&lt;keyword&gt;Phenotype&lt;/keyword&gt;&lt;keyword&gt;*Poverty Areas&lt;/keyword&gt;&lt;keyword&gt;Risk Factors&lt;/keyword&gt;&lt;keyword&gt;Survival Analysis&lt;/keyword&gt;&lt;/keywords&gt;&lt;dates&gt;&lt;year&gt;2005&lt;/year&gt;&lt;pub-dates&gt;&lt;date&gt;Apr&lt;/date&gt;&lt;/pub-dates&gt;&lt;/dates&gt;&lt;isbn&gt;1468-2044 (Electronic)&amp;#xD;0003-9888 (Linking)&lt;/isbn&gt;&lt;accession-num&gt;15781942&lt;/accession-num&gt;&lt;urls&gt;&lt;related-urls&gt;&lt;url&gt;http://www.ncbi.nlm.nih.gov/pubmed/15781942&lt;/url&gt;&lt;/related-urls&gt;&lt;/urls&gt;&lt;custom2&gt;1720333&lt;/custom2&gt;&lt;electronic-resource-num&gt;10.1136/adc.2004.059030&lt;/electronic-resource-num&gt;&lt;language&gt;eng&lt;/language&gt;&lt;/record&gt;&lt;/Cite&gt;&lt;/EndNote&gt;</w:instrText>
        </w:r>
        <w:r w:rsidR="00B4478B" w:rsidRPr="00FA12E6">
          <w:fldChar w:fldCharType="separate"/>
        </w:r>
        <w:r w:rsidR="00B4478B" w:rsidRPr="00FA12E6">
          <w:rPr>
            <w:noProof/>
            <w:vertAlign w:val="superscript"/>
          </w:rPr>
          <w:t>113</w:t>
        </w:r>
        <w:r w:rsidR="00B4478B" w:rsidRPr="00FA12E6">
          <w:fldChar w:fldCharType="end"/>
        </w:r>
      </w:hyperlink>
      <w:r w:rsidRPr="00FA12E6">
        <w:t xml:space="preserve"> </w:t>
      </w:r>
      <w:r w:rsidR="00347A5A">
        <w:t>For example, m</w:t>
      </w:r>
      <w:r w:rsidRPr="00FA12E6">
        <w:t>etabolic adaptations of the “thrifty phenotype”, HIV infection</w:t>
      </w:r>
      <w:r w:rsidR="00983160" w:rsidRPr="00FA12E6">
        <w:t xml:space="preserve"> itself</w:t>
      </w:r>
      <w:r w:rsidRPr="00FA12E6">
        <w:t xml:space="preserve"> and </w:t>
      </w:r>
      <w:r w:rsidR="00983160" w:rsidRPr="00FA12E6">
        <w:t>ART</w:t>
      </w:r>
      <w:r w:rsidR="00347A5A">
        <w:t xml:space="preserve"> are </w:t>
      </w:r>
      <w:r w:rsidRPr="00FA12E6">
        <w:t xml:space="preserve">risk factors </w:t>
      </w:r>
      <w:r w:rsidR="00983160" w:rsidRPr="00FA12E6">
        <w:t>for</w:t>
      </w:r>
      <w:r w:rsidRPr="00FA12E6">
        <w:t xml:space="preserve"> the development of cardiovascular disease.</w:t>
      </w:r>
      <w:hyperlink w:anchor="_ENREF_114" w:tooltip="Hemkens, 2014 #3182" w:history="1">
        <w:r w:rsidR="00B4478B" w:rsidRPr="00FA12E6">
          <w:fldChar w:fldCharType="begin">
            <w:fldData xml:space="preserve">PEVuZE5vdGU+PENpdGU+PEF1dGhvcj5IZW1rZW5zPC9BdXRob3I+PFllYXI+MjAxNDwvWWVhcj48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EzNzMtODE8L3BhZ2VzPjx2b2x1bWU+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</w:fldData>
          </w:fldChar>
        </w:r>
        <w:r w:rsidR="00B4478B" w:rsidRPr="00FA12E6">
          <w:instrText xml:space="preserve"> ADDIN EN.CITE </w:instrText>
        </w:r>
        <w:r w:rsidR="00B4478B" w:rsidRPr="00FA12E6">
          <w:fldChar w:fldCharType="begin">
            <w:fldData xml:space="preserve">PEVuZE5vdGU+PENpdGU+PEF1dGhvcj5IZW1rZW5zPC9BdXRob3I+PFllYXI+MjAxNDwvWWVhcj48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EzNzMtODE8L3BhZ2VzPjx2b2x1bWU+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114</w:t>
        </w:r>
        <w:r w:rsidR="00B4478B" w:rsidRPr="00FA12E6">
          <w:fldChar w:fldCharType="end"/>
        </w:r>
      </w:hyperlink>
      <w:r w:rsidRPr="00FA12E6">
        <w:t xml:space="preserve"> </w:t>
      </w:r>
      <w:r w:rsidR="00347A5A">
        <w:t>E</w:t>
      </w:r>
      <w:r w:rsidRPr="00FA12E6">
        <w:t xml:space="preserve">arly life insults to the developing lung </w:t>
      </w:r>
      <w:r w:rsidR="00442FF9">
        <w:t>include</w:t>
      </w:r>
      <w:r w:rsidRPr="00FA12E6">
        <w:t xml:space="preserve"> intrauterine growth restriction, prenatal and postnatal exposure to tobacco smoke and oth</w:t>
      </w:r>
      <w:r w:rsidR="00442FF9">
        <w:t>er pollutants, and preterm delivery. These insults are associated with</w:t>
      </w:r>
      <w:r w:rsidRPr="00FA12E6">
        <w:t xml:space="preserve"> increased rates of asthma in childhood, </w:t>
      </w:r>
      <w:r w:rsidR="00347A5A">
        <w:t xml:space="preserve">risk of childhood respiratory disease, </w:t>
      </w:r>
      <w:r w:rsidRPr="00FA12E6">
        <w:t>and in genetically susceptible individuals, COPD.</w:t>
      </w:r>
      <w:hyperlink w:anchor="_ENREF_115" w:tooltip="Stern, 2007 #3225" w:history="1">
        <w:r w:rsidR="00B4478B" w:rsidRPr="00FA12E6">
          <w:fldChar w:fldCharType="begin">
            <w:fldData xml:space="preserve">PEVuZE5vdGU+PENpdGU+PEF1dGhvcj5TdGVybjwvQXV0aG9yPjxZZWFyPjIwMDc8L1llYXI+PFJl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NzU4LTY0PC9wYWdlcz48dm9sdW1lPjM3MDwvdm9sdW1lPjxudW1i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C9wZXJpb2RpY2FsPjxhbHQtcGVyaW9kaWNhbD48ZnVsbC10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</w:fldData>
          </w:fldChar>
        </w:r>
        <w:r w:rsidR="00B4478B" w:rsidRPr="00FA12E6">
          <w:instrText xml:space="preserve"> ADDIN EN.CITE </w:instrText>
        </w:r>
        <w:r w:rsidR="00B4478B" w:rsidRPr="00FA12E6">
          <w:fldChar w:fldCharType="begin">
            <w:fldData xml:space="preserve">PEVuZE5vdGU+PENpdGU+PEF1dGhvcj5TdGVybjwvQXV0aG9yPjxZZWFyPjIwMDc8L1llYXI+PFJl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NzU4LTY0PC9wYWdlcz48dm9sdW1lPjM3MDwvdm9sdW1lPjxudW1i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C9wZXJpb2RpY2FsPjxhbHQtcGVyaW9kaWNhbD48ZnVsbC10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</w:fldData>
          </w:fldChar>
        </w:r>
        <w:r w:rsidR="00B4478B" w:rsidRPr="00FA12E6">
          <w:instrText xml:space="preserve"> ADDIN EN.CITE.DATA </w:instrText>
        </w:r>
        <w:r w:rsidR="00B4478B" w:rsidRPr="00FA12E6">
          <w:fldChar w:fldCharType="end"/>
        </w:r>
        <w:r w:rsidR="00B4478B" w:rsidRPr="00FA12E6">
          <w:fldChar w:fldCharType="separate"/>
        </w:r>
        <w:r w:rsidR="00B4478B" w:rsidRPr="00FA12E6">
          <w:rPr>
            <w:noProof/>
            <w:vertAlign w:val="superscript"/>
          </w:rPr>
          <w:t>115-117</w:t>
        </w:r>
        <w:r w:rsidR="00B4478B" w:rsidRPr="00FA12E6">
          <w:fldChar w:fldCharType="end"/>
        </w:r>
      </w:hyperlink>
      <w:r w:rsidRPr="00FA12E6">
        <w:t xml:space="preserve"> </w:t>
      </w:r>
      <w:r w:rsidR="00994C8E">
        <w:t xml:space="preserve">As noted, </w:t>
      </w:r>
      <w:r w:rsidRPr="00FA12E6">
        <w:t>obstructive lung diseases are notably increased in HIV</w:t>
      </w:r>
      <w:r w:rsidR="005A7527" w:rsidRPr="00FA12E6">
        <w:t>-</w:t>
      </w:r>
      <w:r w:rsidRPr="00FA12E6">
        <w:t>infected individuals</w:t>
      </w:r>
      <w:r w:rsidR="00994C8E">
        <w:t>.</w:t>
      </w:r>
      <w:hyperlink w:anchor="_ENREF_62" w:tooltip="Drummond, 2014 #3398" w:history="1">
        <w:r w:rsidR="00B4478B" w:rsidRPr="00FA12E6">
          <w:fldChar w:fldCharType="begin"/>
        </w:r>
        <w:r w:rsidR="00B4478B">
          <w:instrText xml:space="preserve"> ADDIN EN.CITE &lt;EndNote&gt;&lt;Cite&gt;&lt;Author&gt;Drummond&lt;/Author&gt;&lt;Year&gt;2014&lt;/Year&gt;&lt;RecNum&gt;3398&lt;/RecNum&gt;&lt;DisplayText&gt;&lt;style face="superscript"&gt;62&lt;/style&gt;&lt;/DisplayText&gt;&lt;record&gt;&lt;rec-number&gt;3398&lt;/rec-number&gt;&lt;foreign-keys&gt;&lt;key app="EN" db-id="vxrv9der7tps5yexz215xa0vsex2p5f9rd0w" timestamp="1427448996"&gt;3398&lt;/key&gt;&lt;/foreign-keys&gt;&lt;ref-type name="Journal Article"&gt;17&lt;/ref-type&gt;&lt;contributors&gt;&lt;authors&gt;&lt;author&gt;Drummond, M. B.&lt;/author&gt;&lt;author&gt;Kirk, G. D.&lt;/author&gt;&lt;/authors&gt;&lt;/contributors&gt;&lt;auth-address&gt;Division of Pulmonary, Critical Care and Sleep Medicine, Johns Hopkins University, Baltimore, MD, USA. Electronic address: mdrummo3@jhmi.edu.&amp;#xD;Division of Infectious Diseases, Johns Hopkins University, Baltimore, MD, USA; Department of Epidemiology, Bloomberg School of Public Health, Johns Hopkins University, Baltimore, MD, USA.&lt;/auth-address&gt;&lt;titles&gt;&lt;title&gt;HIV-associated obstructive lung diseases: insights and implications for the clinician&lt;/title&gt;&lt;secondary-title&gt;Lancet Respir Med&lt;/secondary-title&gt;&lt;alt-title&gt;The Lancet. Respiratory medicine&lt;/alt-title&gt;&lt;/titles&gt;&lt;periodical&gt;&lt;full-title&gt;Lancet Respir Med&lt;/full-title&gt;&lt;abbr-1&gt;The lancet. Respiratory medicine&lt;/abbr-1&gt;&lt;/periodical&gt;&lt;alt-periodical&gt;&lt;full-title&gt;Lancet Respir Med&lt;/full-title&gt;&lt;abbr-1&gt;The lancet. Respiratory medicine&lt;/abbr-1&gt;&lt;/alt-periodical&gt;&lt;pages&gt;583-92&lt;/pages&gt;&lt;volume&gt;2&lt;/volume&gt;&lt;number&gt;7&lt;/number&gt;&lt;edition&gt;2014/05/17&lt;/edition&gt;&lt;dates&gt;&lt;year&gt;2014&lt;/year&gt;&lt;pub-dates&gt;&lt;date&gt;Jul&lt;/date&gt;&lt;/pub-dates&gt;&lt;/dates&gt;&lt;isbn&gt;2213-2619 (Electronic)&amp;#xD;2213-2600 (Linking)&lt;/isbn&gt;&lt;accession-num&gt;24831854&lt;/accession-num&gt;&lt;work-type&gt;Research Support, N.I.H., Extramural&lt;/work-type&gt;&lt;urls&gt;&lt;related-urls&gt;&lt;url&gt;http://www.ncbi.nlm.nih.gov/pubmed/24831854&lt;/url&gt;&lt;/related-urls&gt;&lt;/urls&gt;&lt;custom2&gt;4111094&lt;/custom2&gt;&lt;electronic-resource-num&gt;10.1016/S2213-2600(14)70017-7&lt;/electronic-resource-num&gt;&lt;language&gt;eng&lt;/language&gt;&lt;/record&gt;&lt;/Cite&gt;&lt;/EndNote&gt;</w:instrText>
        </w:r>
        <w:r w:rsidR="00B4478B" w:rsidRPr="00FA12E6">
          <w:fldChar w:fldCharType="separate"/>
        </w:r>
        <w:r w:rsidR="00B4478B" w:rsidRPr="00B4478B">
          <w:rPr>
            <w:noProof/>
            <w:vertAlign w:val="superscript"/>
          </w:rPr>
          <w:t>62</w:t>
        </w:r>
        <w:r w:rsidR="00B4478B" w:rsidRPr="00FA12E6">
          <w:fldChar w:fldCharType="end"/>
        </w:r>
      </w:hyperlink>
      <w:r w:rsidR="00994C8E" w:rsidDel="00994C8E">
        <w:t xml:space="preserve"> </w:t>
      </w:r>
      <w:r w:rsidR="00994C8E">
        <w:t>I</w:t>
      </w:r>
      <w:r w:rsidRPr="00FA12E6">
        <w:t>t appears that HIV compounds the detrimental effect of smoking, and may similarly accelerate disease in those exposed to other risk factors, including bacterial infections and TB.</w:t>
      </w:r>
    </w:p>
    <w:p w14:paraId="7A34E1D7" w14:textId="5AA72E24" w:rsidR="00254C1D" w:rsidRPr="00FA12E6" w:rsidRDefault="00254C1D" w:rsidP="00A81617">
      <w:r w:rsidRPr="00FA12E6">
        <w:t>Nutritional deficiencies (malnutrition and micronutrient) are associated with significant morbidity and mortality in childhood.</w:t>
      </w:r>
      <w:hyperlink w:anchor="_ENREF_118" w:tooltip="Black, 2008 #758" w:history="1">
        <w:r w:rsidR="00B4478B" w:rsidRPr="00FA12E6">
          <w:fldChar w:fldCharType="begin">
            <w:fldData xml:space="preserve">PEVuZE5vdGU+PENpdGU+PEF1dGhvcj5CbGFjazwvQXV0aG9yPjxZZWFyPjIwMDg8L1llYXI+PFJl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</w:fldData>
          </w:fldChar>
        </w:r>
        <w:r w:rsidR="00B4478B">
          <w:instrText xml:space="preserve"> ADDIN EN.CITE </w:instrText>
        </w:r>
        <w:r w:rsidR="00B4478B">
          <w:fldChar w:fldCharType="begin">
            <w:fldData xml:space="preserve">PEVuZE5vdGU+PENpdGU+PEF1dGhvcj5CbGFjazwvQXV0aG9yPjxZZWFyPjIwMDg8L1llYXI+PFJl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</w:fldData>
          </w:fldChar>
        </w:r>
        <w:r w:rsidR="00B4478B">
          <w:instrText xml:space="preserve"> ADDIN EN.CITE.DATA </w:instrText>
        </w:r>
        <w:r w:rsidR="00B4478B">
          <w:fldChar w:fldCharType="end"/>
        </w:r>
        <w:r w:rsidR="00B4478B" w:rsidRPr="00FA12E6">
          <w:fldChar w:fldCharType="separate"/>
        </w:r>
        <w:r w:rsidR="00B4478B" w:rsidRPr="00442FF9">
          <w:rPr>
            <w:noProof/>
            <w:vertAlign w:val="superscript"/>
          </w:rPr>
          <w:t>118</w:t>
        </w:r>
        <w:r w:rsidR="00B4478B" w:rsidRPr="00FA12E6">
          <w:fldChar w:fldCharType="end"/>
        </w:r>
      </w:hyperlink>
      <w:r w:rsidRPr="00FA12E6">
        <w:t xml:space="preserve"> These are more common in HIV-infected individuals, and in LMIC. In zinc deficient areas, supplementation is safe and can reduce infection rates in children.</w:t>
      </w:r>
      <w:r w:rsidRPr="00FA12E6">
        <w:fldChar w:fldCharType="begin">
          <w:fldData xml:space="preserve">PEVuZE5vdGU+PENpdGU+PEF1dGhvcj5JcmxhbTwvQXV0aG9yPjxZZWFyPjIwMTA8L1llYXI+PFJl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MTg2Mi03PC9wYWdlcz48dm9sdW1lPjM2Njwvdm9sdW1lPjxudW1i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</w:fldData>
        </w:fldChar>
      </w:r>
      <w:r w:rsidR="00442FF9">
        <w:instrText xml:space="preserve"> ADDIN EN.CITE </w:instrText>
      </w:r>
      <w:r w:rsidR="00442FF9">
        <w:fldChar w:fldCharType="begin">
          <w:fldData xml:space="preserve">PEVuZE5vdGU+PENpdGU+PEF1dGhvcj5JcmxhbTwvQXV0aG9yPjxZZWFyPjIwMTA8L1llYXI+PFJl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MTg2Mi03PC9wYWdlcz48dm9sdW1lPjM2Njwvdm9sdW1lPjxudW1i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</w:fldData>
        </w:fldChar>
      </w:r>
      <w:r w:rsidR="00442FF9">
        <w:instrText xml:space="preserve"> ADDIN EN.CITE.DATA </w:instrText>
      </w:r>
      <w:r w:rsidR="00442FF9">
        <w:fldChar w:fldCharType="end"/>
      </w:r>
      <w:r w:rsidRPr="00FA12E6">
        <w:fldChar w:fldCharType="separate"/>
      </w:r>
      <w:hyperlink w:anchor="_ENREF_119" w:tooltip="Irlam, 2010 #3548" w:history="1">
        <w:r w:rsidR="00B4478B" w:rsidRPr="00442FF9">
          <w:rPr>
            <w:noProof/>
            <w:vertAlign w:val="superscript"/>
          </w:rPr>
          <w:t>119</w:t>
        </w:r>
      </w:hyperlink>
      <w:r w:rsidR="00442FF9" w:rsidRPr="00442FF9">
        <w:rPr>
          <w:noProof/>
          <w:vertAlign w:val="superscript"/>
        </w:rPr>
        <w:t>,</w:t>
      </w:r>
      <w:hyperlink w:anchor="_ENREF_120" w:tooltip="Bobat, 2005 #3313" w:history="1">
        <w:r w:rsidR="00B4478B" w:rsidRPr="00442FF9">
          <w:rPr>
            <w:noProof/>
            <w:vertAlign w:val="superscript"/>
          </w:rPr>
          <w:t>120</w:t>
        </w:r>
      </w:hyperlink>
      <w:r w:rsidRPr="00FA12E6">
        <w:fldChar w:fldCharType="end"/>
      </w:r>
      <w:hyperlink w:anchor="_ENREF_98" w:tooltip="Bobat, 2005 #3313" w:history="1"/>
      <w:r w:rsidRPr="00FA12E6">
        <w:t xml:space="preserve"> Wider nutritional deficits account for geographical differences in respiratory infection in children, and may be improved by targeted interventions.</w:t>
      </w:r>
      <w:hyperlink w:anchor="_ENREF_118" w:tooltip="Black, 2008 #758" w:history="1">
        <w:r w:rsidR="00B4478B" w:rsidRPr="00FA12E6">
          <w:fldChar w:fldCharType="begin">
            <w:fldData xml:space="preserve">PEVuZE5vdGU+PENpdGU+PEF1dGhvcj5CbGFjazwvQXV0aG9yPjxZZWFyPjIwMDg8L1llYXI+PFJl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</w:fldData>
          </w:fldChar>
        </w:r>
        <w:r w:rsidR="00B4478B">
          <w:instrText xml:space="preserve"> ADDIN EN.CITE </w:instrText>
        </w:r>
        <w:r w:rsidR="00B4478B">
          <w:fldChar w:fldCharType="begin">
            <w:fldData xml:space="preserve">PEVuZE5vdGU+PENpdGU+PEF1dGhvcj5CbGFjazwvQXV0aG9yPjxZZWFyPjIwMDg8L1llYXI+PFJl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</w:fldData>
          </w:fldChar>
        </w:r>
        <w:r w:rsidR="00B4478B">
          <w:instrText xml:space="preserve"> ADDIN EN.CITE.DATA </w:instrText>
        </w:r>
        <w:r w:rsidR="00B4478B">
          <w:fldChar w:fldCharType="end"/>
        </w:r>
        <w:r w:rsidR="00B4478B" w:rsidRPr="00FA12E6">
          <w:fldChar w:fldCharType="separate"/>
        </w:r>
        <w:r w:rsidR="00B4478B" w:rsidRPr="00442FF9">
          <w:rPr>
            <w:noProof/>
            <w:vertAlign w:val="superscript"/>
          </w:rPr>
          <w:t>118</w:t>
        </w:r>
        <w:r w:rsidR="00B4478B" w:rsidRPr="00FA12E6">
          <w:fldChar w:fldCharType="end"/>
        </w:r>
      </w:hyperlink>
      <w:r w:rsidRPr="00FA12E6">
        <w:t xml:space="preserve"> </w:t>
      </w:r>
    </w:p>
    <w:p w14:paraId="5043A7B1" w14:textId="377B0263" w:rsidR="00DD3A5D" w:rsidRPr="002D5202" w:rsidRDefault="006C0B5B" w:rsidP="00914A92">
      <w:pPr>
        <w:pStyle w:val="Heading2"/>
      </w:pPr>
      <w:r w:rsidRPr="00914A92">
        <w:t>Environmental</w:t>
      </w:r>
      <w:r w:rsidRPr="002D5202">
        <w:t xml:space="preserve"> factors</w:t>
      </w:r>
    </w:p>
    <w:p w14:paraId="5D2941DC" w14:textId="611D5A3F" w:rsidR="00577644" w:rsidRPr="00FA12E6" w:rsidRDefault="00577644" w:rsidP="00A81617">
      <w:r w:rsidRPr="00FA12E6">
        <w:t>Global risk factors for respiratory ill-health include air pollution, occupational exposure to particulates, asthmagens, heavy metals, carcinogenic hydrocarbons and inorganic dusts.</w:t>
      </w:r>
      <w:hyperlink w:anchor="_ENREF_121" w:tooltip="Lim, 2012 #2980" w:history="1">
        <w:r w:rsidR="00B4478B" w:rsidRPr="00FA12E6">
          <w:fldChar w:fldCharType="begin">
            <w:fldData xml:space="preserve">PEVuZE5vdGU+PENpdGU+PEF1dGhvcj5MaW08L0F1dGhvcj48WWVhcj4yMDEyPC9ZZWFyPjxSZWNO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PC9hdXRob3I+PGF1dGhvcj5GcmVlZG1hbiwg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yMjI0LTYwPC9wYWdl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</w:fldData>
          </w:fldChar>
        </w:r>
        <w:r w:rsidR="00B4478B">
          <w:instrText xml:space="preserve"> ADDIN EN.CITE </w:instrText>
        </w:r>
        <w:r w:rsidR="00B4478B">
          <w:fldChar w:fldCharType="begin">
            <w:fldData xml:space="preserve">PEVuZE5vdGU+PENpdGU+PEF1dGhvcj5MaW08L0F1dGhvcj48WWVhcj4yMDEyPC9ZZWFyPjxSZWNO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PC9hdXRob3I+PGF1dGhvcj5GcmVlZG1hbiwg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yMjI0LTYwPC9wYWdl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</w:fldData>
          </w:fldChar>
        </w:r>
        <w:r w:rsidR="00B4478B">
          <w:instrText xml:space="preserve"> ADDIN EN.CITE.DATA </w:instrText>
        </w:r>
        <w:r w:rsidR="00B4478B">
          <w:fldChar w:fldCharType="end"/>
        </w:r>
        <w:r w:rsidR="00B4478B" w:rsidRPr="00FA12E6">
          <w:fldChar w:fldCharType="separate"/>
        </w:r>
        <w:r w:rsidR="00B4478B" w:rsidRPr="00442FF9">
          <w:rPr>
            <w:noProof/>
            <w:vertAlign w:val="superscript"/>
          </w:rPr>
          <w:t>121</w:t>
        </w:r>
        <w:r w:rsidR="00B4478B" w:rsidRPr="00FA12E6">
          <w:fldChar w:fldCharType="end"/>
        </w:r>
      </w:hyperlink>
      <w:r w:rsidRPr="00FA12E6">
        <w:t xml:space="preserve"> Currently, there is insufficient evidence to comment on the potential additional effect of HIV</w:t>
      </w:r>
      <w:r w:rsidR="007A437A">
        <w:t xml:space="preserve"> in the particulate exposed lung</w:t>
      </w:r>
      <w:r w:rsidRPr="00FA12E6">
        <w:t>, but global variability in these exposures is likely to explain some variation in HIV-associated lung disease. For example, household air pollution (HAP) is the third most important risk factor for disease worldwide, due to the enhanced risk of lower respiratory tract infection, but also COPD.</w:t>
      </w:r>
      <w:r w:rsidR="00970B68" w:rsidRPr="00FA12E6">
        <w:fldChar w:fldCharType="begin">
          <w:fldData xml:space="preserve">PEVuZE5vdGU+PENpdGU+PEF1dGhvcj5LdXJtaTwvQXV0aG9yPjxZZWFyPjIwMTA8L1llYXI+PFJl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yMjI0LTYwPC9wYWdlcz48dm9sdW1lPjM4MDwvdm9sdW1lPjxudW1iZXI+OTg1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</w:fldData>
        </w:fldChar>
      </w:r>
      <w:r w:rsidR="0082027C">
        <w:instrText xml:space="preserve"> ADDIN EN.CITE </w:instrText>
      </w:r>
      <w:r w:rsidR="0082027C">
        <w:fldChar w:fldCharType="begin">
          <w:fldData xml:space="preserve">PEVuZE5vdGU+PENpdGU+PEF1dGhvcj5LdXJtaTwvQXV0aG9yPjxZZWFyPjIwMTA8L1llYXI+PFJl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yMjI0LTYwPC9wYWdlcz48dm9sdW1lPjM4MDwvdm9sdW1lPjxudW1iZXI+OTg1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</w:fldData>
        </w:fldChar>
      </w:r>
      <w:r w:rsidR="0082027C">
        <w:instrText xml:space="preserve"> ADDIN EN.CITE.DATA </w:instrText>
      </w:r>
      <w:r w:rsidR="0082027C">
        <w:fldChar w:fldCharType="end"/>
      </w:r>
      <w:r w:rsidR="00970B68" w:rsidRPr="00FA12E6">
        <w:fldChar w:fldCharType="separate"/>
      </w:r>
      <w:hyperlink w:anchor="_ENREF_121" w:tooltip="Lim, 2012 #2980" w:history="1">
        <w:r w:rsidR="00B4478B" w:rsidRPr="0082027C">
          <w:rPr>
            <w:noProof/>
            <w:vertAlign w:val="superscript"/>
          </w:rPr>
          <w:t>121</w:t>
        </w:r>
      </w:hyperlink>
      <w:r w:rsidR="0082027C" w:rsidRPr="0082027C">
        <w:rPr>
          <w:noProof/>
          <w:vertAlign w:val="superscript"/>
        </w:rPr>
        <w:t>,</w:t>
      </w:r>
      <w:hyperlink w:anchor="_ENREF_122" w:tooltip="Kurmi, 2010 #970" w:history="1">
        <w:r w:rsidR="00B4478B" w:rsidRPr="0082027C">
          <w:rPr>
            <w:noProof/>
            <w:vertAlign w:val="superscript"/>
          </w:rPr>
          <w:t>122</w:t>
        </w:r>
      </w:hyperlink>
      <w:r w:rsidR="00970B68" w:rsidRPr="00FA12E6">
        <w:fldChar w:fldCharType="end"/>
      </w:r>
      <w:r w:rsidRPr="00FA12E6">
        <w:t xml:space="preserve"> By increasing the incidence of respiratory infection, HAP could promote recurrent infections and bronchiectasis. Similarly, epidemiological associations between </w:t>
      </w:r>
      <w:r w:rsidR="00994C8E">
        <w:t>HAP</w:t>
      </w:r>
      <w:r w:rsidRPr="00FA12E6">
        <w:t xml:space="preserve"> and tuberculosis are difficult to disentangle due to co-location, but </w:t>
      </w:r>
      <w:r w:rsidR="00994C8E">
        <w:t>household air pollution</w:t>
      </w:r>
      <w:r w:rsidRPr="00FA12E6">
        <w:t xml:space="preserve"> might also be expected to increase TB transmission in LMIC with high HIV prevalence.</w:t>
      </w:r>
      <w:r w:rsidR="007A437A" w:rsidRPr="007A437A">
        <w:t xml:space="preserve"> </w:t>
      </w:r>
      <w:r w:rsidR="007A437A" w:rsidRPr="00FA12E6">
        <w:fldChar w:fldCharType="begin">
          <w:fldData xml:space="preserve">PEVuZE5vdGU+PENpdGU+PEF1dGhvcj5TdW1wdGVyPC9BdXRob3I+PFllYXI+MjAxMzwvWWVhcj48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==
</w:fldData>
        </w:fldChar>
      </w:r>
      <w:r w:rsidR="0082027C">
        <w:instrText xml:space="preserve"> ADDIN EN.CITE </w:instrText>
      </w:r>
      <w:r w:rsidR="0082027C">
        <w:fldChar w:fldCharType="begin">
          <w:fldData xml:space="preserve">PEVuZE5vdGU+PENpdGU+PEF1dGhvcj5TdW1wdGVyPC9BdXRob3I+PFllYXI+MjAxMzwvWWVhcj48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==
</w:fldData>
        </w:fldChar>
      </w:r>
      <w:r w:rsidR="0082027C">
        <w:instrText xml:space="preserve"> ADDIN EN.CITE.DATA </w:instrText>
      </w:r>
      <w:r w:rsidR="0082027C">
        <w:fldChar w:fldCharType="end"/>
      </w:r>
      <w:r w:rsidR="007A437A" w:rsidRPr="00FA12E6">
        <w:fldChar w:fldCharType="separate"/>
      </w:r>
      <w:hyperlink w:anchor="_ENREF_123" w:tooltip="Sumpter, 2013 #3171" w:history="1">
        <w:r w:rsidR="00B4478B" w:rsidRPr="0082027C">
          <w:rPr>
            <w:noProof/>
            <w:vertAlign w:val="superscript"/>
          </w:rPr>
          <w:t>123</w:t>
        </w:r>
      </w:hyperlink>
      <w:r w:rsidR="0082027C" w:rsidRPr="0082027C">
        <w:rPr>
          <w:noProof/>
          <w:vertAlign w:val="superscript"/>
        </w:rPr>
        <w:t>,</w:t>
      </w:r>
      <w:hyperlink w:anchor="_ENREF_124" w:tooltip="van Zyl Smit, 2010 #3538" w:history="1">
        <w:r w:rsidR="00B4478B" w:rsidRPr="0082027C">
          <w:rPr>
            <w:noProof/>
            <w:vertAlign w:val="superscript"/>
          </w:rPr>
          <w:t>124</w:t>
        </w:r>
      </w:hyperlink>
      <w:r w:rsidR="007A437A" w:rsidRPr="00FA12E6">
        <w:fldChar w:fldCharType="end"/>
      </w:r>
    </w:p>
    <w:p w14:paraId="4BB89590" w14:textId="12D06F97" w:rsidR="00DD3A5D" w:rsidRPr="002D5202" w:rsidRDefault="00DD3A5D" w:rsidP="00914A92">
      <w:pPr>
        <w:pStyle w:val="Heading2"/>
      </w:pPr>
      <w:r w:rsidRPr="002D5202">
        <w:t>Health systems and the wider context</w:t>
      </w:r>
    </w:p>
    <w:p w14:paraId="7F6F132C" w14:textId="02D227FA" w:rsidR="002260FD" w:rsidRPr="00FA12E6" w:rsidRDefault="006117CA" w:rsidP="00A81617">
      <w:r w:rsidRPr="00FA12E6">
        <w:t xml:space="preserve">Many countries </w:t>
      </w:r>
      <w:r w:rsidR="004A7FCC" w:rsidRPr="00FA12E6">
        <w:t xml:space="preserve">that have experienced a heavy burden of HIV </w:t>
      </w:r>
      <w:r w:rsidRPr="00FA12E6">
        <w:t xml:space="preserve">had pre-existing </w:t>
      </w:r>
      <w:r w:rsidR="004A7FCC" w:rsidRPr="00FA12E6">
        <w:t>weak health systems that were overwhelmed by the advent of the HIV epidemic.</w:t>
      </w:r>
      <w:r w:rsidRPr="00FA12E6">
        <w:t xml:space="preserve"> </w:t>
      </w:r>
      <w:r w:rsidR="004A7FCC" w:rsidRPr="00FA12E6">
        <w:t>A</w:t>
      </w:r>
      <w:r w:rsidRPr="00FA12E6">
        <w:t xml:space="preserve"> public health approach to treatment, with simplified treatment protocols, task-shifting and minimal monitoring</w:t>
      </w:r>
      <w:r w:rsidR="004A7FCC" w:rsidRPr="00FA12E6">
        <w:t>,</w:t>
      </w:r>
      <w:r w:rsidRPr="00FA12E6">
        <w:t xml:space="preserve"> has made it possible to treat large numbers of </w:t>
      </w:r>
      <w:r w:rsidR="004A7FCC" w:rsidRPr="00FA12E6">
        <w:t>HIV-infected people</w:t>
      </w:r>
      <w:r w:rsidR="00340EC7" w:rsidRPr="00FA12E6">
        <w:t>.</w:t>
      </w:r>
      <w:hyperlink w:anchor="_ENREF_125" w:tooltip="Deeks, 2013 #3396" w:history="1">
        <w:r w:rsidR="00B4478B" w:rsidRPr="00FA12E6">
          <w:fldChar w:fldCharType="begin"/>
        </w:r>
        <w:r w:rsidR="00B4478B">
          <w:instrText xml:space="preserve"> ADDIN EN.CITE &lt;EndNote&gt;&lt;Cite&gt;&lt;Author&gt;Deeks&lt;/Author&gt;&lt;Year&gt;2013&lt;/Year&gt;&lt;RecNum&gt;3396&lt;/RecNum&gt;&lt;DisplayText&gt;&lt;style face="superscript"&gt;125&lt;/style&gt;&lt;/DisplayText&gt;&lt;record&gt;&lt;rec-number&gt;3396&lt;/rec-number&gt;&lt;foreign-keys&gt;&lt;key app="EN" db-id="vxrv9der7tps5yexz215xa0vsex2p5f9rd0w" timestamp="1427446905"&gt;3396&lt;/key&gt;&lt;/foreign-keys&gt;&lt;ref-type name="Journal Article"&gt;17&lt;/ref-type&gt;&lt;contributors&gt;&lt;authors&gt;&lt;author&gt;Deeks, S. G.&lt;/author&gt;&lt;author&gt;Lewin, S. R.&lt;/author&gt;&lt;author&gt;Havlir, D. V.&lt;/author&gt;&lt;/authors&gt;&lt;/contributors&gt;&lt;auth-address&gt;Department of Medicine, University of California, San Francisco, CA, USA. Electronic address: sdeeks@php.ucsf.edu.&lt;/auth-address&gt;&lt;titles&gt;&lt;title&gt;The end of AIDS: HIV infection as a chronic disease&lt;/title&gt;&lt;secondary-title&gt;Lancet&lt;/secondary-title&gt;&lt;alt-title&gt;Lancet&lt;/alt-title&gt;&lt;/titles&gt;&lt;periodical&gt;&lt;full-title&gt;Lancet&lt;/full-title&gt;&lt;/periodical&gt;&lt;alt-periodical&gt;&lt;full-title&gt;Lancet&lt;/full-title&gt;&lt;/alt-periodical&gt;&lt;pages&gt;1525-33&lt;/pages&gt;&lt;volume&gt;382&lt;/volume&gt;&lt;number&gt;9903&lt;/number&gt;&lt;edition&gt;2013/10/25&lt;/edition&gt;&lt;keywords&gt;&lt;keyword&gt;Acquired Immunodeficiency Syndrome/epidemiology&lt;/keyword&gt;&lt;keyword&gt;Aging/immunology/physiology&lt;/keyword&gt;&lt;keyword&gt;Anti-HIV Agents/therapeutic use&lt;/keyword&gt;&lt;keyword&gt;Chronic Disease&lt;/keyword&gt;&lt;keyword&gt;Comorbidity/trends&lt;/keyword&gt;&lt;keyword&gt;Delivery of Health Care/utilization&lt;/keyword&gt;&lt;keyword&gt;Global Health&lt;/keyword&gt;&lt;keyword&gt;HIV Infections/drug therapy/*epidemiology&lt;/keyword&gt;&lt;keyword&gt;Humans&lt;/keyword&gt;&lt;/keywords&gt;&lt;dates&gt;&lt;year&gt;2013&lt;/year&gt;&lt;pub-dates&gt;&lt;date&gt;Nov 2&lt;/date&gt;&lt;/pub-dates&gt;&lt;/dates&gt;&lt;isbn&gt;1474-547X (Electronic)&amp;#xD;0140-6736 (Linking)&lt;/isbn&gt;&lt;accession-num&gt;24152939&lt;/accession-num&gt;&lt;work-type&gt;Research Support, N.I.H., Extramural&amp;#xD;Research Support, Non-U.S. Gov&amp;apos;t&amp;#xD;Review&lt;/work-type&gt;&lt;urls&gt;&lt;related-urls&gt;&lt;url&gt;http://www.ncbi.nlm.nih.gov/pubmed/24152939&lt;/url&gt;&lt;/related-urls&gt;&lt;/urls&gt;&lt;custom2&gt;4058441&lt;/custom2&gt;&lt;electronic-resource-num&gt;10.1016/S0140-6736(13)61809-7&lt;/electronic-resource-num&gt;&lt;language&gt;eng&lt;/language&gt;&lt;/record&gt;&lt;/Cite&gt;&lt;/EndNote&gt;</w:instrText>
        </w:r>
        <w:r w:rsidR="00B4478B" w:rsidRPr="00FA12E6">
          <w:fldChar w:fldCharType="separate"/>
        </w:r>
        <w:r w:rsidR="00B4478B" w:rsidRPr="00442FF9">
          <w:rPr>
            <w:noProof/>
            <w:vertAlign w:val="superscript"/>
          </w:rPr>
          <w:t>125</w:t>
        </w:r>
        <w:r w:rsidR="00B4478B" w:rsidRPr="00FA12E6">
          <w:fldChar w:fldCharType="end"/>
        </w:r>
      </w:hyperlink>
      <w:r w:rsidR="004A7FCC" w:rsidRPr="00FA12E6">
        <w:t xml:space="preserve"> The consequence of this remarkable success is </w:t>
      </w:r>
      <w:r w:rsidR="00AD7B38" w:rsidRPr="00FA12E6">
        <w:t>an increasing incidence of chronic complications as people live longer. In many high HIV prevalence settings, health systems, already overwhelmed by the burde</w:t>
      </w:r>
      <w:r w:rsidR="00734B29" w:rsidRPr="00FA12E6">
        <w:t>n of providing chronic HIV care</w:t>
      </w:r>
      <w:r w:rsidR="00AD7B38" w:rsidRPr="00FA12E6">
        <w:t>,</w:t>
      </w:r>
      <w:r w:rsidR="00734B29" w:rsidRPr="00FA12E6">
        <w:t xml:space="preserve"> lack of the capacity to diagnose and manage chronic disease.</w:t>
      </w:r>
      <w:hyperlink w:anchor="_ENREF_62" w:tooltip="Drummond, 2014 #3398" w:history="1">
        <w:r w:rsidR="00B4478B" w:rsidRPr="00FA12E6">
          <w:fldChar w:fldCharType="begin"/>
        </w:r>
        <w:r w:rsidR="00B4478B">
          <w:instrText xml:space="preserve"> ADDIN EN.CITE &lt;EndNote&gt;&lt;Cite&gt;&lt;Author&gt;Drummond&lt;/Author&gt;&lt;Year&gt;2014&lt;/Year&gt;&lt;RecNum&gt;3398&lt;/RecNum&gt;&lt;DisplayText&gt;&lt;style face="superscript"&gt;62&lt;/style&gt;&lt;/DisplayText&gt;&lt;record&gt;&lt;rec-number&gt;3398&lt;/rec-number&gt;&lt;foreign-keys&gt;&lt;key app="EN" db-id="vxrv9der7tps5yexz215xa0vsex2p5f9rd0w" timestamp="1427448996"&gt;3398&lt;/key&gt;&lt;/foreign-keys&gt;&lt;ref-type name="Journal Article"&gt;17&lt;/ref-type&gt;&lt;contributors&gt;&lt;authors&gt;&lt;author&gt;Drummond, M. B.&lt;/author&gt;&lt;author&gt;Kirk, G. D.&lt;/author&gt;&lt;/authors&gt;&lt;/contributors&gt;&lt;auth-address&gt;Division of Pulmonary, Critical Care and Sleep Medicine, Johns Hopkins University, Baltimore, MD, USA. Electronic address: mdrummo3@jhmi.edu.&amp;#xD;Division of Infectious Diseases, Johns Hopkins University, Baltimore, MD, USA; Department of Epidemiology, Bloomberg School of Public Health, Johns Hopkins University, Baltimore, MD, USA.&lt;/auth-address&gt;&lt;titles&gt;&lt;title&gt;HIV-associated obstructive lung diseases: insights and implications for the clinician&lt;/title&gt;&lt;secondary-title&gt;Lancet Respir Med&lt;/secondary-title&gt;&lt;alt-title&gt;The Lancet. Respiratory medicine&lt;/alt-title&gt;&lt;/titles&gt;&lt;periodical&gt;&lt;full-title&gt;Lancet Respir Med&lt;/full-title&gt;&lt;abbr-1&gt;The lancet. Respiratory medicine&lt;/abbr-1&gt;&lt;/periodical&gt;&lt;alt-periodical&gt;&lt;full-title&gt;Lancet Respir Med&lt;/full-title&gt;&lt;abbr-1&gt;The lancet. Respiratory medicine&lt;/abbr-1&gt;&lt;/alt-periodical&gt;&lt;pages&gt;583-92&lt;/pages&gt;&lt;volume&gt;2&lt;/volume&gt;&lt;number&gt;7&lt;/number&gt;&lt;edition&gt;2014/05/17&lt;/edition&gt;&lt;dates&gt;&lt;year&gt;2014&lt;/year&gt;&lt;pub-dates&gt;&lt;date&gt;Jul&lt;/date&gt;&lt;/pub-dates&gt;&lt;/dates&gt;&lt;isbn&gt;2213-2619 (Electronic)&amp;#xD;2213-2600 (Linking)&lt;/isbn&gt;&lt;accession-num&gt;24831854&lt;/accession-num&gt;&lt;work-type&gt;Research Support, N.I.H., Extramural&lt;/work-type&gt;&lt;urls&gt;&lt;related-urls&gt;&lt;url&gt;http://www.ncbi.nlm.nih.gov/pubmed/24831854&lt;/url&gt;&lt;/related-urls&gt;&lt;/urls&gt;&lt;custom2&gt;4111094&lt;/custom2&gt;&lt;electronic-resource-num&gt;10.1016/S2213-2600(14)70017-7&lt;/electronic-resource-num&gt;&lt;language&gt;eng&lt;/language&gt;&lt;/record&gt;&lt;/Cite&gt;&lt;/EndNote&gt;</w:instrText>
        </w:r>
        <w:r w:rsidR="00B4478B" w:rsidRPr="00FA12E6">
          <w:fldChar w:fldCharType="separate"/>
        </w:r>
        <w:r w:rsidR="00B4478B" w:rsidRPr="00B4478B">
          <w:rPr>
            <w:noProof/>
            <w:vertAlign w:val="superscript"/>
          </w:rPr>
          <w:t>62</w:t>
        </w:r>
        <w:r w:rsidR="00B4478B" w:rsidRPr="00FA12E6">
          <w:fldChar w:fldCharType="end"/>
        </w:r>
      </w:hyperlink>
      <w:hyperlink w:anchor="_ENREF_126" w:tooltip="Crothers, 2011 #3399" w:history="1">
        <w:r w:rsidR="00B4478B" w:rsidRPr="00FA12E6">
          <w:fldChar w:fldCharType="begin">
            <w:fldData xml:space="preserve">PEVuZE5vdGU+PENpdGU+PEF1dGhvcj5Dcm90aGVyczwvQXV0aG9yPjxZZWFyPjIwMTE8L1llYXI+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=
</w:fldData>
          </w:fldChar>
        </w:r>
        <w:r w:rsidR="00B4478B">
          <w:instrText xml:space="preserve"> ADDIN EN.CITE </w:instrText>
        </w:r>
        <w:r w:rsidR="00B4478B">
          <w:fldChar w:fldCharType="begin">
            <w:fldData xml:space="preserve">PEVuZE5vdGU+PENpdGU+PEF1dGhvcj5Dcm90aGVyczwvQXV0aG9yPjxZZWFyPjIwMTE8L1llYXI+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=
</w:fldData>
          </w:fldChar>
        </w:r>
        <w:r w:rsidR="00B4478B">
          <w:instrText xml:space="preserve"> ADDIN EN.CITE.DATA </w:instrText>
        </w:r>
        <w:r w:rsidR="00B4478B">
          <w:fldChar w:fldCharType="end"/>
        </w:r>
        <w:r w:rsidR="00B4478B" w:rsidRPr="00FA12E6">
          <w:fldChar w:fldCharType="separate"/>
        </w:r>
        <w:r w:rsidR="00B4478B" w:rsidRPr="00442FF9">
          <w:rPr>
            <w:noProof/>
            <w:vertAlign w:val="superscript"/>
          </w:rPr>
          <w:t>126</w:t>
        </w:r>
        <w:r w:rsidR="00B4478B" w:rsidRPr="00FA12E6">
          <w:fldChar w:fldCharType="end"/>
        </w:r>
      </w:hyperlink>
      <w:r w:rsidR="00EE342E">
        <w:t xml:space="preserve"> </w:t>
      </w:r>
      <w:r w:rsidR="000D531F">
        <w:t>However, i</w:t>
      </w:r>
      <w:r w:rsidR="00EE342E">
        <w:t xml:space="preserve">ntegrating </w:t>
      </w:r>
      <w:r w:rsidR="000D531F">
        <w:t>services for HIV and non-communicable</w:t>
      </w:r>
      <w:r w:rsidR="00EE342E">
        <w:t xml:space="preserve"> disease</w:t>
      </w:r>
      <w:r w:rsidR="000D531F">
        <w:t>s has the potential to leverage the success of ART rollout in providing care for other chronic diseases.</w:t>
      </w:r>
      <w:hyperlink w:anchor="_ENREF_127" w:tooltip="Remais, 2013 #3744" w:history="1">
        <w:r w:rsidR="00B4478B">
          <w:fldChar w:fldCharType="begin"/>
        </w:r>
        <w:r w:rsidR="00B4478B">
          <w:instrText xml:space="preserve"> ADDIN EN.CITE &lt;EndNote&gt;&lt;Cite&gt;&lt;Author&gt;Remais&lt;/Author&gt;&lt;Year&gt;2013&lt;/Year&gt;&lt;RecNum&gt;3744&lt;/RecNum&gt;&lt;DisplayText&gt;&lt;style face="superscript"&gt;127&lt;/style&gt;&lt;/DisplayText&gt;&lt;record&gt;&lt;rec-number&gt;3744&lt;/rec-number&gt;&lt;foreign-keys&gt;&lt;key app="EN" db-id="vxrv9der7tps5yexz215xa0vsex2p5f9rd0w" timestamp="1443026130"&gt;3744&lt;/key&gt;&lt;/foreign-keys&gt;&lt;ref-type name="Journal Article"&gt;17&lt;/ref-type&gt;&lt;contributors&gt;&lt;authors&gt;&lt;author&gt;Remais, J. V.&lt;/author&gt;&lt;author&gt;Zeng, G.&lt;/author&gt;&lt;author&gt;Li, G.&lt;/author&gt;&lt;author&gt;Tian, L.&lt;/author&gt;&lt;author&gt;Engelgau, M. M.&lt;/author&gt;&lt;/authors&gt;&lt;/contributors&gt;&lt;auth-address&gt;Department of Environmental Health, Rollins School of Public Health, Emory University, Atlanta, GA 30322, USA. justin.remais@emory.edu&lt;/auth-address&gt;&lt;titles&gt;&lt;title&gt;Convergence of non-communicable and infectious diseases in low- and middle-income countries&lt;/title&gt;&lt;secondary-title&gt;Int J Epidemiol&lt;/secondary-title&gt;&lt;/titles&gt;&lt;periodical&gt;&lt;full-title&gt;Int J Epidemiol&lt;/full-title&gt;&lt;/periodical&gt;&lt;pages&gt;221-7&lt;/pages&gt;&lt;volume&gt;42&lt;/volume&gt;&lt;number&gt;1&lt;/number&gt;&lt;keywords&gt;&lt;keyword&gt;Biomedical Research&lt;/keyword&gt;&lt;keyword&gt;Chronic Disease/*epidemiology&lt;/keyword&gt;&lt;keyword&gt;Communicable Disease Control&lt;/keyword&gt;&lt;keyword&gt;Communicable Diseases/*epidemiology&lt;/keyword&gt;&lt;keyword&gt;Delivery of Health Care&lt;/keyword&gt;&lt;keyword&gt;Developing Countries&lt;/keyword&gt;&lt;keyword&gt;*Health Policy&lt;/keyword&gt;&lt;keyword&gt;Health Services Needs and Demand&lt;/keyword&gt;&lt;keyword&gt;Humans&lt;/keyword&gt;&lt;keyword&gt;Population Surveillance&lt;/keyword&gt;&lt;keyword&gt;Poverty&lt;/keyword&gt;&lt;/keywords&gt;&lt;dates&gt;&lt;year&gt;2013&lt;/year&gt;&lt;pub-dates&gt;&lt;date&gt;Feb&lt;/date&gt;&lt;/pub-dates&gt;&lt;/dates&gt;&lt;isbn&gt;1464-3685 (Electronic)&amp;#xD;0300-5771 (Linking)&lt;/isbn&gt;&lt;accession-num&gt;23064501&lt;/accession-num&gt;&lt;urls&gt;&lt;related-urls&gt;&lt;url&gt;http://www.ncbi.nlm.nih.gov/pubmed/23064501&lt;/url&gt;&lt;/related-urls&gt;&lt;/urls&gt;&lt;custom2&gt;PMC3600620&lt;/custom2&gt;&lt;electronic-resource-num&gt;10.1093/ije/dys135&lt;/electronic-resource-num&gt;&lt;/record&gt;&lt;/Cite&gt;&lt;/EndNote&gt;</w:instrText>
        </w:r>
        <w:r w:rsidR="00B4478B">
          <w:fldChar w:fldCharType="separate"/>
        </w:r>
        <w:r w:rsidR="00B4478B" w:rsidRPr="00B4478B">
          <w:rPr>
            <w:noProof/>
            <w:vertAlign w:val="superscript"/>
          </w:rPr>
          <w:t>127</w:t>
        </w:r>
        <w:r w:rsidR="00B4478B">
          <w:fldChar w:fldCharType="end"/>
        </w:r>
      </w:hyperlink>
      <w:r w:rsidR="00EE342E">
        <w:t xml:space="preserve"> </w:t>
      </w:r>
    </w:p>
    <w:p w14:paraId="2D86524D" w14:textId="6D88C156" w:rsidR="00090B22" w:rsidRPr="00FA12E6" w:rsidRDefault="002260FD" w:rsidP="00A81617">
      <w:r w:rsidRPr="00FA12E6">
        <w:t xml:space="preserve">The poorest urban populations in </w:t>
      </w:r>
      <w:r w:rsidR="0077128B" w:rsidRPr="00FA12E6">
        <w:t>LMIC</w:t>
      </w:r>
      <w:r w:rsidRPr="00FA12E6">
        <w:t xml:space="preserve"> are exposed to higher levels of communicable diseases, pollution, malnutrition, and may be poorly served by healthcare services.</w:t>
      </w:r>
      <w:hyperlink w:anchor="_ENREF_128" w:tooltip="Harpham, 2009 #3427" w:history="1">
        <w:r w:rsidR="00B4478B" w:rsidRPr="00FA12E6">
          <w:fldChar w:fldCharType="begin"/>
        </w:r>
        <w:r w:rsidR="00B4478B">
          <w:instrText xml:space="preserve"> ADDIN EN.CITE &lt;EndNote&gt;&lt;Cite&gt;&lt;Author&gt;Harpham&lt;/Author&gt;&lt;Year&gt;2009&lt;/Year&gt;&lt;RecNum&gt;3427&lt;/RecNum&gt;&lt;DisplayText&gt;&lt;style face="superscript"&gt;128&lt;/style&gt;&lt;/DisplayText&gt;&lt;record&gt;&lt;rec-number&gt;3427&lt;/rec-number&gt;&lt;foreign-keys&gt;&lt;key app="EN" db-id="vxrv9der7tps5yexz215xa0vsex2p5f9rd0w" timestamp="1427706619"&gt;3427&lt;/key&gt;&lt;/foreign-keys&gt;&lt;ref-type name="Journal Article"&gt;17&lt;/ref-type&gt;&lt;contributors&gt;&lt;authors&gt;&lt;author&gt;Harpham, T.&lt;/author&gt;&lt;/authors&gt;&lt;/contributors&gt;&lt;auth-address&gt;Urban Development and Policy, London South Bank University, 103 Borough Road, London SE1 0AU, UK. T.Harpham@lsbu.ac.uk&lt;/auth-address&gt;&lt;titles&gt;&lt;title&gt;Urban health in developing countries: what do we know and where do we go?&lt;/title&gt;&lt;secondary-title&gt;Health Place&lt;/secondary-title&gt;&lt;alt-title&gt;Health &amp;amp; place&lt;/alt-title&gt;&lt;/titles&gt;&lt;periodical&gt;&lt;full-title&gt;Health Place&lt;/full-title&gt;&lt;abbr-1&gt;Health &amp;amp; place&lt;/abbr-1&gt;&lt;/periodical&gt;&lt;alt-periodical&gt;&lt;full-title&gt;Health Place&lt;/full-title&gt;&lt;abbr-1&gt;Health &amp;amp; place&lt;/abbr-1&gt;&lt;/alt-periodical&gt;&lt;pages&gt;107-16&lt;/pages&gt;&lt;volume&gt;15&lt;/volume&gt;&lt;number&gt;1&lt;/number&gt;&lt;edition&gt;2008/05/06&lt;/edition&gt;&lt;keywords&gt;&lt;keyword&gt;*Developing Countries&lt;/keyword&gt;&lt;keyword&gt;Humans&lt;/keyword&gt;&lt;keyword&gt;Poverty&lt;/keyword&gt;&lt;keyword&gt;*Research&lt;/keyword&gt;&lt;keyword&gt;Urban Health/*trends&lt;/keyword&gt;&lt;/keywords&gt;&lt;dates&gt;&lt;year&gt;2009&lt;/year&gt;&lt;pub-dates&gt;&lt;date&gt;Mar&lt;/date&gt;&lt;/pub-dates&gt;&lt;/dates&gt;&lt;isbn&gt;1353-8292 (Print)&amp;#xD;1353-8292 (Linking)&lt;/isbn&gt;&lt;accession-num&gt;18455952&lt;/accession-num&gt;&lt;work-type&gt;Research Support, Non-U.S. Gov&amp;apos;t&lt;/work-type&gt;&lt;urls&gt;&lt;related-urls&gt;&lt;url&gt;http://www.ncbi.nlm.nih.gov/pubmed/18455952&lt;/url&gt;&lt;/related-urls&gt;&lt;/urls&gt;&lt;electronic-resource-num&gt;10.1016/j.healthplace.2008.03.004&lt;/electronic-resource-num&gt;&lt;language&gt;eng&lt;/language&gt;&lt;/record&gt;&lt;/Cite&gt;&lt;/EndNote&gt;</w:instrText>
        </w:r>
        <w:r w:rsidR="00B4478B" w:rsidRPr="00FA12E6">
          <w:fldChar w:fldCharType="separate"/>
        </w:r>
        <w:r w:rsidR="00B4478B" w:rsidRPr="00B4478B">
          <w:rPr>
            <w:noProof/>
            <w:vertAlign w:val="superscript"/>
          </w:rPr>
          <w:t>128</w:t>
        </w:r>
        <w:r w:rsidR="00B4478B" w:rsidRPr="00FA12E6">
          <w:fldChar w:fldCharType="end"/>
        </w:r>
      </w:hyperlink>
      <w:r w:rsidRPr="00FA12E6">
        <w:t xml:space="preserve">  </w:t>
      </w:r>
      <w:r w:rsidR="000D531F" w:rsidRPr="00FA12E6">
        <w:t>Rapid, unplanned development increases urban disparities in health outcomes</w:t>
      </w:r>
      <w:r w:rsidR="000D531F">
        <w:t xml:space="preserve">. For example, </w:t>
      </w:r>
      <w:r w:rsidRPr="00FA12E6">
        <w:t>HIV increases the risk of tuberculosis, and overcrowding and poor housing promote transmission of tuberculosis.</w:t>
      </w:r>
      <w:r w:rsidRPr="00FA12E6">
        <w:fldChar w:fldCharType="begin">
          <w:fldData xml:space="preserve">PEVuZE5vdGU+PENpdGU+PEF1dGhvcj5MaWVuaGFyZHQ8L0F1dGhvcj48WWVhcj4yMDAzPC9ZZWFy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</w:fldData>
        </w:fldChar>
      </w:r>
      <w:r w:rsidR="00B4478B">
        <w:instrText xml:space="preserve"> ADDIN EN.CITE </w:instrText>
      </w:r>
      <w:r w:rsidR="00B4478B">
        <w:fldChar w:fldCharType="begin">
          <w:fldData xml:space="preserve">PEVuZE5vdGU+PENpdGU+PEF1dGhvcj5MaWVuaGFyZHQ8L0F1dGhvcj48WWVhcj4yMDAzPC9ZZWFy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</w:fldData>
        </w:fldChar>
      </w:r>
      <w:r w:rsidR="00B4478B">
        <w:instrText xml:space="preserve"> ADDIN EN.CITE.DATA </w:instrText>
      </w:r>
      <w:r w:rsidR="00B4478B">
        <w:fldChar w:fldCharType="end"/>
      </w:r>
      <w:r w:rsidRPr="00FA12E6">
        <w:fldChar w:fldCharType="separate"/>
      </w:r>
      <w:hyperlink w:anchor="_ENREF_129" w:tooltip="Lienhardt, 2003 #3419" w:history="1">
        <w:r w:rsidR="00B4478B" w:rsidRPr="00B4478B">
          <w:rPr>
            <w:noProof/>
            <w:vertAlign w:val="superscript"/>
          </w:rPr>
          <w:t>129</w:t>
        </w:r>
      </w:hyperlink>
      <w:r w:rsidR="00B4478B" w:rsidRPr="00B4478B">
        <w:rPr>
          <w:noProof/>
          <w:vertAlign w:val="superscript"/>
        </w:rPr>
        <w:t>,</w:t>
      </w:r>
      <w:hyperlink w:anchor="_ENREF_130" w:tooltip="Coker, 2006 #3420" w:history="1">
        <w:r w:rsidR="00B4478B" w:rsidRPr="00B4478B">
          <w:rPr>
            <w:noProof/>
            <w:vertAlign w:val="superscript"/>
          </w:rPr>
          <w:t>130</w:t>
        </w:r>
      </w:hyperlink>
      <w:r w:rsidRPr="00FA12E6">
        <w:fldChar w:fldCharType="end"/>
      </w:r>
      <w:r w:rsidRPr="00FA12E6">
        <w:t xml:space="preserve"> </w:t>
      </w:r>
      <w:r w:rsidR="00BC5B61" w:rsidRPr="00FA12E6">
        <w:t>All of these factors may influence the degree to which HIV-infected individuals in LMIC are faced with co-morbid challenges to their health, particularly infection</w:t>
      </w:r>
      <w:r w:rsidR="00347A5A">
        <w:t>.</w:t>
      </w:r>
      <w:hyperlink w:anchor="_ENREF_131" w:tooltip="Greer, 2008 #3402" w:history="1">
        <w:r w:rsidR="00B4478B" w:rsidRPr="00FA12E6">
          <w:fldChar w:fldCharType="begin">
            <w:fldData xml:space="preserve">PEVuZE5vdGU+PENpdGU+PEF1dGhvcj5HcmVlcjwvQXV0aG9yPjxZZWFyPjIwMDg8L1llYXI+PFJl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</w:fldData>
          </w:fldChar>
        </w:r>
        <w:r w:rsidR="00B4478B">
          <w:instrText xml:space="preserve"> ADDIN EN.CITE </w:instrText>
        </w:r>
        <w:r w:rsidR="00B4478B">
          <w:fldChar w:fldCharType="begin">
            <w:fldData xml:space="preserve">PEVuZE5vdGU+PENpdGU+PEF1dGhvcj5HcmVlcjwvQXV0aG9yPjxZZWFyPjIwMDg8L1llYXI+PFJl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131</w:t>
        </w:r>
        <w:r w:rsidR="00B4478B" w:rsidRPr="00FA12E6">
          <w:fldChar w:fldCharType="end"/>
        </w:r>
      </w:hyperlink>
      <w:r w:rsidR="00BC5B61" w:rsidRPr="00FA12E6">
        <w:t xml:space="preserve"> </w:t>
      </w:r>
      <w:r w:rsidR="007A437A">
        <w:t xml:space="preserve">In many low income settings, </w:t>
      </w:r>
      <w:r w:rsidR="00BC5B61" w:rsidRPr="00FA12E6">
        <w:t>the</w:t>
      </w:r>
      <w:r w:rsidR="007A437A">
        <w:t xml:space="preserve"> </w:t>
      </w:r>
      <w:r w:rsidR="00347A5A">
        <w:t xml:space="preserve">lack of </w:t>
      </w:r>
      <w:r w:rsidR="0091798B">
        <w:t xml:space="preserve">diagnostic </w:t>
      </w:r>
      <w:r w:rsidR="00347A5A">
        <w:t>capacity</w:t>
      </w:r>
      <w:r w:rsidR="00BC5B61" w:rsidRPr="00FA12E6">
        <w:t xml:space="preserve"> means there is a paucity of evidence about relative burdens of disease, and less well refined local clinical </w:t>
      </w:r>
      <w:r w:rsidR="0091798B">
        <w:t xml:space="preserve">management </w:t>
      </w:r>
      <w:r w:rsidR="00BC5B61" w:rsidRPr="00FA12E6">
        <w:t xml:space="preserve">guidelines. </w:t>
      </w:r>
      <w:r w:rsidR="00090B22" w:rsidRPr="00FA12E6">
        <w:t xml:space="preserve">In addition, </w:t>
      </w:r>
      <w:r w:rsidR="0091798B">
        <w:t xml:space="preserve">weak health systems may be further compromised </w:t>
      </w:r>
      <w:r w:rsidR="00090B22" w:rsidRPr="00FA12E6">
        <w:t>by external factors such as natural disasters, political and economic instability.</w:t>
      </w:r>
    </w:p>
    <w:p w14:paraId="4BEC1F7B" w14:textId="66A5DF61" w:rsidR="006117CA" w:rsidRPr="00FA12E6" w:rsidRDefault="000D531F" w:rsidP="00A81617">
      <w:r w:rsidRPr="00FA12E6">
        <w:t>Data from high-income settings countries has demonstrated a tripling of mortality rates in HIV-infected individuals who smoke compared with the background population.</w:t>
      </w:r>
      <w:r w:rsidRPr="00FA12E6">
        <w:fldChar w:fldCharType="begin">
          <w:fldData xml:space="preserve">PEVuZE5vdGU+PENpdGU+PEF1dGhvcj5QYXRlbDwvQXV0aG9yPjxZZWFyPjIwMDg8L1llYXI+PFJl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</w:fldData>
        </w:fldChar>
      </w:r>
      <w:r>
        <w:instrText xml:space="preserve"> ADDIN EN.CITE </w:instrText>
      </w:r>
      <w:r>
        <w:fldChar w:fldCharType="begin">
          <w:fldData xml:space="preserve">PEVuZE5vdGU+PENpdGU+PEF1dGhvcj5QYXRlbDwvQXV0aG9yPjxZZWFyPjIwMDg8L1llYXI+PFJl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</w:fldData>
        </w:fldChar>
      </w:r>
      <w:r>
        <w:instrText xml:space="preserve"> ADDIN EN.CITE.DATA </w:instrText>
      </w:r>
      <w:r>
        <w:fldChar w:fldCharType="end"/>
      </w:r>
      <w:r w:rsidRPr="00FA12E6">
        <w:fldChar w:fldCharType="separate"/>
      </w:r>
      <w:hyperlink w:anchor="_ENREF_132" w:tooltip="Patel, 2008 #3553" w:history="1">
        <w:r w:rsidR="00B4478B" w:rsidRPr="00442FF9">
          <w:rPr>
            <w:noProof/>
            <w:vertAlign w:val="superscript"/>
          </w:rPr>
          <w:t>132</w:t>
        </w:r>
      </w:hyperlink>
      <w:r w:rsidRPr="00442FF9">
        <w:rPr>
          <w:noProof/>
          <w:vertAlign w:val="superscript"/>
        </w:rPr>
        <w:t>,</w:t>
      </w:r>
      <w:hyperlink w:anchor="_ENREF_133" w:tooltip="Helleberg, 2013 #3557" w:history="1">
        <w:r w:rsidR="00B4478B" w:rsidRPr="00442FF9">
          <w:rPr>
            <w:noProof/>
            <w:vertAlign w:val="superscript"/>
          </w:rPr>
          <w:t>133</w:t>
        </w:r>
      </w:hyperlink>
      <w:r w:rsidRPr="00FA12E6">
        <w:fldChar w:fldCharType="end"/>
      </w:r>
      <w:r>
        <w:t xml:space="preserve"> </w:t>
      </w:r>
      <w:r w:rsidR="00090B22" w:rsidRPr="00FA12E6">
        <w:t>R</w:t>
      </w:r>
      <w:r w:rsidR="00734B29" w:rsidRPr="00FA12E6">
        <w:t>ising tobacco use</w:t>
      </w:r>
      <w:r w:rsidR="007A437A">
        <w:t>,</w:t>
      </w:r>
      <w:r w:rsidR="00734B29" w:rsidRPr="00FA12E6">
        <w:t xml:space="preserve"> and relatively weak tobacco control frameworks </w:t>
      </w:r>
      <w:r w:rsidR="00090B22" w:rsidRPr="00FA12E6">
        <w:t>in LMIC</w:t>
      </w:r>
      <w:r w:rsidR="007A437A">
        <w:t>,</w:t>
      </w:r>
      <w:r w:rsidR="00090B22" w:rsidRPr="00FA12E6">
        <w:t xml:space="preserve"> are</w:t>
      </w:r>
      <w:r w:rsidR="00734B29" w:rsidRPr="00FA12E6">
        <w:t xml:space="preserve"> projected to cause an increase in chronic respiratory disease and malignancy.</w:t>
      </w:r>
      <w:hyperlink w:anchor="_ENREF_134" w:tooltip="Jackson-Morris, 2013 #3400" w:history="1">
        <w:r w:rsidR="00B4478B" w:rsidRPr="00FA12E6">
          <w:fldChar w:fldCharType="begin">
            <w:fldData xml:space="preserve">PEVuZE5vdGU+PENpdGU+PEF1dGhvcj5KYWNrc29uLU1vcnJpczwvQXV0aG9yPjxZZWFyPjIwMTM8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==
</w:fldData>
          </w:fldChar>
        </w:r>
        <w:r w:rsidR="00B4478B">
          <w:instrText xml:space="preserve"> ADDIN EN.CITE </w:instrText>
        </w:r>
        <w:r w:rsidR="00B4478B">
          <w:fldChar w:fldCharType="begin">
            <w:fldData xml:space="preserve">PEVuZE5vdGU+PENpdGU+PEF1dGhvcj5KYWNrc29uLU1vcnJpczwvQXV0aG9yPjxZZWFyPjIwMTM8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==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134</w:t>
        </w:r>
        <w:r w:rsidR="00B4478B" w:rsidRPr="00FA12E6">
          <w:fldChar w:fldCharType="end"/>
        </w:r>
      </w:hyperlink>
      <w:r w:rsidR="00734B29" w:rsidRPr="00FA12E6">
        <w:t xml:space="preserve"> The risk may be even higher among those living with HIV. </w:t>
      </w:r>
    </w:p>
    <w:p w14:paraId="4EBD64CC" w14:textId="08450832" w:rsidR="00766BDA" w:rsidRPr="002D5202" w:rsidRDefault="00766BDA" w:rsidP="00914A92">
      <w:pPr>
        <w:pStyle w:val="Heading1"/>
      </w:pPr>
      <w:r w:rsidRPr="002D5202">
        <w:t xml:space="preserve">Prevention of </w:t>
      </w:r>
      <w:r w:rsidRPr="00914A92">
        <w:t>H</w:t>
      </w:r>
      <w:r w:rsidR="0061777A" w:rsidRPr="00914A92">
        <w:t>IV</w:t>
      </w:r>
      <w:r w:rsidR="0061777A" w:rsidRPr="002D5202">
        <w:t>-related respiratory</w:t>
      </w:r>
      <w:r w:rsidR="004A7E5A" w:rsidRPr="002D5202">
        <w:t xml:space="preserve"> illness</w:t>
      </w:r>
    </w:p>
    <w:p w14:paraId="72E1D622" w14:textId="66298254" w:rsidR="001B6658" w:rsidRPr="0091798B" w:rsidRDefault="001B6658" w:rsidP="00914A92">
      <w:pPr>
        <w:pStyle w:val="Heading2"/>
      </w:pPr>
      <w:r w:rsidRPr="0091798B">
        <w:t>Co</w:t>
      </w:r>
      <w:r w:rsidR="00983160" w:rsidRPr="0091798B">
        <w:t>-</w:t>
      </w:r>
      <w:r w:rsidRPr="00914A92">
        <w:t>trimoxazole</w:t>
      </w:r>
    </w:p>
    <w:p w14:paraId="52D0CBA3" w14:textId="10DF0240" w:rsidR="00766BDA" w:rsidRPr="00FA12E6" w:rsidRDefault="00766BDA" w:rsidP="00A81617">
      <w:r w:rsidRPr="00FA12E6">
        <w:t xml:space="preserve">Co-trimoxazole is effective against several respiratory pathogens including </w:t>
      </w:r>
      <w:r w:rsidRPr="00FA12E6">
        <w:rPr>
          <w:i/>
        </w:rPr>
        <w:t>P. jirovecii</w:t>
      </w:r>
      <w:r w:rsidRPr="00FA12E6">
        <w:t xml:space="preserve">, and bacteria such as </w:t>
      </w:r>
      <w:r w:rsidRPr="00FA12E6">
        <w:rPr>
          <w:i/>
        </w:rPr>
        <w:t>S. pneumoniae</w:t>
      </w:r>
      <w:r w:rsidRPr="00FA12E6">
        <w:t xml:space="preserve">, </w:t>
      </w:r>
      <w:r w:rsidRPr="00FA12E6">
        <w:rPr>
          <w:i/>
        </w:rPr>
        <w:t>H. influenza</w:t>
      </w:r>
      <w:r w:rsidR="00983160" w:rsidRPr="00FA12E6">
        <w:rPr>
          <w:i/>
        </w:rPr>
        <w:t>,</w:t>
      </w:r>
      <w:r w:rsidRPr="00FA12E6">
        <w:t xml:space="preserve"> and </w:t>
      </w:r>
      <w:r w:rsidRPr="00FA12E6">
        <w:rPr>
          <w:i/>
        </w:rPr>
        <w:t>S. aureus</w:t>
      </w:r>
      <w:r w:rsidRPr="00FA12E6">
        <w:t xml:space="preserve"> and antibiotic prophylaxis with co-trimoxazole in HIV-infected individuals reduces mortality in adults and children independent of ART.</w:t>
      </w:r>
      <w:hyperlink w:anchor="_ENREF_135" w:tooltip="Suthar, 2012 #3354" w:history="1">
        <w:r w:rsidR="00B4478B" w:rsidRPr="00FA12E6">
          <w:fldChar w:fldCharType="begin">
            <w:fldData xml:space="preserve">PEVuZE5vdGU+PENpdGU+PEF1dGhvcj5TdXRoYXI8L0F1dGhvcj48WWVhcj4yMDEyPC9ZZWFyPjxS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L3BlcmlvZGljYWw+PHBhZ2VzPkNEMDAzNTA4PC9w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wvcGVyaW9kaWNhbD48cGFnZXM+Mzkz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</w:fldData>
          </w:fldChar>
        </w:r>
        <w:r w:rsidR="00B4478B">
          <w:instrText xml:space="preserve"> ADDIN EN.CITE </w:instrText>
        </w:r>
        <w:r w:rsidR="00B4478B">
          <w:fldChar w:fldCharType="begin">
            <w:fldData xml:space="preserve">PEVuZE5vdGU+PENpdGU+PEF1dGhvcj5TdXRoYXI8L0F1dGhvcj48WWVhcj4yMDEyPC9ZZWFyPjxS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L3BlcmlvZGljYWw+PHBhZ2VzPkNEMDAzNTA4PC9w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wvcGVyaW9kaWNhbD48cGFnZXM+Mzkz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135-137</w:t>
        </w:r>
        <w:r w:rsidR="00B4478B" w:rsidRPr="00FA12E6">
          <w:fldChar w:fldCharType="end"/>
        </w:r>
      </w:hyperlink>
      <w:hyperlink w:anchor="_ENREF_108" w:tooltip="Grimwade, 2006 #3356" w:history="1"/>
      <w:r w:rsidRPr="00FA12E6">
        <w:t xml:space="preserve">  Recommendation of co</w:t>
      </w:r>
      <w:r w:rsidR="00470664" w:rsidRPr="00FA12E6">
        <w:t>-</w:t>
      </w:r>
      <w:r w:rsidRPr="00FA12E6">
        <w:t xml:space="preserve">trimoxazole prophylaxis has resulted in lower rates of PCP and </w:t>
      </w:r>
      <w:r w:rsidR="00470664" w:rsidRPr="00FA12E6">
        <w:t xml:space="preserve">bacterial </w:t>
      </w:r>
      <w:r w:rsidRPr="00FA12E6">
        <w:t>pneumonia, even where antibiotic resistance rates are high.</w:t>
      </w:r>
      <w:hyperlink w:anchor="_ENREF_138" w:tooltip="Anglaret, 1999 #3366" w:history="1">
        <w:r w:rsidR="00B4478B" w:rsidRPr="00FA12E6">
          <w:fldChar w:fldCharType="begin">
            <w:fldData xml:space="preserve">PEVuZE5vdGU+PENpdGU+PEF1dGhvcj5BbmdsYXJldDwvQXV0aG9yPjxZZWFyPjE5OTk8L1llYXI+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Q2My04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0MjgtMzQ8L3BhZ2VzPjx2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Tg2NS03MTwvcGFnZXM+PHZvbHVtZT4zNjQ8L3ZvbHVtZT48bnVtYmVyPjk0NDg8L251bWJl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</w:fldData>
          </w:fldChar>
        </w:r>
        <w:r w:rsidR="00B4478B">
          <w:instrText xml:space="preserve"> ADDIN EN.CITE </w:instrText>
        </w:r>
        <w:r w:rsidR="00B4478B">
          <w:fldChar w:fldCharType="begin">
            <w:fldData xml:space="preserve">PEVuZE5vdGU+PENpdGU+PEF1dGhvcj5BbmdsYXJldDwvQXV0aG9yPjxZZWFyPjE5OTk8L1llYXI+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Q2My04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0MjgtMzQ8L3BhZ2VzPjx2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Tg2NS03MTwvcGFnZXM+PHZvbHVtZT4zNjQ8L3ZvbHVtZT48bnVtYmVyPjk0NDg8L251bWJl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138-140</w:t>
        </w:r>
        <w:r w:rsidR="00B4478B" w:rsidRPr="00FA12E6">
          <w:fldChar w:fldCharType="end"/>
        </w:r>
      </w:hyperlink>
      <w:hyperlink w:anchor="_ENREF_161" w:tooltip="Mermin, 2004 #579" w:history="1"/>
      <w:hyperlink w:anchor="_ENREF_162" w:tooltip="Chintu, 2004 #3363" w:history="1"/>
      <w:r w:rsidRPr="00FA12E6">
        <w:t xml:space="preserve"> </w:t>
      </w:r>
      <w:r w:rsidR="00D2216D" w:rsidRPr="00FA12E6">
        <w:t>Recent review of available data, and subsequent recommendations from the WHO, suggest that in resource</w:t>
      </w:r>
      <w:r w:rsidR="00983160" w:rsidRPr="00FA12E6">
        <w:t>-</w:t>
      </w:r>
      <w:r w:rsidR="00D2216D" w:rsidRPr="00FA12E6">
        <w:t>r</w:t>
      </w:r>
      <w:r w:rsidRPr="00FA12E6">
        <w:t xml:space="preserve">ich settings co-trimoxazole prophylaxis can be stopped after immune reconstitution </w:t>
      </w:r>
      <w:r w:rsidR="00983160" w:rsidRPr="00FA12E6">
        <w:t>induced by</w:t>
      </w:r>
      <w:r w:rsidRPr="00FA12E6">
        <w:t xml:space="preserve"> ART.</w:t>
      </w:r>
      <w:r w:rsidR="00F311DD" w:rsidRPr="00FA12E6">
        <w:fldChar w:fldCharType="begin">
          <w:fldData xml:space="preserve">PEVuZE5vdGU+PENpdGU+PEF1dGhvcj5XSE88L0F1dGhvcj48WWVhcj4yMDEzPC9ZZWFyPjxSZWNO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</w:fldData>
        </w:fldChar>
      </w:r>
      <w:r w:rsidR="00B4478B">
        <w:instrText xml:space="preserve"> ADDIN EN.CITE </w:instrText>
      </w:r>
      <w:r w:rsidR="00B4478B">
        <w:fldChar w:fldCharType="begin">
          <w:fldData xml:space="preserve">PEVuZE5vdGU+PENpdGU+PEF1dGhvcj5XSE88L0F1dGhvcj48WWVhcj4yMDEzPC9ZZWFyPjxSZWNO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</w:fldData>
        </w:fldChar>
      </w:r>
      <w:r w:rsidR="00B4478B">
        <w:instrText xml:space="preserve"> ADDIN EN.CITE.DATA </w:instrText>
      </w:r>
      <w:r w:rsidR="00B4478B">
        <w:fldChar w:fldCharType="end"/>
      </w:r>
      <w:r w:rsidR="00F311DD" w:rsidRPr="00FA12E6">
        <w:fldChar w:fldCharType="separate"/>
      </w:r>
      <w:hyperlink w:anchor="_ENREF_141" w:tooltip="WHO, 2013 #3490" w:history="1">
        <w:r w:rsidR="00B4478B" w:rsidRPr="00B4478B">
          <w:rPr>
            <w:noProof/>
            <w:vertAlign w:val="superscript"/>
          </w:rPr>
          <w:t>141</w:t>
        </w:r>
      </w:hyperlink>
      <w:r w:rsidR="00B4478B" w:rsidRPr="00B4478B">
        <w:rPr>
          <w:noProof/>
          <w:vertAlign w:val="superscript"/>
        </w:rPr>
        <w:t>,</w:t>
      </w:r>
      <w:hyperlink w:anchor="_ENREF_142" w:tooltip="Opportunistic Infections Project Team of the Collaboration of Observational, 2010 #3618" w:history="1">
        <w:r w:rsidR="00B4478B" w:rsidRPr="00B4478B">
          <w:rPr>
            <w:noProof/>
            <w:vertAlign w:val="superscript"/>
          </w:rPr>
          <w:t>142</w:t>
        </w:r>
      </w:hyperlink>
      <w:r w:rsidR="00F311DD" w:rsidRPr="00FA12E6">
        <w:fldChar w:fldCharType="end"/>
      </w:r>
      <w:r w:rsidR="00D2216D" w:rsidRPr="00FA12E6">
        <w:t xml:space="preserve"> </w:t>
      </w:r>
      <w:r w:rsidR="006203AA" w:rsidRPr="00FA12E6">
        <w:t xml:space="preserve">However, in sub-Saharan </w:t>
      </w:r>
      <w:r w:rsidR="0091798B">
        <w:t>Africa</w:t>
      </w:r>
      <w:r w:rsidR="006203AA" w:rsidRPr="00FA12E6">
        <w:t xml:space="preserve">, continued co-trimoxazole prophylaxis is associated with </w:t>
      </w:r>
      <w:r w:rsidR="00983160" w:rsidRPr="00FA12E6">
        <w:t xml:space="preserve">a </w:t>
      </w:r>
      <w:r w:rsidR="006203AA" w:rsidRPr="00FA12E6">
        <w:t>mortality benefit</w:t>
      </w:r>
      <w:r w:rsidRPr="00FA12E6">
        <w:t xml:space="preserve"> even after immune reconstitution.</w:t>
      </w:r>
      <w:hyperlink w:anchor="_ENREF_143" w:tooltip="Church, 2015 #3509" w:history="1">
        <w:r w:rsidR="00B4478B" w:rsidRPr="00FA12E6">
          <w:fldChar w:fldCharType="begin"/>
        </w:r>
        <w:r w:rsidR="00B4478B">
          <w:instrText xml:space="preserve"> ADDIN EN.CITE &lt;EndNote&gt;&lt;Cite&gt;&lt;Author&gt;Church&lt;/Author&gt;&lt;Year&gt;2015&lt;/Year&gt;&lt;RecNum&gt;3509&lt;/RecNum&gt;&lt;DisplayText&gt;&lt;style face="superscript"&gt;143&lt;/style&gt;&lt;/DisplayText&gt;&lt;record&gt;&lt;rec-number&gt;3509&lt;/rec-number&gt;&lt;foreign-keys&gt;&lt;key app="EN" db-id="vxrv9der7tps5yexz215xa0vsex2p5f9rd0w" timestamp="1440507794"&gt;3509&lt;/key&gt;&lt;/foreign-keys&gt;&lt;ref-type name="Journal Article"&gt;17&lt;/ref-type&gt;&lt;contributors&gt;&lt;authors&gt;&lt;author&gt;Church, J. A.&lt;/author&gt;&lt;author&gt;Fitzgerald, F.&lt;/author&gt;&lt;author&gt;Walker, A. S.&lt;/author&gt;&lt;author&gt;Gibb, D. M.&lt;/author&gt;&lt;author&gt;Prendergast, A. J.&lt;/author&gt;&lt;/authors&gt;&lt;/contributors&gt;&lt;auth-address&gt;Centre for Paediatrics, Blizard Institute, Queen Mary University of London, London, UK.&amp;#xD;UCL Institute of Child Health, London, UK.&amp;#xD;MRC Clinical Trials Unit at University College London, London, UK.&amp;#xD;Centre for Paediatrics, Blizard Institute, Queen Mary University of London, London, UK; MRC Clinical Trials Unit at University College London, London, UK; Zvitambo Institute for Maternal and Child Health Research, Harare, Zimbabwe. Electronic address: a.prendergast@qmul.ac.uk.&lt;/auth-address&gt;&lt;titles&gt;&lt;title&gt;The expanding role of co-trimoxazole in developing countries&lt;/title&gt;&lt;secondary-title&gt;Lancet Infect Dis&lt;/secondary-title&gt;&lt;alt-title&gt;The Lancet. Infectious diseases&lt;/alt-title&gt;&lt;/titles&gt;&lt;periodical&gt;&lt;full-title&gt;Lancet Infect Dis&lt;/full-title&gt;&lt;/periodical&gt;&lt;pages&gt;327-339&lt;/pages&gt;&lt;volume&gt;15&lt;/volume&gt;&lt;number&gt;3&lt;/number&gt;&lt;edition&gt;2015/01/27&lt;/edition&gt;&lt;dates&gt;&lt;year&gt;2015&lt;/year&gt;&lt;pub-dates&gt;&lt;date&gt;Mar&lt;/date&gt;&lt;/pub-dates&gt;&lt;/dates&gt;&lt;isbn&gt;1473-3099&lt;/isbn&gt;&lt;accession-num&gt;25618179&lt;/accession-num&gt;&lt;urls&gt;&lt;related-urls&gt;&lt;url&gt;http://ac.els-cdn.com/S1473309914710114/1-s2.0-S1473309914710114-main.pdf?_tid=3024d240-ddd9-11e4-a921-00000aab0f6b&amp;amp;acdnat=1428488741_95e33dbf44d8b8a860cebe79055782ac&lt;/url&gt;&lt;/related-urls&gt;&lt;/urls&gt;&lt;electronic-resource-num&gt;10.1016/s1473-3099(14)71011-4&lt;/electronic-resource-num&gt;&lt;remote-database-provider&gt;NLM&lt;/remote-database-provider&gt;&lt;language&gt;Eng&lt;/language&gt;&lt;/record&gt;&lt;/Cite&gt;&lt;/EndNote&gt;</w:instrText>
        </w:r>
        <w:r w:rsidR="00B4478B" w:rsidRPr="00FA12E6">
          <w:fldChar w:fldCharType="separate"/>
        </w:r>
        <w:r w:rsidR="00B4478B" w:rsidRPr="00B4478B">
          <w:rPr>
            <w:noProof/>
            <w:vertAlign w:val="superscript"/>
          </w:rPr>
          <w:t>143</w:t>
        </w:r>
        <w:r w:rsidR="00B4478B" w:rsidRPr="00FA12E6">
          <w:fldChar w:fldCharType="end"/>
        </w:r>
      </w:hyperlink>
      <w:r w:rsidRPr="00FA12E6">
        <w:t xml:space="preserve"> This is thought to be due to its broader effects on malaria prophylaxis and prevention of severe bacterial infections, rather than prevention of PCP, which is uncommon </w:t>
      </w:r>
      <w:r w:rsidR="00F311DD" w:rsidRPr="00FA12E6">
        <w:t>at higher CD4 counts.</w:t>
      </w:r>
      <w:hyperlink w:anchor="_ENREF_144" w:tooltip="Bwakura-Dangarembizi, 2014 #3619" w:history="1">
        <w:r w:rsidR="00B4478B" w:rsidRPr="00FA12E6">
          <w:fldChar w:fldCharType="begin">
            <w:fldData xml:space="preserve">PEVuZE5vdGU+PENpdGU+PEF1dGhvcj5Cd2FrdXJhLURhbmdhcmVtYml6aTwvQXV0aG9yPjxZZWFy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</w:fldData>
          </w:fldChar>
        </w:r>
        <w:r w:rsidR="00B4478B">
          <w:instrText xml:space="preserve"> ADDIN EN.CITE </w:instrText>
        </w:r>
        <w:r w:rsidR="00B4478B">
          <w:fldChar w:fldCharType="begin">
            <w:fldData xml:space="preserve">PEVuZE5vdGU+PENpdGU+PEF1dGhvcj5Cd2FrdXJhLURhbmdhcmVtYml6aTwvQXV0aG9yPjxZZWFy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144</w:t>
        </w:r>
        <w:r w:rsidR="00B4478B" w:rsidRPr="00FA12E6">
          <w:fldChar w:fldCharType="end"/>
        </w:r>
      </w:hyperlink>
      <w:r w:rsidR="00F311DD" w:rsidRPr="00FA12E6">
        <w:t xml:space="preserve"> </w:t>
      </w:r>
      <w:r w:rsidRPr="00FA12E6">
        <w:t>In the recent past, rates of co-trimoxazole uptake</w:t>
      </w:r>
      <w:r w:rsidR="00AC0A3B" w:rsidRPr="00FA12E6">
        <w:t>, especially in sub-Saharan Africa,</w:t>
      </w:r>
      <w:r w:rsidRPr="00FA12E6">
        <w:t xml:space="preserve"> have been sub</w:t>
      </w:r>
      <w:r w:rsidR="00470664" w:rsidRPr="00FA12E6">
        <w:t>-</w:t>
      </w:r>
      <w:r w:rsidRPr="00FA12E6">
        <w:t xml:space="preserve">optimal due to </w:t>
      </w:r>
      <w:r w:rsidR="0091798B">
        <w:t xml:space="preserve">weak </w:t>
      </w:r>
      <w:r w:rsidRPr="00FA12E6">
        <w:t>drug supply</w:t>
      </w:r>
      <w:r w:rsidR="009A6EF0">
        <w:t xml:space="preserve"> </w:t>
      </w:r>
      <w:r w:rsidR="0091798B">
        <w:t>chains</w:t>
      </w:r>
      <w:r w:rsidRPr="00FA12E6">
        <w:t xml:space="preserve"> despite relatively low drug costs.</w:t>
      </w:r>
      <w:r w:rsidRPr="00FA12E6">
        <w:fldChar w:fldCharType="begin">
          <w:fldData xml:space="preserve">PEVuZE5vdGU+PENpdGU+PEF1dGhvcj5EYXRlPC9BdXRob3I+PFllYXI+MjAxMDwvWWVhcj48UmVj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</w:fldData>
        </w:fldChar>
      </w:r>
      <w:r w:rsidR="00B4478B">
        <w:instrText xml:space="preserve"> ADDIN EN.CITE </w:instrText>
      </w:r>
      <w:r w:rsidR="00B4478B">
        <w:fldChar w:fldCharType="begin">
          <w:fldData xml:space="preserve">PEVuZE5vdGU+PENpdGU+PEF1dGhvcj5EYXRlPC9BdXRob3I+PFllYXI+MjAxMDwvWWVhcj48UmVj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</w:fldData>
        </w:fldChar>
      </w:r>
      <w:r w:rsidR="00B4478B">
        <w:instrText xml:space="preserve"> ADDIN EN.CITE.DATA </w:instrText>
      </w:r>
      <w:r w:rsidR="00B4478B">
        <w:fldChar w:fldCharType="end"/>
      </w:r>
      <w:r w:rsidRPr="00FA12E6">
        <w:fldChar w:fldCharType="separate"/>
      </w:r>
      <w:hyperlink w:anchor="_ENREF_145" w:tooltip="Date, 2010 #3355" w:history="1">
        <w:r w:rsidR="00B4478B" w:rsidRPr="00B4478B">
          <w:rPr>
            <w:noProof/>
            <w:vertAlign w:val="superscript"/>
          </w:rPr>
          <w:t>145</w:t>
        </w:r>
      </w:hyperlink>
      <w:r w:rsidR="00B4478B" w:rsidRPr="00B4478B">
        <w:rPr>
          <w:noProof/>
          <w:vertAlign w:val="superscript"/>
        </w:rPr>
        <w:t>,</w:t>
      </w:r>
      <w:hyperlink w:anchor="_ENREF_146" w:tooltip="Zachariah, 2007 #3364" w:history="1">
        <w:r w:rsidR="00B4478B" w:rsidRPr="00B4478B">
          <w:rPr>
            <w:noProof/>
            <w:vertAlign w:val="superscript"/>
          </w:rPr>
          <w:t>146</w:t>
        </w:r>
      </w:hyperlink>
      <w:r w:rsidRPr="00FA12E6">
        <w:fldChar w:fldCharType="end"/>
      </w:r>
      <w:r w:rsidRPr="00FA12E6">
        <w:t xml:space="preserve"> Individual factors for non-use include a lack of understanding of therapies by ca</w:t>
      </w:r>
      <w:r w:rsidR="007A437A">
        <w:t>regivers and healthcare workers</w:t>
      </w:r>
      <w:r w:rsidRPr="00FA12E6">
        <w:t>, highlighting the importance of patient education.</w:t>
      </w:r>
      <w:hyperlink w:anchor="_ENREF_147" w:tooltip="Moodley, 2013 #3368" w:history="1">
        <w:r w:rsidR="00B4478B" w:rsidRPr="00FA12E6">
          <w:fldChar w:fldCharType="begin"/>
        </w:r>
        <w:r w:rsidR="00B4478B">
          <w:instrText xml:space="preserve"> ADDIN EN.CITE &lt;EndNote&gt;&lt;Cite&gt;&lt;Author&gt;Moodley&lt;/Author&gt;&lt;Year&gt;2013&lt;/Year&gt;&lt;RecNum&gt;3368&lt;/RecNum&gt;&lt;DisplayText&gt;&lt;style face="superscript"&gt;147&lt;/style&gt;&lt;/DisplayText&gt;&lt;record&gt;&lt;rec-number&gt;3368&lt;/rec-number&gt;&lt;foreign-keys&gt;&lt;key app="EN" db-id="vxrv9der7tps5yexz215xa0vsex2p5f9rd0w" timestamp="1427192677"&gt;3368&lt;/key&gt;&lt;/foreign-keys&gt;&lt;ref-type name="Journal Article"&gt;17&lt;/ref-type&gt;&lt;contributors&gt;&lt;authors&gt;&lt;author&gt;Moodley, D.&lt;/author&gt;&lt;author&gt;Reddy, L.&lt;/author&gt;&lt;author&gt;Mahungo, W.&lt;/author&gt;&lt;author&gt;Masha, R.&lt;/author&gt;&lt;/authors&gt;&lt;/contributors&gt;&lt;auth-address&gt;Womens Health and HIV Research Unit, Department of Obstetrics and Gynaecology, Nelson R Mandela School of Medicine, University of KwaZulu-Natal, Durban, South Africa. moodleyd1@ukzn.ac.za&lt;/auth-address&gt;&lt;titles&gt;&lt;title&gt;Factors associated with coverage of cotrimoxazole prophylaxis in HIV-exposed children in South Africa&lt;/title&gt;&lt;secondary-title&gt;PLoS One&lt;/secondary-title&gt;&lt;alt-title&gt;PloS one&lt;/alt-title&gt;&lt;/titles&gt;&lt;periodical&gt;&lt;full-title&gt;PLoS One&lt;/full-title&gt;&lt;/periodical&gt;&lt;alt-periodical&gt;&lt;full-title&gt;PLoS One&lt;/full-title&gt;&lt;/alt-periodical&gt;&lt;pages&gt;e63273&lt;/pages&gt;&lt;volume&gt;8&lt;/volume&gt;&lt;number&gt;5&lt;/number&gt;&lt;edition&gt;2013/05/15&lt;/edition&gt;&lt;keywords&gt;&lt;keyword&gt;*Antibiotic Prophylaxis&lt;/keyword&gt;&lt;keyword&gt;Child&lt;/keyword&gt;&lt;keyword&gt;Female&lt;/keyword&gt;&lt;keyword&gt;HIV Infections/*drug therapy/epidemiology&lt;/keyword&gt;&lt;keyword&gt;Humans&lt;/keyword&gt;&lt;keyword&gt;Infant&lt;/keyword&gt;&lt;keyword&gt;Male&lt;/keyword&gt;&lt;keyword&gt;South Africa/epidemiology&lt;/keyword&gt;&lt;keyword&gt;Trimethoprim-Sulfamethoxazole Combination/*therapeutic use&lt;/keyword&gt;&lt;/keywords&gt;&lt;dates&gt;&lt;year&gt;2013&lt;/year&gt;&lt;/dates&gt;&lt;isbn&gt;1932-6203 (Electronic)&amp;#xD;1932-6203 (Linking)&lt;/isbn&gt;&lt;accession-num&gt;23667599&lt;/accession-num&gt;&lt;urls&gt;&lt;related-urls&gt;&lt;url&gt;http://www.ncbi.nlm.nih.gov/pubmed/23667599&lt;/url&gt;&lt;/related-urls&gt;&lt;/urls&gt;&lt;custom2&gt;3646768&lt;/custom2&gt;&lt;electronic-resource-num&gt;10.1371/journal.pone.0063273&lt;/electronic-resource-num&gt;&lt;language&gt;eng&lt;/language&gt;&lt;/record&gt;&lt;/Cite&gt;&lt;/EndNote&gt;</w:instrText>
        </w:r>
        <w:r w:rsidR="00B4478B" w:rsidRPr="00FA12E6">
          <w:fldChar w:fldCharType="separate"/>
        </w:r>
        <w:r w:rsidR="00B4478B" w:rsidRPr="00B4478B">
          <w:rPr>
            <w:noProof/>
            <w:vertAlign w:val="superscript"/>
          </w:rPr>
          <w:t>147</w:t>
        </w:r>
        <w:r w:rsidR="00B4478B" w:rsidRPr="00FA12E6">
          <w:fldChar w:fldCharType="end"/>
        </w:r>
      </w:hyperlink>
    </w:p>
    <w:p w14:paraId="2F210AC7" w14:textId="49BE0015" w:rsidR="00766BDA" w:rsidRPr="0091798B" w:rsidRDefault="001B6658" w:rsidP="00914A92">
      <w:pPr>
        <w:pStyle w:val="Heading2"/>
      </w:pPr>
      <w:r w:rsidRPr="00914A92">
        <w:t>Isoniazid</w:t>
      </w:r>
      <w:r w:rsidRPr="0091798B">
        <w:t xml:space="preserve"> prophylaxis therapy (IPT)</w:t>
      </w:r>
    </w:p>
    <w:p w14:paraId="21A7309D" w14:textId="658A1A4E" w:rsidR="00766BDA" w:rsidRPr="00FA12E6" w:rsidRDefault="00766BDA" w:rsidP="00A81617">
      <w:r w:rsidRPr="00FA12E6">
        <w:t xml:space="preserve">Given the high risk of TB in HIV-infected individuals, </w:t>
      </w:r>
      <w:r w:rsidR="00AC0A3B" w:rsidRPr="00FA12E6">
        <w:t xml:space="preserve">the </w:t>
      </w:r>
      <w:r w:rsidRPr="00FA12E6">
        <w:t xml:space="preserve">WHO recommends systematic screening for TB, with use of isoniazid prophylaxis therapy (IPT) </w:t>
      </w:r>
      <w:r w:rsidR="0091798B">
        <w:t xml:space="preserve">after exclusion of active disease </w:t>
      </w:r>
      <w:r w:rsidRPr="00FA12E6">
        <w:t>as an essential component of the HIV care package.</w:t>
      </w:r>
      <w:r w:rsidRPr="00FA12E6">
        <w:fldChar w:fldCharType="begin">
          <w:fldData xml:space="preserve">PEVuZE5vdGU+PENpdGU+PFJlY051bT4xNTk8L1JlY051bT48RGlzcGxheVRleHQ+PHN0eWxlIGZh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=
</w:fldData>
        </w:fldChar>
      </w:r>
      <w:r w:rsidR="00B4478B">
        <w:instrText xml:space="preserve"> ADDIN EN.CITE </w:instrText>
      </w:r>
      <w:r w:rsidR="00B4478B">
        <w:fldChar w:fldCharType="begin">
          <w:fldData xml:space="preserve">PEVuZE5vdGU+PENpdGU+PFJlY051bT4xNTk8L1JlY051bT48RGlzcGxheVRleHQ+PHN0eWxlIGZh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=
</w:fldData>
        </w:fldChar>
      </w:r>
      <w:r w:rsidR="00B4478B">
        <w:instrText xml:space="preserve"> ADDIN EN.CITE.DATA </w:instrText>
      </w:r>
      <w:r w:rsidR="00B4478B">
        <w:fldChar w:fldCharType="end"/>
      </w:r>
      <w:r w:rsidRPr="00FA12E6">
        <w:fldChar w:fldCharType="separate"/>
      </w:r>
      <w:hyperlink w:anchor="_ENREF_148" w:tooltip="Pope, 1991 #159" w:history="1">
        <w:r w:rsidR="00B4478B" w:rsidRPr="00B4478B">
          <w:rPr>
            <w:noProof/>
            <w:vertAlign w:val="superscript"/>
          </w:rPr>
          <w:t>148</w:t>
        </w:r>
      </w:hyperlink>
      <w:r w:rsidR="00B4478B" w:rsidRPr="00B4478B">
        <w:rPr>
          <w:noProof/>
          <w:vertAlign w:val="superscript"/>
        </w:rPr>
        <w:t>,</w:t>
      </w:r>
      <w:hyperlink w:anchor="_ENREF_149" w:tooltip="Briggs, 2015 #3394" w:history="1">
        <w:r w:rsidR="00B4478B" w:rsidRPr="00B4478B">
          <w:rPr>
            <w:noProof/>
            <w:vertAlign w:val="superscript"/>
          </w:rPr>
          <w:t>149</w:t>
        </w:r>
      </w:hyperlink>
      <w:r w:rsidRPr="00FA12E6">
        <w:fldChar w:fldCharType="end"/>
      </w:r>
      <w:hyperlink w:anchor="_ENREF_163" w:tooltip="Briggs, 2015 #3394" w:history="1"/>
      <w:r w:rsidRPr="00FA12E6">
        <w:t xml:space="preserve"> While IPT reduces tuberculosis incidence, scale-up of IPT has been slow, </w:t>
      </w:r>
      <w:r w:rsidR="00AC0A3B" w:rsidRPr="00FA12E6">
        <w:t xml:space="preserve">with </w:t>
      </w:r>
      <w:r w:rsidRPr="00FA12E6">
        <w:t xml:space="preserve">only 14 of 41 high TB/HIV burden countries </w:t>
      </w:r>
      <w:r w:rsidR="00470664" w:rsidRPr="00FA12E6">
        <w:t xml:space="preserve">reporting </w:t>
      </w:r>
      <w:r w:rsidRPr="00FA12E6">
        <w:t>having implemented IPT in 2013</w:t>
      </w:r>
      <w:r w:rsidR="00904A90" w:rsidRPr="00FA12E6">
        <w:t>.</w:t>
      </w:r>
      <w:r w:rsidRPr="00FA12E6">
        <w:fldChar w:fldCharType="begin">
          <w:fldData xml:space="preserve">PEVuZE5vdGU+PENpdGU+PEF1dGhvcj5CcmlnZ3M8L0F1dGhvcj48WWVhcj4yMDE1PC9ZZWFyPjxS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</w:fldData>
        </w:fldChar>
      </w:r>
      <w:r w:rsidR="00B4478B">
        <w:instrText xml:space="preserve"> ADDIN EN.CITE </w:instrText>
      </w:r>
      <w:r w:rsidR="00B4478B">
        <w:fldChar w:fldCharType="begin">
          <w:fldData xml:space="preserve">PEVuZE5vdGU+PENpdGU+PEF1dGhvcj5CcmlnZ3M8L0F1dGhvcj48WWVhcj4yMDE1PC9ZZWFyPjxS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</w:fldData>
        </w:fldChar>
      </w:r>
      <w:r w:rsidR="00B4478B">
        <w:instrText xml:space="preserve"> ADDIN EN.CITE.DATA </w:instrText>
      </w:r>
      <w:r w:rsidR="00B4478B">
        <w:fldChar w:fldCharType="end"/>
      </w:r>
      <w:r w:rsidRPr="00FA12E6">
        <w:fldChar w:fldCharType="separate"/>
      </w:r>
      <w:hyperlink w:anchor="_ENREF_107" w:tooltip="Group, 2015 #3620" w:history="1">
        <w:r w:rsidR="00B4478B" w:rsidRPr="00B4478B">
          <w:rPr>
            <w:noProof/>
            <w:vertAlign w:val="superscript"/>
          </w:rPr>
          <w:t>107</w:t>
        </w:r>
      </w:hyperlink>
      <w:r w:rsidR="00B4478B" w:rsidRPr="00B4478B">
        <w:rPr>
          <w:noProof/>
          <w:vertAlign w:val="superscript"/>
        </w:rPr>
        <w:t>,</w:t>
      </w:r>
      <w:hyperlink w:anchor="_ENREF_149" w:tooltip="Briggs, 2015 #3394" w:history="1">
        <w:r w:rsidR="00B4478B" w:rsidRPr="00B4478B">
          <w:rPr>
            <w:noProof/>
            <w:vertAlign w:val="superscript"/>
          </w:rPr>
          <w:t>149</w:t>
        </w:r>
      </w:hyperlink>
      <w:r w:rsidR="00B4478B" w:rsidRPr="00B4478B">
        <w:rPr>
          <w:noProof/>
          <w:vertAlign w:val="superscript"/>
        </w:rPr>
        <w:t>,</w:t>
      </w:r>
      <w:hyperlink w:anchor="_ENREF_150" w:tooltip="WHO, 2014 #3101" w:history="1">
        <w:r w:rsidR="00B4478B" w:rsidRPr="00B4478B">
          <w:rPr>
            <w:noProof/>
            <w:vertAlign w:val="superscript"/>
          </w:rPr>
          <w:t>150</w:t>
        </w:r>
      </w:hyperlink>
      <w:r w:rsidRPr="00FA12E6">
        <w:fldChar w:fldCharType="end"/>
      </w:r>
      <w:r w:rsidRPr="00FA12E6">
        <w:t xml:space="preserve"> </w:t>
      </w:r>
      <w:r w:rsidRPr="00FA12E6">
        <w:rPr>
          <w:szCs w:val="24"/>
        </w:rPr>
        <w:t xml:space="preserve">Challenges to implementation include difficulties in identifying latent disease and excluding active disease, health-system barriers including lack of </w:t>
      </w:r>
      <w:r w:rsidRPr="00FA12E6">
        <w:t>integration of HIV and TB services</w:t>
      </w:r>
      <w:r w:rsidR="00AC0A3B" w:rsidRPr="00FA12E6">
        <w:t>,</w:t>
      </w:r>
      <w:r w:rsidRPr="00FA12E6">
        <w:t xml:space="preserve"> weak supply chain management</w:t>
      </w:r>
      <w:r w:rsidRPr="00FA12E6">
        <w:rPr>
          <w:szCs w:val="24"/>
        </w:rPr>
        <w:t xml:space="preserve">, and ongoing </w:t>
      </w:r>
      <w:r w:rsidR="00AC0A3B" w:rsidRPr="00FA12E6">
        <w:rPr>
          <w:szCs w:val="24"/>
        </w:rPr>
        <w:t xml:space="preserve">uncertainty </w:t>
      </w:r>
      <w:r w:rsidRPr="00FA12E6">
        <w:rPr>
          <w:szCs w:val="24"/>
        </w:rPr>
        <w:t>regarding the duration of treatment and length of protection provided by IPT.</w:t>
      </w:r>
      <w:r w:rsidRPr="00FA12E6">
        <w:rPr>
          <w:szCs w:val="24"/>
        </w:rPr>
        <w:fldChar w:fldCharType="begin">
          <w:fldData xml:space="preserve">PEVuZE5vdGU+PENpdGU+PEF1dGhvcj5EYXRlPC9BdXRob3I+PFllYXI+MjAxMDwvWWVhcj48UmVj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</w:fldData>
        </w:fldChar>
      </w:r>
      <w:r w:rsidR="00B4478B">
        <w:rPr>
          <w:szCs w:val="24"/>
        </w:rPr>
        <w:instrText xml:space="preserve"> ADDIN EN.CITE </w:instrText>
      </w:r>
      <w:r w:rsidR="00B4478B">
        <w:rPr>
          <w:szCs w:val="24"/>
        </w:rPr>
        <w:fldChar w:fldCharType="begin">
          <w:fldData xml:space="preserve">PEVuZE5vdGU+PENpdGU+PEF1dGhvcj5EYXRlPC9BdXRob3I+PFllYXI+MjAxMDwvWWVhcj48UmVj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</w:fldData>
        </w:fldChar>
      </w:r>
      <w:r w:rsidR="00B4478B">
        <w:rPr>
          <w:szCs w:val="24"/>
        </w:rPr>
        <w:instrText xml:space="preserve"> ADDIN EN.CITE.DATA </w:instrText>
      </w:r>
      <w:r w:rsidR="00B4478B">
        <w:rPr>
          <w:szCs w:val="24"/>
        </w:rPr>
      </w:r>
      <w:r w:rsidR="00B4478B">
        <w:rPr>
          <w:szCs w:val="24"/>
        </w:rPr>
        <w:fldChar w:fldCharType="end"/>
      </w:r>
      <w:r w:rsidRPr="00FA12E6">
        <w:rPr>
          <w:szCs w:val="24"/>
        </w:rPr>
      </w:r>
      <w:r w:rsidRPr="00FA12E6">
        <w:rPr>
          <w:szCs w:val="24"/>
        </w:rPr>
        <w:fldChar w:fldCharType="separate"/>
      </w:r>
      <w:hyperlink w:anchor="_ENREF_145" w:tooltip="Date, 2010 #3355" w:history="1">
        <w:r w:rsidR="00B4478B" w:rsidRPr="00B4478B">
          <w:rPr>
            <w:noProof/>
            <w:szCs w:val="24"/>
            <w:vertAlign w:val="superscript"/>
          </w:rPr>
          <w:t>145</w:t>
        </w:r>
      </w:hyperlink>
      <w:r w:rsidR="00B4478B" w:rsidRPr="00B4478B">
        <w:rPr>
          <w:noProof/>
          <w:szCs w:val="24"/>
          <w:vertAlign w:val="superscript"/>
        </w:rPr>
        <w:t>,</w:t>
      </w:r>
      <w:hyperlink w:anchor="_ENREF_151" w:tooltip="Ait-Khaled, 2009 #3664" w:history="1">
        <w:r w:rsidR="00B4478B" w:rsidRPr="00B4478B">
          <w:rPr>
            <w:noProof/>
            <w:szCs w:val="24"/>
            <w:vertAlign w:val="superscript"/>
          </w:rPr>
          <w:t>151</w:t>
        </w:r>
      </w:hyperlink>
      <w:r w:rsidRPr="00FA12E6">
        <w:rPr>
          <w:szCs w:val="24"/>
        </w:rPr>
        <w:fldChar w:fldCharType="end"/>
      </w:r>
    </w:p>
    <w:p w14:paraId="2600B2FB" w14:textId="191602EB" w:rsidR="00766BDA" w:rsidRPr="0091798B" w:rsidRDefault="001B6658" w:rsidP="00914A92">
      <w:pPr>
        <w:pStyle w:val="Heading2"/>
      </w:pPr>
      <w:r w:rsidRPr="00914A92">
        <w:t>Immunization</w:t>
      </w:r>
    </w:p>
    <w:p w14:paraId="6265EE5B" w14:textId="660E6AFA" w:rsidR="00D079F5" w:rsidRPr="00FA12E6" w:rsidRDefault="00766BDA" w:rsidP="00A81617">
      <w:r w:rsidRPr="00FA12E6">
        <w:t>I</w:t>
      </w:r>
      <w:r w:rsidR="00AC0A3B" w:rsidRPr="00FA12E6">
        <w:t>n the general population i</w:t>
      </w:r>
      <w:r w:rsidRPr="00FA12E6">
        <w:t xml:space="preserve">mmunization is effective in reducing disease from </w:t>
      </w:r>
      <w:r w:rsidRPr="00FA12E6">
        <w:rPr>
          <w:i/>
        </w:rPr>
        <w:t>S. pneumoniae</w:t>
      </w:r>
      <w:r w:rsidRPr="00FA12E6">
        <w:t xml:space="preserve">, </w:t>
      </w:r>
      <w:r w:rsidRPr="00FA12E6">
        <w:rPr>
          <w:i/>
        </w:rPr>
        <w:t>H. influenzae</w:t>
      </w:r>
      <w:r w:rsidRPr="00FA12E6">
        <w:t xml:space="preserve"> type b (Hib), in</w:t>
      </w:r>
      <w:r w:rsidR="00D079F5" w:rsidRPr="00FA12E6">
        <w:t>fluenza, measles and pertussis.</w:t>
      </w:r>
      <w:r w:rsidR="0091798B">
        <w:t xml:space="preserve"> </w:t>
      </w:r>
      <w:r w:rsidR="00D079F5" w:rsidRPr="00FA12E6">
        <w:t xml:space="preserve">HIV-infected persons may have a diminished antibody response to pneumococcal vaccine </w:t>
      </w:r>
      <w:r w:rsidR="0091798B">
        <w:t xml:space="preserve">with protection inversely </w:t>
      </w:r>
      <w:r w:rsidR="007A437A">
        <w:t>correlated with</w:t>
      </w:r>
      <w:r w:rsidR="00D079F5" w:rsidRPr="00FA12E6">
        <w:t xml:space="preserve"> </w:t>
      </w:r>
      <w:r w:rsidR="0091798B">
        <w:t xml:space="preserve">the </w:t>
      </w:r>
      <w:r w:rsidR="00D079F5" w:rsidRPr="00FA12E6">
        <w:t>degree of immunodeficiency</w:t>
      </w:r>
      <w:r w:rsidR="003F6B4A" w:rsidRPr="00FA12E6">
        <w:t>.</w:t>
      </w:r>
      <w:hyperlink w:anchor="_ENREF_152" w:tooltip="Kroon, 1994 #3706" w:history="1">
        <w:r w:rsidR="00B4478B" w:rsidRPr="00FA12E6">
          <w:fldChar w:fldCharType="begin">
            <w:fldData xml:space="preserve">PEVuZE5vdGU+PENpdGU+PEF1dGhvcj5Lcm9vbjwvQXV0aG9yPjxZZWFyPjE5OTQ8L1llYXI+PFJl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</w:fldData>
          </w:fldChar>
        </w:r>
        <w:r w:rsidR="00B4478B">
          <w:instrText xml:space="preserve"> ADDIN EN.CITE </w:instrText>
        </w:r>
        <w:r w:rsidR="00B4478B">
          <w:fldChar w:fldCharType="begin">
            <w:fldData xml:space="preserve">PEVuZE5vdGU+PENpdGU+PEF1dGhvcj5Lcm9vbjwvQXV0aG9yPjxZZWFyPjE5OTQ8L1llYXI+PFJl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152-157</w:t>
        </w:r>
        <w:r w:rsidR="00B4478B" w:rsidRPr="00FA12E6">
          <w:fldChar w:fldCharType="end"/>
        </w:r>
      </w:hyperlink>
      <w:r w:rsidR="00D079F5" w:rsidRPr="00FA12E6">
        <w:t xml:space="preserve"> Responses are often lower in HIV-infected patients with CD4 counts &lt;500 cells/mL than in those with higher CD4 cell counts</w:t>
      </w:r>
      <w:hyperlink w:anchor="_ENREF_156" w:tooltip="Janoff, 1997 #3715" w:history="1">
        <w:r w:rsidR="00B4478B" w:rsidRPr="00FA12E6">
          <w:fldChar w:fldCharType="begin"/>
        </w:r>
        <w:r w:rsidR="00B4478B">
          <w:instrText xml:space="preserve"> ADDIN EN.CITE &lt;EndNote&gt;&lt;Cite&gt;&lt;Author&gt;Janoff&lt;/Author&gt;&lt;Year&gt;1997&lt;/Year&gt;&lt;RecNum&gt;3715&lt;/RecNum&gt;&lt;DisplayText&gt;&lt;style face="superscript"&gt;156&lt;/style&gt;&lt;/DisplayText&gt;&lt;record&gt;&lt;rec-number&gt;3715&lt;/rec-number&gt;&lt;foreign-keys&gt;&lt;key app="EN" db-id="vxrv9der7tps5yexz215xa0vsex2p5f9rd0w" timestamp="1442899866"&gt;3715&lt;/key&gt;&lt;/foreign-keys&gt;&lt;ref-type name="Journal Article"&gt;17&lt;/ref-type&gt;&lt;contributors&gt;&lt;authors&gt;&lt;author&gt;Janoff, E. N.&lt;/author&gt;&lt;author&gt;Fasching, C.&lt;/author&gt;&lt;author&gt;Ojoo, J. C.&lt;/author&gt;&lt;author&gt;O&amp;apos;Brien, J.&lt;/author&gt;&lt;author&gt;Gilks, C. F.&lt;/author&gt;&lt;/authors&gt;&lt;/contributors&gt;&lt;auth-address&gt;Department of Medicine, Veterans Affairs Medical Center, University of Minnesota School of Medicine, Minneapolis 55417, USA.&lt;/auth-address&gt;&lt;titles&gt;&lt;title&gt;Responsiveness of human immunodeficiency virus type 1-infected Kenyan women with or without prior pneumococcal disease to pneumococcal vaccine&lt;/title&gt;&lt;secondary-title&gt;J Infect Dis&lt;/secondary-title&gt;&lt;/titles&gt;&lt;periodical&gt;&lt;full-title&gt;J Infect Dis&lt;/full-title&gt;&lt;/periodical&gt;&lt;pages&gt;975-8&lt;/pages&gt;&lt;volume&gt;175&lt;/volume&gt;&lt;number&gt;4&lt;/number&gt;&lt;keywords&gt;&lt;keyword&gt;Acquired Immunodeficiency Syndrome/*immunology&lt;/keyword&gt;&lt;keyword&gt;Antibodies, Bacterial/*blood&lt;/keyword&gt;&lt;keyword&gt;Bacterial Vaccines/*immunology&lt;/keyword&gt;&lt;keyword&gt;CD4 Lymphocyte Count&lt;/keyword&gt;&lt;keyword&gt;Enzyme-Linked Immunosorbent Assay&lt;/keyword&gt;&lt;keyword&gt;Female&lt;/keyword&gt;&lt;keyword&gt;*Hiv-1&lt;/keyword&gt;&lt;keyword&gt;Humans&lt;/keyword&gt;&lt;keyword&gt;Immunization&lt;/keyword&gt;&lt;keyword&gt;Immunoglobulin G/blood&lt;/keyword&gt;&lt;keyword&gt;Pneumococcal Vaccines&lt;/keyword&gt;&lt;keyword&gt;Streptococcus pneumoniae/*immunology&lt;/keyword&gt;&lt;/keywords&gt;&lt;dates&gt;&lt;year&gt;1997&lt;/year&gt;&lt;pub-dates&gt;&lt;date&gt;Apr&lt;/date&gt;&lt;/pub-dates&gt;&lt;/dates&gt;&lt;isbn&gt;0022-1899 (Print)&amp;#xD;0022-1899 (Linking)&lt;/isbn&gt;&lt;accession-num&gt;9086163&lt;/accession-num&gt;&lt;urls&gt;&lt;related-urls&gt;&lt;url&gt;http://www.ncbi.nlm.nih.gov/pubmed/9086163&lt;/url&gt;&lt;/related-urls&gt;&lt;/urls&gt;&lt;/record&gt;&lt;/Cite&gt;&lt;/EndNote&gt;</w:instrText>
        </w:r>
        <w:r w:rsidR="00B4478B" w:rsidRPr="00FA12E6">
          <w:fldChar w:fldCharType="separate"/>
        </w:r>
        <w:r w:rsidR="00B4478B" w:rsidRPr="00B4478B">
          <w:rPr>
            <w:noProof/>
            <w:vertAlign w:val="superscript"/>
          </w:rPr>
          <w:t>156</w:t>
        </w:r>
        <w:r w:rsidR="00B4478B" w:rsidRPr="00FA12E6">
          <w:fldChar w:fldCharType="end"/>
        </w:r>
      </w:hyperlink>
      <w:r w:rsidR="00D079F5" w:rsidRPr="00FA12E6">
        <w:t xml:space="preserve">. HAART is expected to improve </w:t>
      </w:r>
      <w:r w:rsidR="000D531F">
        <w:t xml:space="preserve">the </w:t>
      </w:r>
      <w:r w:rsidR="00D079F5" w:rsidRPr="00FA12E6">
        <w:t xml:space="preserve">efficacy of vaccination, but </w:t>
      </w:r>
      <w:r w:rsidR="0006148F" w:rsidRPr="00FA12E6">
        <w:t xml:space="preserve">humoral </w:t>
      </w:r>
      <w:r w:rsidR="00D079F5" w:rsidRPr="00FA12E6">
        <w:t xml:space="preserve">responses may remain sub-optimal, even after </w:t>
      </w:r>
      <w:r w:rsidR="0062232C" w:rsidRPr="00FA12E6">
        <w:t xml:space="preserve">pneumococcal </w:t>
      </w:r>
      <w:r w:rsidR="00D079F5" w:rsidRPr="00FA12E6">
        <w:t>re</w:t>
      </w:r>
      <w:r w:rsidR="003F6B4A" w:rsidRPr="00FA12E6">
        <w:t>vaccination</w:t>
      </w:r>
      <w:r w:rsidR="003F6B4A" w:rsidRPr="00FA12E6">
        <w:fldChar w:fldCharType="begin">
          <w:fldData xml:space="preserve">PEVuZE5vdGU+PENpdGU+PEF1dGhvcj5Sb2RyaWd1ZXotQmFycmFkYXM8L0F1dGhvcj48WWVhcj4y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</w:fldData>
        </w:fldChar>
      </w:r>
      <w:r w:rsidR="00B4478B">
        <w:instrText xml:space="preserve"> ADDIN EN.CITE </w:instrText>
      </w:r>
      <w:r w:rsidR="00B4478B">
        <w:fldChar w:fldCharType="begin">
          <w:fldData xml:space="preserve">PEVuZE5vdGU+PENpdGU+PEF1dGhvcj5Sb2RyaWd1ZXotQmFycmFkYXM8L0F1dGhvcj48WWVhcj4y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</w:fldData>
        </w:fldChar>
      </w:r>
      <w:r w:rsidR="00B4478B">
        <w:instrText xml:space="preserve"> ADDIN EN.CITE.DATA </w:instrText>
      </w:r>
      <w:r w:rsidR="00B4478B">
        <w:fldChar w:fldCharType="end"/>
      </w:r>
      <w:r w:rsidR="003F6B4A" w:rsidRPr="00FA12E6">
        <w:fldChar w:fldCharType="separate"/>
      </w:r>
      <w:hyperlink w:anchor="_ENREF_158" w:tooltip="Rodriguez-Barradas, 2003 #3717" w:history="1">
        <w:r w:rsidR="00B4478B" w:rsidRPr="00B4478B">
          <w:rPr>
            <w:noProof/>
            <w:vertAlign w:val="superscript"/>
          </w:rPr>
          <w:t>158</w:t>
        </w:r>
      </w:hyperlink>
      <w:r w:rsidR="00B4478B" w:rsidRPr="00B4478B">
        <w:rPr>
          <w:noProof/>
          <w:vertAlign w:val="superscript"/>
        </w:rPr>
        <w:t>,</w:t>
      </w:r>
      <w:hyperlink w:anchor="_ENREF_159" w:tooltip="Tasker, 2002 #3718" w:history="1">
        <w:r w:rsidR="00B4478B" w:rsidRPr="00B4478B">
          <w:rPr>
            <w:noProof/>
            <w:vertAlign w:val="superscript"/>
          </w:rPr>
          <w:t>159</w:t>
        </w:r>
      </w:hyperlink>
      <w:r w:rsidR="003F6B4A" w:rsidRPr="00FA12E6">
        <w:fldChar w:fldCharType="end"/>
      </w:r>
      <w:r w:rsidR="0006148F" w:rsidRPr="00FA12E6">
        <w:t xml:space="preserve"> </w:t>
      </w:r>
      <w:r w:rsidR="0091798B">
        <w:t xml:space="preserve">However, </w:t>
      </w:r>
      <w:r w:rsidR="0006148F" w:rsidRPr="00FA12E6">
        <w:t>p</w:t>
      </w:r>
      <w:r w:rsidR="003F6B4A" w:rsidRPr="00FA12E6">
        <w:t xml:space="preserve">neumococcal immunisation with </w:t>
      </w:r>
      <w:r w:rsidR="00376DCC" w:rsidRPr="00FA12E6">
        <w:t>protein conjugate vaccine (</w:t>
      </w:r>
      <w:r w:rsidR="003F6B4A" w:rsidRPr="00FA12E6">
        <w:t>PCV</w:t>
      </w:r>
      <w:r w:rsidR="00376DCC" w:rsidRPr="00FA12E6">
        <w:t>)</w:t>
      </w:r>
      <w:r w:rsidR="003F6B4A" w:rsidRPr="00FA12E6">
        <w:t xml:space="preserve"> in </w:t>
      </w:r>
      <w:r w:rsidR="0006148F" w:rsidRPr="00FA12E6">
        <w:t xml:space="preserve">HIV-infected </w:t>
      </w:r>
      <w:r w:rsidR="003F6B4A" w:rsidRPr="00FA12E6">
        <w:t xml:space="preserve">infants </w:t>
      </w:r>
      <w:r w:rsidR="0006148F" w:rsidRPr="00FA12E6">
        <w:t>reduces invasive disease and pneumonia incidence, and is recommended.</w:t>
      </w:r>
      <w:hyperlink w:anchor="_ENREF_160" w:tooltip="Bliss, 2008 #3318" w:history="1">
        <w:r w:rsidR="00B4478B" w:rsidRPr="00FA12E6">
          <w:fldChar w:fldCharType="begin">
            <w:fldData xml:space="preserve">PEVuZE5vdGU+PENpdGU+PEF1dGhvcj5CbGlzczwvQXV0aG9yPjxZZWFyPjIwMDg8L1llYXI+PFJl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</w:fldData>
          </w:fldChar>
        </w:r>
        <w:r w:rsidR="00B4478B">
          <w:instrText xml:space="preserve"> ADDIN EN.CITE </w:instrText>
        </w:r>
        <w:r w:rsidR="00B4478B">
          <w:fldChar w:fldCharType="begin">
            <w:fldData xml:space="preserve">PEVuZE5vdGU+PENpdGU+PEF1dGhvcj5CbGlzczwvQXV0aG9yPjxZZWFyPjIwMDg8L1llYXI+PFJl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160</w:t>
        </w:r>
        <w:r w:rsidR="00B4478B" w:rsidRPr="00FA12E6">
          <w:fldChar w:fldCharType="end"/>
        </w:r>
      </w:hyperlink>
      <w:r w:rsidR="0006148F" w:rsidRPr="00FA12E6">
        <w:t xml:space="preserve"> </w:t>
      </w:r>
      <w:r w:rsidR="003F6B4A" w:rsidRPr="00FA12E6">
        <w:t>Pneumococcal immunisation in HIV-infected adults in LMIC is less well studied, and has mixed results in resource-limited settings: an early Ugandan RCT of polysaccharide vaccination</w:t>
      </w:r>
      <w:r w:rsidR="00376DCC" w:rsidRPr="00FA12E6">
        <w:t xml:space="preserve"> (PPV)</w:t>
      </w:r>
      <w:r w:rsidR="003F6B4A" w:rsidRPr="00FA12E6">
        <w:t xml:space="preserve"> suggested potential harm.</w:t>
      </w:r>
      <w:hyperlink w:anchor="_ENREF_161" w:tooltip="French, 2000 #3484" w:history="1">
        <w:r w:rsidR="00B4478B" w:rsidRPr="00FA12E6">
          <w:fldChar w:fldCharType="begin">
            <w:fldData xml:space="preserve">PEVuZE5vdGU+PENpdGU+PEF1dGhvcj5GcmVuY2g8L0F1dGhvcj48WWVhcj4yMDAwPC9ZZWFyPjxS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</w:fldData>
          </w:fldChar>
        </w:r>
        <w:r w:rsidR="00B4478B">
          <w:instrText xml:space="preserve"> ADDIN EN.CITE </w:instrText>
        </w:r>
        <w:r w:rsidR="00B4478B">
          <w:fldChar w:fldCharType="begin">
            <w:fldData xml:space="preserve">PEVuZE5vdGU+PENpdGU+PEF1dGhvcj5GcmVuY2g8L0F1dGhvcj48WWVhcj4yMDAwPC9ZZWFyPjxS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161</w:t>
        </w:r>
        <w:r w:rsidR="00B4478B" w:rsidRPr="00FA12E6">
          <w:fldChar w:fldCharType="end"/>
        </w:r>
      </w:hyperlink>
      <w:r w:rsidR="003F6B4A" w:rsidRPr="00FA12E6">
        <w:t xml:space="preserve"> However, more recently conjugate vaccination as secondary pneumococcal prevention in Malawi has been shown to give limited protection against invasive disease, but not pneumonia.</w:t>
      </w:r>
      <w:hyperlink w:anchor="_ENREF_162" w:tooltip="French, 2010 #4383" w:history="1">
        <w:r w:rsidR="00B4478B" w:rsidRPr="00FA12E6">
          <w:fldChar w:fldCharType="begin">
            <w:fldData xml:space="preserve">PEVuZE5vdGU+PENpdGU+PEF1dGhvcj5GcmVuY2g8L0F1dGhvcj48WWVhcj4yMDEwPC9ZZWFyPjxS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</w:fldData>
          </w:fldChar>
        </w:r>
        <w:r w:rsidR="00B4478B">
          <w:instrText xml:space="preserve"> ADDIN EN.CITE </w:instrText>
        </w:r>
        <w:r w:rsidR="00B4478B">
          <w:fldChar w:fldCharType="begin">
            <w:fldData xml:space="preserve">PEVuZE5vdGU+PENpdGU+PEF1dGhvcj5GcmVuY2g8L0F1dGhvcj48WWVhcj4yMDEwPC9ZZWFyPjxS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162</w:t>
        </w:r>
        <w:r w:rsidR="00B4478B" w:rsidRPr="00FA12E6">
          <w:fldChar w:fldCharType="end"/>
        </w:r>
      </w:hyperlink>
      <w:r w:rsidR="0006148F" w:rsidRPr="00FA12E6">
        <w:t xml:space="preserve"> A prime-boost approach, us</w:t>
      </w:r>
      <w:r w:rsidR="00376DCC" w:rsidRPr="00FA12E6">
        <w:t>ing PCV</w:t>
      </w:r>
      <w:r w:rsidR="0006148F" w:rsidRPr="00FA12E6">
        <w:t xml:space="preserve"> initially followed by PPV-23 boosting, appears to improve responses in both children and adults</w:t>
      </w:r>
      <w:r w:rsidR="0091798B">
        <w:t xml:space="preserve"> but has not undergone clinical trials.</w:t>
      </w:r>
      <w:hyperlink w:anchor="_ENREF_163" w:tooltip="Lesprit, 2007 #3719" w:history="1">
        <w:r w:rsidR="00B4478B" w:rsidRPr="00FA12E6">
          <w:fldChar w:fldCharType="begin">
            <w:fldData xml:space="preserve">PEVuZE5vdGU+PENpdGU+PEF1dGhvcj5MZXNwcml0PC9BdXRob3I+PFllYXI+MjAwNzwvWWVhcj48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</w:fldData>
          </w:fldChar>
        </w:r>
        <w:r w:rsidR="00B4478B">
          <w:instrText xml:space="preserve"> ADDIN EN.CITE </w:instrText>
        </w:r>
        <w:r w:rsidR="00B4478B">
          <w:fldChar w:fldCharType="begin">
            <w:fldData xml:space="preserve">PEVuZE5vdGU+PENpdGU+PEF1dGhvcj5MZXNwcml0PC9BdXRob3I+PFllYXI+MjAwNzwvWWVhcj48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163</w:t>
        </w:r>
        <w:r w:rsidR="00B4478B" w:rsidRPr="00FA12E6">
          <w:fldChar w:fldCharType="end"/>
        </w:r>
      </w:hyperlink>
      <w:r w:rsidR="0006148F" w:rsidRPr="00FA12E6">
        <w:t>.</w:t>
      </w:r>
    </w:p>
    <w:p w14:paraId="07F60F5F" w14:textId="317E2B3F" w:rsidR="00D079F5" w:rsidRPr="00FA12E6" w:rsidRDefault="003F6B4A" w:rsidP="00A81617">
      <w:r w:rsidRPr="00FA12E6">
        <w:t>Hib conjugate vaccines are immunogenic in HIV infected children and adults</w:t>
      </w:r>
      <w:r w:rsidR="00376DCC" w:rsidRPr="00FA12E6">
        <w:t>,</w:t>
      </w:r>
      <w:r w:rsidRPr="00FA12E6">
        <w:fldChar w:fldCharType="begin">
          <w:fldData xml:space="preserve">PEVuZE5vdGU+PENpdGU+PEF1dGhvcj5NYWRoaTwvQXV0aG9yPjxZZWFyPjIwMDI8L1llYXI+PFJl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</w:fldData>
        </w:fldChar>
      </w:r>
      <w:r w:rsidR="00B4478B">
        <w:instrText xml:space="preserve"> ADDIN EN.CITE </w:instrText>
      </w:r>
      <w:r w:rsidR="00B4478B">
        <w:fldChar w:fldCharType="begin">
          <w:fldData xml:space="preserve">PEVuZE5vdGU+PENpdGU+PEF1dGhvcj5NYWRoaTwvQXV0aG9yPjxZZWFyPjIwMDI8L1llYXI+PFJl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</w:fldData>
        </w:fldChar>
      </w:r>
      <w:r w:rsidR="00B4478B">
        <w:instrText xml:space="preserve"> ADDIN EN.CITE.DATA </w:instrText>
      </w:r>
      <w:r w:rsidR="00B4478B">
        <w:fldChar w:fldCharType="end"/>
      </w:r>
      <w:r w:rsidRPr="00FA12E6">
        <w:fldChar w:fldCharType="separate"/>
      </w:r>
      <w:hyperlink w:anchor="_ENREF_164" w:tooltip="Madhi, 2002 #3319" w:history="1">
        <w:r w:rsidR="00B4478B" w:rsidRPr="00B4478B">
          <w:rPr>
            <w:noProof/>
            <w:vertAlign w:val="superscript"/>
          </w:rPr>
          <w:t>164</w:t>
        </w:r>
      </w:hyperlink>
      <w:r w:rsidR="00B4478B" w:rsidRPr="00B4478B">
        <w:rPr>
          <w:noProof/>
          <w:vertAlign w:val="superscript"/>
        </w:rPr>
        <w:t>,</w:t>
      </w:r>
      <w:hyperlink w:anchor="_ENREF_165" w:tooltip="Dockrell, 1999 #3700" w:history="1">
        <w:r w:rsidR="00B4478B" w:rsidRPr="00B4478B">
          <w:rPr>
            <w:noProof/>
            <w:vertAlign w:val="superscript"/>
          </w:rPr>
          <w:t>165</w:t>
        </w:r>
      </w:hyperlink>
      <w:r w:rsidRPr="00FA12E6">
        <w:fldChar w:fldCharType="end"/>
      </w:r>
      <w:r w:rsidRPr="00FA12E6">
        <w:t xml:space="preserve"> </w:t>
      </w:r>
      <w:r w:rsidR="00376DCC" w:rsidRPr="00FA12E6">
        <w:t>although</w:t>
      </w:r>
      <w:r w:rsidRPr="00FA12E6">
        <w:t xml:space="preserve"> antibody levels are reduced compared with HIV uninfected controls, and appear to be proportional to CD4 count.</w:t>
      </w:r>
      <w:r w:rsidRPr="00FA12E6">
        <w:fldChar w:fldCharType="begin">
          <w:fldData xml:space="preserve">PEVuZE5vdGU+PENpdGU+PEF1dGhvcj5TdGVpbmhvZmY8L0F1dGhvcj48WWVhcj4xOTkxPC9ZZWFy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</w:fldData>
        </w:fldChar>
      </w:r>
      <w:r w:rsidR="00B4478B">
        <w:instrText xml:space="preserve"> ADDIN EN.CITE </w:instrText>
      </w:r>
      <w:r w:rsidR="00B4478B">
        <w:fldChar w:fldCharType="begin">
          <w:fldData xml:space="preserve">PEVuZE5vdGU+PENpdGU+PEF1dGhvcj5TdGVpbmhvZmY8L0F1dGhvcj48WWVhcj4xOTkxPC9ZZWFy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</w:fldData>
        </w:fldChar>
      </w:r>
      <w:r w:rsidR="00B4478B">
        <w:instrText xml:space="preserve"> ADDIN EN.CITE.DATA </w:instrText>
      </w:r>
      <w:r w:rsidR="00B4478B">
        <w:fldChar w:fldCharType="end"/>
      </w:r>
      <w:r w:rsidRPr="00FA12E6">
        <w:fldChar w:fldCharType="separate"/>
      </w:r>
      <w:hyperlink w:anchor="_ENREF_166" w:tooltip="Steinhoff, 1991 #3697" w:history="1">
        <w:r w:rsidR="00B4478B" w:rsidRPr="00B4478B">
          <w:rPr>
            <w:noProof/>
            <w:vertAlign w:val="superscript"/>
          </w:rPr>
          <w:t>166</w:t>
        </w:r>
      </w:hyperlink>
      <w:r w:rsidR="00B4478B" w:rsidRPr="00B4478B">
        <w:rPr>
          <w:noProof/>
          <w:vertAlign w:val="superscript"/>
        </w:rPr>
        <w:t>,</w:t>
      </w:r>
      <w:hyperlink w:anchor="_ENREF_167" w:tooltip="De Sousa dos Santos, 2004 #3701" w:history="1">
        <w:r w:rsidR="00B4478B" w:rsidRPr="00B4478B">
          <w:rPr>
            <w:noProof/>
            <w:vertAlign w:val="superscript"/>
          </w:rPr>
          <w:t>167</w:t>
        </w:r>
      </w:hyperlink>
      <w:r w:rsidRPr="00FA12E6">
        <w:fldChar w:fldCharType="end"/>
      </w:r>
      <w:r w:rsidR="00376DCC" w:rsidRPr="00FA12E6">
        <w:t xml:space="preserve"> </w:t>
      </w:r>
      <w:hyperlink w:anchor="_ENREF_172" w:tooltip="Madhi, 2002 #3319" w:history="1"/>
      <w:r w:rsidR="00766BDA" w:rsidRPr="00FA12E6">
        <w:t>Preliminary studies of the trivalent inactivated influenza vaccine in HIV-infected adults suggest a decreased incidence of laboratory</w:t>
      </w:r>
      <w:r w:rsidR="00DF26E1" w:rsidRPr="00FA12E6">
        <w:t>-</w:t>
      </w:r>
      <w:r w:rsidR="00766BDA" w:rsidRPr="00FA12E6">
        <w:t xml:space="preserve">confirmed disease, but </w:t>
      </w:r>
      <w:r w:rsidR="00376DCC" w:rsidRPr="00FA12E6">
        <w:t xml:space="preserve">limited data on other outcomes, and </w:t>
      </w:r>
      <w:r w:rsidR="00766BDA" w:rsidRPr="00FA12E6">
        <w:t>no effect on risk of pneumonia, hospitalization rates, or mortality has been shown.</w:t>
      </w:r>
      <w:hyperlink w:anchor="_ENREF_168" w:tooltip="Remschmidt, 2014 #3320" w:history="1">
        <w:r w:rsidR="00B4478B" w:rsidRPr="00FA12E6">
          <w:fldChar w:fldCharType="begin"/>
        </w:r>
        <w:r w:rsidR="00B4478B">
          <w:instrText xml:space="preserve"> ADDIN EN.CITE &lt;EndNote&gt;&lt;Cite&gt;&lt;Author&gt;Remschmidt&lt;/Author&gt;&lt;Year&gt;2014&lt;/Year&gt;&lt;RecNum&gt;3320&lt;/RecNum&gt;&lt;DisplayText&gt;&lt;style face="superscript"&gt;168&lt;/style&gt;&lt;/DisplayText&gt;&lt;record&gt;&lt;rec-number&gt;3320&lt;/rec-number&gt;&lt;foreign-keys&gt;&lt;key app="EN" db-id="vxrv9der7tps5yexz215xa0vsex2p5f9rd0w" timestamp="1426248018"&gt;3320&lt;/key&gt;&lt;/foreign-keys&gt;&lt;ref-type name="Journal Article"&gt;17&lt;/ref-type&gt;&lt;contributors&gt;&lt;authors&gt;&lt;author&gt;Remschmidt, C.&lt;/author&gt;&lt;author&gt;Wichmann, O.&lt;/author&gt;&lt;author&gt;Harder, T.&lt;/author&gt;&lt;/authors&gt;&lt;/contributors&gt;&lt;auth-address&gt;Immunization Unit, Robert Koch Institute, Berlin, Germany. Electronic address: RemschmidtC@rki.de.&amp;#xD;Immunization Unit, Robert Koch Institute, Berlin, Germany.&lt;/auth-address&gt;&lt;titles&gt;&lt;title&gt;Influenza vaccination in HIV-infected individuals: systematic review and assessment of quality of evidence related to vaccine efficacy, effectiveness and safety&lt;/title&gt;&lt;secondary-title&gt;Vaccine&lt;/secondary-title&gt;&lt;alt-title&gt;Vaccine&lt;/alt-title&gt;&lt;/titles&gt;&lt;periodical&gt;&lt;full-title&gt;Vaccine&lt;/full-title&gt;&lt;/periodical&gt;&lt;alt-periodical&gt;&lt;full-title&gt;Vaccine&lt;/full-title&gt;&lt;/alt-periodical&gt;&lt;pages&gt;5585-92&lt;/pages&gt;&lt;volume&gt;32&lt;/volume&gt;&lt;number&gt;43&lt;/number&gt;&lt;edition&gt;2014/08/19&lt;/edition&gt;&lt;dates&gt;&lt;year&gt;2014&lt;/year&gt;&lt;pub-dates&gt;&lt;date&gt;Sep 29&lt;/date&gt;&lt;/pub-dates&gt;&lt;/dates&gt;&lt;isbn&gt;1873-2518 (Electronic)&amp;#xD;0264-410X (Linking)&lt;/isbn&gt;&lt;accession-num&gt;25131742&lt;/accession-num&gt;&lt;urls&gt;&lt;related-urls&gt;&lt;url&gt;http://www.ncbi.nlm.nih.gov/pubmed/25131742&lt;/url&gt;&lt;/related-urls&gt;&lt;/urls&gt;&lt;electronic-resource-num&gt;10.1016/j.vaccine.2014.07.101&lt;/electronic-resource-num&gt;&lt;language&gt;eng&lt;/language&gt;&lt;/record&gt;&lt;/Cite&gt;&lt;/EndNote&gt;</w:instrText>
        </w:r>
        <w:r w:rsidR="00B4478B" w:rsidRPr="00FA12E6">
          <w:fldChar w:fldCharType="separate"/>
        </w:r>
        <w:r w:rsidR="00B4478B" w:rsidRPr="00B4478B">
          <w:rPr>
            <w:noProof/>
            <w:vertAlign w:val="superscript"/>
          </w:rPr>
          <w:t>168</w:t>
        </w:r>
        <w:r w:rsidR="00B4478B" w:rsidRPr="00FA12E6">
          <w:fldChar w:fldCharType="end"/>
        </w:r>
      </w:hyperlink>
    </w:p>
    <w:p w14:paraId="03DF06A7" w14:textId="1E427337" w:rsidR="00766BDA" w:rsidRPr="00FA12E6" w:rsidRDefault="00376DCC" w:rsidP="00A81617">
      <w:r w:rsidRPr="00FA12E6">
        <w:t xml:space="preserve">In addition to </w:t>
      </w:r>
      <w:r w:rsidR="00766BDA" w:rsidRPr="00FA12E6">
        <w:t xml:space="preserve">issues of efficacy, there </w:t>
      </w:r>
      <w:r w:rsidR="007C26F0" w:rsidRPr="00FA12E6">
        <w:t>are</w:t>
      </w:r>
      <w:r w:rsidR="00766BDA" w:rsidRPr="00FA12E6">
        <w:t xml:space="preserve"> large global variation</w:t>
      </w:r>
      <w:r w:rsidR="007C26F0" w:rsidRPr="00FA12E6">
        <w:t>s</w:t>
      </w:r>
      <w:r w:rsidR="00766BDA" w:rsidRPr="00FA12E6">
        <w:t xml:space="preserve"> in availability and uptake of these vaccines.</w:t>
      </w:r>
      <w:hyperlink w:anchor="_ENREF_169" w:tooltip="WHO, 2013 #3321" w:history="1">
        <w:r w:rsidR="00B4478B" w:rsidRPr="00FA12E6">
          <w:fldChar w:fldCharType="begin"/>
        </w:r>
        <w:r w:rsidR="00B4478B">
          <w:instrText xml:space="preserve"> ADDIN EN.CITE &lt;EndNote&gt;&lt;Cite&gt;&lt;Author&gt;WHO&lt;/Author&gt;&lt;Year&gt;2013&lt;/Year&gt;&lt;RecNum&gt;3321&lt;/RecNum&gt;&lt;DisplayText&gt;&lt;style face="superscript"&gt;169&lt;/style&gt;&lt;/DisplayText&gt;&lt;record&gt;&lt;rec-number&gt;3321&lt;/rec-number&gt;&lt;foreign-keys&gt;&lt;key app="EN" db-id="vxrv9der7tps5yexz215xa0vsex2p5f9rd0w" timestamp="1426248712"&gt;3321&lt;/key&gt;&lt;/foreign-keys&gt;&lt;ref-type name="Report"&gt;27&lt;/ref-type&gt;&lt;contributors&gt;&lt;authors&gt;&lt;author&gt;WHO,.&lt;/author&gt;&lt;/authors&gt;&lt;/contributors&gt;&lt;titles&gt;&lt;title&gt;Immunization summary - a statistical reference containing data through 2013&lt;/title&gt;&lt;/titles&gt;&lt;dates&gt;&lt;year&gt;2013&lt;/year&gt;&lt;/dates&gt;&lt;pub-location&gt;Geneva&lt;/pub-location&gt;&lt;urls&gt;&lt;/urls&gt;&lt;/record&gt;&lt;/Cite&gt;&lt;/EndNote&gt;</w:instrText>
        </w:r>
        <w:r w:rsidR="00B4478B" w:rsidRPr="00FA12E6">
          <w:fldChar w:fldCharType="separate"/>
        </w:r>
        <w:r w:rsidR="00B4478B" w:rsidRPr="00B4478B">
          <w:rPr>
            <w:noProof/>
            <w:vertAlign w:val="superscript"/>
          </w:rPr>
          <w:t>169</w:t>
        </w:r>
        <w:r w:rsidR="00B4478B" w:rsidRPr="00FA12E6">
          <w:fldChar w:fldCharType="end"/>
        </w:r>
      </w:hyperlink>
      <w:r w:rsidR="00766BDA" w:rsidRPr="00FA12E6">
        <w:t xml:space="preserve"> </w:t>
      </w:r>
      <w:r w:rsidRPr="00FA12E6">
        <w:t>For example, i</w:t>
      </w:r>
      <w:r w:rsidR="00766BDA" w:rsidRPr="00FA12E6">
        <w:t xml:space="preserve">nfluenza vaccination is rarely available in LMIC. Vaccine effectiveness will depend on maintaining </w:t>
      </w:r>
      <w:r w:rsidR="007C26F0" w:rsidRPr="00FA12E6">
        <w:t xml:space="preserve">appropriate </w:t>
      </w:r>
      <w:r w:rsidR="00766BDA" w:rsidRPr="00FA12E6">
        <w:t xml:space="preserve">storage conditions such as </w:t>
      </w:r>
      <w:r w:rsidR="00DF776D" w:rsidRPr="00FA12E6">
        <w:t>the “c</w:t>
      </w:r>
      <w:r w:rsidR="00766BDA" w:rsidRPr="00FA12E6">
        <w:t>old chain</w:t>
      </w:r>
      <w:r w:rsidR="007C26F0" w:rsidRPr="00FA12E6">
        <w:t>”</w:t>
      </w:r>
      <w:r w:rsidR="00766BDA" w:rsidRPr="00FA12E6">
        <w:t xml:space="preserve">. </w:t>
      </w:r>
      <w:r w:rsidR="00470664" w:rsidRPr="00FA12E6">
        <w:t xml:space="preserve">The </w:t>
      </w:r>
      <w:r w:rsidR="008B0098" w:rsidRPr="00FA12E6">
        <w:t xml:space="preserve">WHO Effective Vaccine Management </w:t>
      </w:r>
      <w:r w:rsidR="009552E2" w:rsidRPr="00FA12E6">
        <w:t>project gauges the vacc</w:t>
      </w:r>
      <w:r w:rsidR="00DF776D" w:rsidRPr="00FA12E6">
        <w:t>ine programme quality of 65</w:t>
      </w:r>
      <w:r w:rsidR="009552E2" w:rsidRPr="00FA12E6">
        <w:t xml:space="preserve"> LMIC using multiple</w:t>
      </w:r>
      <w:r w:rsidR="00DF776D" w:rsidRPr="00FA12E6">
        <w:t xml:space="preserve"> criteria: </w:t>
      </w:r>
      <w:r w:rsidRPr="00FA12E6">
        <w:t xml:space="preserve">currently, </w:t>
      </w:r>
      <w:r w:rsidR="00766BDA" w:rsidRPr="00FA12E6">
        <w:t xml:space="preserve">26% achieve </w:t>
      </w:r>
      <w:r w:rsidR="00DF776D" w:rsidRPr="00FA12E6">
        <w:t xml:space="preserve">the minimum standard of </w:t>
      </w:r>
      <w:r w:rsidR="00766BDA" w:rsidRPr="00FA12E6">
        <w:t xml:space="preserve">temperature control and </w:t>
      </w:r>
      <w:r w:rsidR="00DF776D" w:rsidRPr="00FA12E6">
        <w:t xml:space="preserve">only </w:t>
      </w:r>
      <w:r w:rsidR="00766BDA" w:rsidRPr="00FA12E6">
        <w:t xml:space="preserve">20% </w:t>
      </w:r>
      <w:r w:rsidR="00DF776D" w:rsidRPr="00FA12E6">
        <w:t xml:space="preserve">have adequate systems and procedures for </w:t>
      </w:r>
      <w:r w:rsidR="00766BDA" w:rsidRPr="00FA12E6">
        <w:t>stock management.</w:t>
      </w:r>
      <w:hyperlink w:anchor="_ENREF_170" w:tooltip="WHO, 2014 #3570" w:history="1">
        <w:r w:rsidR="00B4478B" w:rsidRPr="00FA12E6">
          <w:fldChar w:fldCharType="begin"/>
        </w:r>
        <w:r w:rsidR="00B4478B">
          <w:instrText xml:space="preserve"> ADDIN EN.CITE &lt;EndNote&gt;&lt;Cite&gt;&lt;Author&gt;WHO&lt;/Author&gt;&lt;Year&gt;2014&lt;/Year&gt;&lt;RecNum&gt;3570&lt;/RecNum&gt;&lt;DisplayText&gt;&lt;style face="superscript"&gt;170&lt;/style&gt;&lt;/DisplayText&gt;&lt;record&gt;&lt;rec-number&gt;3570&lt;/rec-number&gt;&lt;foreign-keys&gt;&lt;key app="EN" db-id="vxrv9der7tps5yexz215xa0vsex2p5f9rd0w" timestamp="1440710730"&gt;3570&lt;/key&gt;&lt;/foreign-keys&gt;&lt;ref-type name="Report"&gt;27&lt;/ref-type&gt;&lt;contributors&gt;&lt;authors&gt;&lt;author&gt;WHO,.&lt;/author&gt;&lt;/authors&gt;&lt;/contributors&gt;&lt;titles&gt;&lt;title&gt;Effective vaccine management (EVM) report&lt;/title&gt;&lt;/titles&gt;&lt;dates&gt;&lt;year&gt;2014&lt;/year&gt;&lt;/dates&gt;&lt;urls&gt;&lt;/urls&gt;&lt;/record&gt;&lt;/Cite&gt;&lt;/EndNote&gt;</w:instrText>
        </w:r>
        <w:r w:rsidR="00B4478B" w:rsidRPr="00FA12E6">
          <w:fldChar w:fldCharType="separate"/>
        </w:r>
        <w:r w:rsidR="00B4478B" w:rsidRPr="00B4478B">
          <w:rPr>
            <w:noProof/>
            <w:vertAlign w:val="superscript"/>
          </w:rPr>
          <w:t>170</w:t>
        </w:r>
        <w:r w:rsidR="00B4478B" w:rsidRPr="00FA12E6">
          <w:fldChar w:fldCharType="end"/>
        </w:r>
      </w:hyperlink>
      <w:r w:rsidR="00766BDA" w:rsidRPr="00FA12E6">
        <w:t xml:space="preserve"> </w:t>
      </w:r>
      <w:r w:rsidR="00090B71" w:rsidRPr="00FA12E6">
        <w:t>Expansion of vaccine availability and use</w:t>
      </w:r>
      <w:r w:rsidR="00766BDA" w:rsidRPr="00FA12E6">
        <w:t xml:space="preserve"> is being </w:t>
      </w:r>
      <w:r w:rsidR="00C329FF" w:rsidRPr="00FA12E6">
        <w:t>driven by the</w:t>
      </w:r>
      <w:r w:rsidR="008D6505" w:rsidRPr="00FA12E6">
        <w:rPr>
          <w:szCs w:val="24"/>
          <w:lang w:val="en-US"/>
        </w:rPr>
        <w:t xml:space="preserve"> Global Alliance for Vaccines and Immunization</w:t>
      </w:r>
      <w:r w:rsidR="008D6505" w:rsidRPr="00FA12E6">
        <w:rPr>
          <w:sz w:val="32"/>
          <w:szCs w:val="32"/>
          <w:lang w:val="en-US"/>
        </w:rPr>
        <w:t xml:space="preserve"> (</w:t>
      </w:r>
      <w:r w:rsidR="00766BDA" w:rsidRPr="00FA12E6">
        <w:t>GAVI</w:t>
      </w:r>
      <w:r w:rsidR="008D6505" w:rsidRPr="00FA12E6">
        <w:t>)</w:t>
      </w:r>
      <w:r w:rsidR="00766BDA" w:rsidRPr="00FA12E6">
        <w:t xml:space="preserve"> programme, but </w:t>
      </w:r>
      <w:r w:rsidR="00470664" w:rsidRPr="00FA12E6">
        <w:t>in 2014</w:t>
      </w:r>
      <w:r w:rsidR="00CA1AFA" w:rsidRPr="00FA12E6">
        <w:t xml:space="preserve"> there </w:t>
      </w:r>
      <w:r w:rsidR="0091798B">
        <w:t>was</w:t>
      </w:r>
      <w:r w:rsidR="00CA1AFA" w:rsidRPr="00FA12E6">
        <w:t xml:space="preserve"> still a significant gap between protocol and delivery, a</w:t>
      </w:r>
      <w:r w:rsidR="00713D92">
        <w:t>nd</w:t>
      </w:r>
      <w:r w:rsidR="00CA1AFA" w:rsidRPr="00FA12E6">
        <w:t xml:space="preserve"> </w:t>
      </w:r>
      <w:r w:rsidR="008D6505" w:rsidRPr="00FA12E6">
        <w:t>the third</w:t>
      </w:r>
      <w:r w:rsidR="00766BDA" w:rsidRPr="00FA12E6">
        <w:t xml:space="preserve"> dose of pneumococcal vaccine </w:t>
      </w:r>
      <w:r w:rsidR="00CA1AFA" w:rsidRPr="00FA12E6">
        <w:t xml:space="preserve">was only delivered </w:t>
      </w:r>
      <w:r w:rsidR="00470664" w:rsidRPr="00FA12E6">
        <w:t xml:space="preserve">in </w:t>
      </w:r>
      <w:r w:rsidR="00CA1AFA" w:rsidRPr="00FA12E6">
        <w:t xml:space="preserve">28% of </w:t>
      </w:r>
      <w:r w:rsidR="008D6505" w:rsidRPr="00FA12E6">
        <w:t>GAVI-</w:t>
      </w:r>
      <w:r w:rsidR="00BF6AAA" w:rsidRPr="00FA12E6">
        <w:t>eligible countries</w:t>
      </w:r>
      <w:r w:rsidR="00470664" w:rsidRPr="00FA12E6">
        <w:t>.</w:t>
      </w:r>
      <w:hyperlink w:anchor="_ENREF_171" w:tooltip="GAVI, 2015 #3571" w:history="1">
        <w:r w:rsidR="00B4478B" w:rsidRPr="00FA12E6">
          <w:fldChar w:fldCharType="begin"/>
        </w:r>
        <w:r w:rsidR="00B4478B">
          <w:instrText xml:space="preserve"> ADDIN EN.CITE &lt;EndNote&gt;&lt;Cite&gt;&lt;Author&gt;GAVI&lt;/Author&gt;&lt;Year&gt;2015&lt;/Year&gt;&lt;RecNum&gt;3571&lt;/RecNum&gt;&lt;DisplayText&gt;&lt;style face="superscript"&gt;171&lt;/style&gt;&lt;/DisplayText&gt;&lt;record&gt;&lt;rec-number&gt;3571&lt;/rec-number&gt;&lt;foreign-keys&gt;&lt;key app="EN" db-id="vxrv9der7tps5yexz215xa0vsex2p5f9rd0w" timestamp="1440711374"&gt;3571&lt;/key&gt;&lt;/foreign-keys&gt;&lt;ref-type name="Web Page"&gt;12&lt;/ref-type&gt;&lt;contributors&gt;&lt;authors&gt;&lt;author&gt;GAVI,.&lt;/author&gt;&lt;/authors&gt;&lt;/contributors&gt;&lt;titles&gt;&lt;title&gt;Vaccine goal indicators&lt;/title&gt;&lt;/titles&gt;&lt;volume&gt;2015&lt;/volume&gt;&lt;number&gt;27/08/2015&lt;/number&gt;&lt;dates&gt;&lt;year&gt;2015&lt;/year&gt;&lt;/dates&gt;&lt;urls&gt;&lt;related-urls&gt;&lt;url&gt;http://www.gavi.org/results/goal-level-indicators/vaccine-goal-indicators/&lt;/url&gt;&lt;/related-urls&gt;&lt;/urls&gt;&lt;/record&gt;&lt;/Cite&gt;&lt;/EndNote&gt;</w:instrText>
        </w:r>
        <w:r w:rsidR="00B4478B" w:rsidRPr="00FA12E6">
          <w:fldChar w:fldCharType="separate"/>
        </w:r>
        <w:r w:rsidR="00B4478B" w:rsidRPr="00B4478B">
          <w:rPr>
            <w:noProof/>
            <w:vertAlign w:val="superscript"/>
          </w:rPr>
          <w:t>171</w:t>
        </w:r>
        <w:r w:rsidR="00B4478B" w:rsidRPr="00FA12E6">
          <w:fldChar w:fldCharType="end"/>
        </w:r>
      </w:hyperlink>
    </w:p>
    <w:p w14:paraId="1E0EE260" w14:textId="4ACF6259" w:rsidR="00766BDA" w:rsidRPr="00713D92" w:rsidRDefault="001B6658" w:rsidP="00914A92">
      <w:pPr>
        <w:pStyle w:val="Heading2"/>
      </w:pPr>
      <w:r w:rsidRPr="00914A92">
        <w:t>Measures</w:t>
      </w:r>
      <w:r w:rsidRPr="00713D92">
        <w:t xml:space="preserve"> to reduce nosocomial transmission</w:t>
      </w:r>
    </w:p>
    <w:p w14:paraId="3C0F4F12" w14:textId="3ECD0FD0" w:rsidR="00766BDA" w:rsidRPr="00FA12E6" w:rsidRDefault="00766BDA" w:rsidP="00A81617">
      <w:r w:rsidRPr="00FA12E6">
        <w:t>Inadequate infection control in h</w:t>
      </w:r>
      <w:r w:rsidR="00713D92">
        <w:t xml:space="preserve">ealth facilities </w:t>
      </w:r>
      <w:r w:rsidRPr="00FA12E6">
        <w:t>is a global problem.</w:t>
      </w:r>
      <w:hyperlink w:anchor="_ENREF_172" w:tooltip="Ducel, 2002 #3416" w:history="1">
        <w:r w:rsidR="00B4478B" w:rsidRPr="00FA12E6">
          <w:fldChar w:fldCharType="begin"/>
        </w:r>
        <w:r w:rsidR="00B4478B">
          <w:instrText xml:space="preserve"> ADDIN EN.CITE &lt;EndNote&gt;&lt;Cite&gt;&lt;Author&gt;Ducel&lt;/Author&gt;&lt;Year&gt;2002&lt;/Year&gt;&lt;RecNum&gt;3416&lt;/RecNum&gt;&lt;DisplayText&gt;&lt;style face="superscript"&gt;172&lt;/style&gt;&lt;/DisplayText&gt;&lt;record&gt;&lt;rec-number&gt;3416&lt;/rec-number&gt;&lt;foreign-keys&gt;&lt;key app="EN" db-id="vxrv9der7tps5yexz215xa0vsex2p5f9rd0w" timestamp="1427704036"&gt;3416&lt;/key&gt;&lt;/foreign-keys&gt;&lt;ref-type name="Journal Article"&gt;17&lt;/ref-type&gt;&lt;contributors&gt;&lt;authors&gt;&lt;author&gt;Ducel, G&lt;/author&gt;&lt;author&gt;Fabry, J&lt;/author&gt;&lt;author&gt;Nicolle, L&lt;/author&gt;&lt;/authors&gt;&lt;/contributors&gt;&lt;titles&gt;&lt;title&gt;Prevention of hospital acquired infections: a practical guide&lt;/title&gt;&lt;secondary-title&gt;Prevention of hospital acquired infections: a practical guide&lt;/secondary-title&gt;&lt;/titles&gt;&lt;periodical&gt;&lt;full-title&gt;Prevention of hospital acquired infections: a practical guide&lt;/full-title&gt;&lt;/periodical&gt;&lt;number&gt;Ed. 2&lt;/number&gt;&lt;dates&gt;&lt;year&gt;2002&lt;/year&gt;&lt;/dates&gt;&lt;urls&gt;&lt;/urls&gt;&lt;/record&gt;&lt;/Cite&gt;&lt;/EndNote&gt;</w:instrText>
        </w:r>
        <w:r w:rsidR="00B4478B" w:rsidRPr="00FA12E6">
          <w:fldChar w:fldCharType="separate"/>
        </w:r>
        <w:r w:rsidR="00B4478B" w:rsidRPr="00B4478B">
          <w:rPr>
            <w:noProof/>
            <w:vertAlign w:val="superscript"/>
          </w:rPr>
          <w:t>172</w:t>
        </w:r>
        <w:r w:rsidR="00B4478B" w:rsidRPr="00FA12E6">
          <w:fldChar w:fldCharType="end"/>
        </w:r>
      </w:hyperlink>
      <w:r w:rsidRPr="00FA12E6">
        <w:t xml:space="preserve"> No</w:t>
      </w:r>
      <w:r w:rsidR="00BF6AAA" w:rsidRPr="00FA12E6">
        <w:t xml:space="preserve">socomial spread of </w:t>
      </w:r>
      <w:r w:rsidR="007C26F0" w:rsidRPr="00FA12E6">
        <w:t>TB</w:t>
      </w:r>
      <w:r w:rsidRPr="00FA12E6">
        <w:t xml:space="preserve"> is </w:t>
      </w:r>
      <w:r w:rsidR="00BF6AAA" w:rsidRPr="00FA12E6">
        <w:t>of particular</w:t>
      </w:r>
      <w:r w:rsidRPr="00FA12E6">
        <w:t xml:space="preserve"> </w:t>
      </w:r>
      <w:r w:rsidR="00BF6AAA" w:rsidRPr="00FA12E6">
        <w:t>concern</w:t>
      </w:r>
      <w:r w:rsidRPr="00FA12E6">
        <w:t xml:space="preserve"> in areas of high HIV prevalence. A widely publicised outbreak of XDR</w:t>
      </w:r>
      <w:r w:rsidR="000D531F">
        <w:t>-</w:t>
      </w:r>
      <w:r w:rsidRPr="00FA12E6">
        <w:t>TB in Tugela Ferry, South Africa</w:t>
      </w:r>
      <w:r w:rsidR="002372DB" w:rsidRPr="00FA12E6">
        <w:t xml:space="preserve"> (</w:t>
      </w:r>
      <w:r w:rsidRPr="00FA12E6">
        <w:t xml:space="preserve">an area of very </w:t>
      </w:r>
      <w:r w:rsidR="002372DB" w:rsidRPr="00FA12E6">
        <w:t xml:space="preserve">high HIV prevalence) </w:t>
      </w:r>
      <w:r w:rsidR="007C26F0" w:rsidRPr="00FA12E6">
        <w:t>had</w:t>
      </w:r>
      <w:r w:rsidR="002372DB" w:rsidRPr="00FA12E6">
        <w:t xml:space="preserve"> a 98% mortality. Modelling this epidemic suggest</w:t>
      </w:r>
      <w:r w:rsidR="007C26F0" w:rsidRPr="00FA12E6">
        <w:t>s</w:t>
      </w:r>
      <w:r w:rsidR="002372DB" w:rsidRPr="00FA12E6">
        <w:t xml:space="preserve"> that 9/10 </w:t>
      </w:r>
      <w:r w:rsidR="00904A90" w:rsidRPr="00FA12E6">
        <w:t xml:space="preserve">XDR-TB transmission </w:t>
      </w:r>
      <w:r w:rsidR="002372DB" w:rsidRPr="00FA12E6">
        <w:t>occur in hospitals.</w:t>
      </w:r>
      <w:hyperlink w:anchor="_ENREF_173" w:tooltip="Basu, 2007 #3574" w:history="1">
        <w:r w:rsidR="00B4478B" w:rsidRPr="00FA12E6">
          <w:fldChar w:fldCharType="begin"/>
        </w:r>
        <w:r w:rsidR="00B4478B">
          <w:instrText xml:space="preserve"> ADDIN EN.CITE &lt;EndNote&gt;&lt;Cite&gt;&lt;Author&gt;Basu&lt;/Author&gt;&lt;Year&gt;2007&lt;/Year&gt;&lt;RecNum&gt;3574&lt;/RecNum&gt;&lt;DisplayText&gt;&lt;style face="superscript"&gt;173&lt;/style&gt;&lt;/DisplayText&gt;&lt;record&gt;&lt;rec-number&gt;3574&lt;/rec-number&gt;&lt;foreign-keys&gt;&lt;key app="EN" db-id="vxrv9der7tps5yexz215xa0vsex2p5f9rd0w" timestamp="1440713229"&gt;3574&lt;/key&gt;&lt;/foreign-keys&gt;&lt;ref-type name="Journal Article"&gt;17&lt;/ref-type&gt;&lt;contributors&gt;&lt;authors&gt;&lt;author&gt;Basu, S.&lt;/author&gt;&lt;author&gt;Andrews, J. R.&lt;/author&gt;&lt;author&gt;Poolman, E. M.&lt;/author&gt;&lt;author&gt;Gandhi, N. R.&lt;/author&gt;&lt;author&gt;Shah, N. S.&lt;/author&gt;&lt;author&gt;Moll, A.&lt;/author&gt;&lt;author&gt;Moodley, P.&lt;/author&gt;&lt;author&gt;Galvani, A. P.&lt;/author&gt;&lt;author&gt;Friedland, G. H.&lt;/author&gt;&lt;/authors&gt;&lt;/contributors&gt;&lt;auth-address&gt;Department of Epidemiology and Public Health, Yale University School of Medicine, New Haven, CT 06520, USA. sanjay.basu@yale.edu&lt;/auth-address&gt;&lt;titles&gt;&lt;title&gt;Prevention of nosocomial transmission of extensively drug-resistant tuberculosis in rural South African district hospitals: an epidemiological modelling study&lt;/title&gt;&lt;secondary-title&gt;Lancet&lt;/secondary-title&gt;&lt;/titles&gt;&lt;periodical&gt;&lt;full-title&gt;Lancet&lt;/full-title&gt;&lt;/periodical&gt;&lt;pages&gt;1500-7&lt;/pages&gt;&lt;volume&gt;370&lt;/volume&gt;&lt;number&gt;9597&lt;/number&gt;&lt;keywords&gt;&lt;keyword&gt;Cross Infection/*prevention &amp;amp; control/transmission&lt;/keyword&gt;&lt;keyword&gt;Hospitals, District&lt;/keyword&gt;&lt;keyword&gt;Humans&lt;/keyword&gt;&lt;keyword&gt;*Models, Theoretical&lt;/keyword&gt;&lt;keyword&gt;Rural Health&lt;/keyword&gt;&lt;keyword&gt;South Africa/epidemiology&lt;/keyword&gt;&lt;keyword&gt;Tuberculosis, Multidrug-Resistant/epidemiology/*prevention &amp;amp; control/transmission&lt;/keyword&gt;&lt;/keywords&gt;&lt;dates&gt;&lt;year&gt;2007&lt;/year&gt;&lt;pub-dates&gt;&lt;date&gt;Oct 27&lt;/date&gt;&lt;/pub-dates&gt;&lt;/dates&gt;&lt;isbn&gt;1474-547X (Electronic)&amp;#xD;0140-6736 (Linking)&lt;/isbn&gt;&lt;accession-num&gt;17964351&lt;/accession-num&gt;&lt;urls&gt;&lt;related-urls&gt;&lt;url&gt;http://www.ncbi.nlm.nih.gov/pubmed/17964351&lt;/url&gt;&lt;/related-urls&gt;&lt;/urls&gt;&lt;custom2&gt;PMC3711808&lt;/custom2&gt;&lt;electronic-resource-num&gt;10.1016/S0140-6736(07)61636-5&lt;/electronic-resource-num&gt;&lt;/record&gt;&lt;/Cite&gt;&lt;/EndNote&gt;</w:instrText>
        </w:r>
        <w:r w:rsidR="00B4478B" w:rsidRPr="00FA12E6">
          <w:fldChar w:fldCharType="separate"/>
        </w:r>
        <w:r w:rsidR="00B4478B" w:rsidRPr="00B4478B">
          <w:rPr>
            <w:noProof/>
            <w:vertAlign w:val="superscript"/>
          </w:rPr>
          <w:t>173</w:t>
        </w:r>
        <w:r w:rsidR="00B4478B" w:rsidRPr="00FA12E6">
          <w:fldChar w:fldCharType="end"/>
        </w:r>
      </w:hyperlink>
      <w:r w:rsidR="002372DB" w:rsidRPr="00FA12E6">
        <w:t xml:space="preserve"> Implementation of transmission reduction measures is limited by resources.</w:t>
      </w:r>
      <w:r w:rsidR="002372DB" w:rsidRPr="00FA12E6">
        <w:fldChar w:fldCharType="begin">
          <w:fldData xml:space="preserve">PEVuZE5vdGU+PENpdGU+PEF1dGhvcj5SYWthPC9BdXRob3I+PFllYXI+MjAxMDwvWWVhcj48UmVj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</w:fldData>
        </w:fldChar>
      </w:r>
      <w:r w:rsidR="00B4478B">
        <w:instrText xml:space="preserve"> ADDIN EN.CITE </w:instrText>
      </w:r>
      <w:r w:rsidR="00B4478B">
        <w:fldChar w:fldCharType="begin">
          <w:fldData xml:space="preserve">PEVuZE5vdGU+PENpdGU+PEF1dGhvcj5SYWthPC9BdXRob3I+PFllYXI+MjAxMDwvWWVhcj48UmVj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</w:fldData>
        </w:fldChar>
      </w:r>
      <w:r w:rsidR="00B4478B">
        <w:instrText xml:space="preserve"> ADDIN EN.CITE.DATA </w:instrText>
      </w:r>
      <w:r w:rsidR="00B4478B">
        <w:fldChar w:fldCharType="end"/>
      </w:r>
      <w:r w:rsidR="002372DB" w:rsidRPr="00FA12E6">
        <w:fldChar w:fldCharType="separate"/>
      </w:r>
      <w:hyperlink w:anchor="_ENREF_174" w:tooltip="Raka, 2010 #3415" w:history="1">
        <w:r w:rsidR="00B4478B" w:rsidRPr="00B4478B">
          <w:rPr>
            <w:noProof/>
            <w:vertAlign w:val="superscript"/>
          </w:rPr>
          <w:t>174</w:t>
        </w:r>
      </w:hyperlink>
      <w:r w:rsidR="00B4478B" w:rsidRPr="00B4478B">
        <w:rPr>
          <w:noProof/>
          <w:vertAlign w:val="superscript"/>
        </w:rPr>
        <w:t>,</w:t>
      </w:r>
      <w:hyperlink w:anchor="_ENREF_175" w:tooltip="Schmitz, 2014 #3417" w:history="1">
        <w:r w:rsidR="00B4478B" w:rsidRPr="00B4478B">
          <w:rPr>
            <w:noProof/>
            <w:vertAlign w:val="superscript"/>
          </w:rPr>
          <w:t>175</w:t>
        </w:r>
      </w:hyperlink>
      <w:r w:rsidR="002372DB" w:rsidRPr="00FA12E6">
        <w:fldChar w:fldCharType="end"/>
      </w:r>
      <w:r w:rsidR="002372DB" w:rsidRPr="00FA12E6">
        <w:t xml:space="preserve"> However, the same model predicts that </w:t>
      </w:r>
      <w:r w:rsidR="007C26F0" w:rsidRPr="00FA12E6">
        <w:t xml:space="preserve">by </w:t>
      </w:r>
      <w:r w:rsidR="002372DB" w:rsidRPr="00FA12E6">
        <w:t>using combination interventions</w:t>
      </w:r>
      <w:r w:rsidRPr="00FA12E6">
        <w:t xml:space="preserve"> </w:t>
      </w:r>
      <w:r w:rsidR="002372DB" w:rsidRPr="00FA12E6">
        <w:t>(</w:t>
      </w:r>
      <w:r w:rsidRPr="00FA12E6">
        <w:t>ventilation, isolation</w:t>
      </w:r>
      <w:r w:rsidR="002372DB" w:rsidRPr="00FA12E6">
        <w:t xml:space="preserve">, early hospital discharge, respiratory mask use </w:t>
      </w:r>
      <w:r w:rsidRPr="00FA12E6">
        <w:t xml:space="preserve">and </w:t>
      </w:r>
      <w:r w:rsidR="002372DB" w:rsidRPr="00FA12E6">
        <w:t xml:space="preserve">ART provision), case transmission could fall by </w:t>
      </w:r>
      <w:r w:rsidR="00376DCC" w:rsidRPr="00FA12E6">
        <w:t>almost half</w:t>
      </w:r>
      <w:r w:rsidR="007C26F0" w:rsidRPr="00FA12E6">
        <w:t>.</w:t>
      </w:r>
      <w:hyperlink w:anchor="_ENREF_173" w:tooltip="Basu, 2007 #3574" w:history="1">
        <w:r w:rsidR="00B4478B" w:rsidRPr="00FA12E6">
          <w:fldChar w:fldCharType="begin"/>
        </w:r>
        <w:r w:rsidR="00B4478B">
          <w:instrText xml:space="preserve"> ADDIN EN.CITE &lt;EndNote&gt;&lt;Cite&gt;&lt;Author&gt;Basu&lt;/Author&gt;&lt;Year&gt;2007&lt;/Year&gt;&lt;RecNum&gt;3574&lt;/RecNum&gt;&lt;DisplayText&gt;&lt;style face="superscript"&gt;173&lt;/style&gt;&lt;/DisplayText&gt;&lt;record&gt;&lt;rec-number&gt;3574&lt;/rec-number&gt;&lt;foreign-keys&gt;&lt;key app="EN" db-id="vxrv9der7tps5yexz215xa0vsex2p5f9rd0w" timestamp="1440713229"&gt;3574&lt;/key&gt;&lt;/foreign-keys&gt;&lt;ref-type name="Journal Article"&gt;17&lt;/ref-type&gt;&lt;contributors&gt;&lt;authors&gt;&lt;author&gt;Basu, S.&lt;/author&gt;&lt;author&gt;Andrews, J. R.&lt;/author&gt;&lt;author&gt;Poolman, E. M.&lt;/author&gt;&lt;author&gt;Gandhi, N. R.&lt;/author&gt;&lt;author&gt;Shah, N. S.&lt;/author&gt;&lt;author&gt;Moll, A.&lt;/author&gt;&lt;author&gt;Moodley, P.&lt;/author&gt;&lt;author&gt;Galvani, A. P.&lt;/author&gt;&lt;author&gt;Friedland, G. H.&lt;/author&gt;&lt;/authors&gt;&lt;/contributors&gt;&lt;auth-address&gt;Department of Epidemiology and Public Health, Yale University School of Medicine, New Haven, CT 06520, USA. sanjay.basu@yale.edu&lt;/auth-address&gt;&lt;titles&gt;&lt;title&gt;Prevention of nosocomial transmission of extensively drug-resistant tuberculosis in rural South African district hospitals: an epidemiological modelling study&lt;/title&gt;&lt;secondary-title&gt;Lancet&lt;/secondary-title&gt;&lt;/titles&gt;&lt;periodical&gt;&lt;full-title&gt;Lancet&lt;/full-title&gt;&lt;/periodical&gt;&lt;pages&gt;1500-7&lt;/pages&gt;&lt;volume&gt;370&lt;/volume&gt;&lt;number&gt;9597&lt;/number&gt;&lt;keywords&gt;&lt;keyword&gt;Cross Infection/*prevention &amp;amp; control/transmission&lt;/keyword&gt;&lt;keyword&gt;Hospitals, District&lt;/keyword&gt;&lt;keyword&gt;Humans&lt;/keyword&gt;&lt;keyword&gt;*Models, Theoretical&lt;/keyword&gt;&lt;keyword&gt;Rural Health&lt;/keyword&gt;&lt;keyword&gt;South Africa/epidemiology&lt;/keyword&gt;&lt;keyword&gt;Tuberculosis, Multidrug-Resistant/epidemiology/*prevention &amp;amp; control/transmission&lt;/keyword&gt;&lt;/keywords&gt;&lt;dates&gt;&lt;year&gt;2007&lt;/year&gt;&lt;pub-dates&gt;&lt;date&gt;Oct 27&lt;/date&gt;&lt;/pub-dates&gt;&lt;/dates&gt;&lt;isbn&gt;1474-547X (Electronic)&amp;#xD;0140-6736 (Linking)&lt;/isbn&gt;&lt;accession-num&gt;17964351&lt;/accession-num&gt;&lt;urls&gt;&lt;related-urls&gt;&lt;url&gt;http://www.ncbi.nlm.nih.gov/pubmed/17964351&lt;/url&gt;&lt;/related-urls&gt;&lt;/urls&gt;&lt;custom2&gt;PMC3711808&lt;/custom2&gt;&lt;electronic-resource-num&gt;10.1016/S0140-6736(07)61636-5&lt;/electronic-resource-num&gt;&lt;/record&gt;&lt;/Cite&gt;&lt;/EndNote&gt;</w:instrText>
        </w:r>
        <w:r w:rsidR="00B4478B" w:rsidRPr="00FA12E6">
          <w:fldChar w:fldCharType="separate"/>
        </w:r>
        <w:r w:rsidR="00B4478B" w:rsidRPr="00B4478B">
          <w:rPr>
            <w:noProof/>
            <w:vertAlign w:val="superscript"/>
          </w:rPr>
          <w:t>173</w:t>
        </w:r>
        <w:r w:rsidR="00B4478B" w:rsidRPr="00FA12E6">
          <w:fldChar w:fldCharType="end"/>
        </w:r>
      </w:hyperlink>
    </w:p>
    <w:p w14:paraId="21F7BAB9" w14:textId="0ED73C64" w:rsidR="00325119" w:rsidRPr="002D5202" w:rsidRDefault="00C704B9" w:rsidP="00914A92">
      <w:pPr>
        <w:pStyle w:val="Heading1"/>
      </w:pPr>
      <w:r w:rsidRPr="00914A92">
        <w:t>A</w:t>
      </w:r>
      <w:r w:rsidR="00325119" w:rsidRPr="00914A92">
        <w:t>ssessment</w:t>
      </w:r>
      <w:r w:rsidR="00325119" w:rsidRPr="002D5202">
        <w:t xml:space="preserve"> </w:t>
      </w:r>
      <w:r w:rsidR="003234B0" w:rsidRPr="002D5202">
        <w:t xml:space="preserve">of </w:t>
      </w:r>
      <w:r w:rsidR="00325119" w:rsidRPr="002D5202">
        <w:t>HIV-related respiratory disease</w:t>
      </w:r>
    </w:p>
    <w:p w14:paraId="19C57948" w14:textId="0E73DDBB" w:rsidR="00C70190" w:rsidRPr="00713D92" w:rsidRDefault="00C70190" w:rsidP="00914A92">
      <w:pPr>
        <w:pStyle w:val="Heading2"/>
      </w:pPr>
      <w:r w:rsidRPr="00914A92">
        <w:t>Inve</w:t>
      </w:r>
      <w:r w:rsidR="00AF3005" w:rsidRPr="00914A92">
        <w:t>stigation</w:t>
      </w:r>
      <w:r w:rsidR="00AF3005" w:rsidRPr="00713D92">
        <w:t xml:space="preserve"> of infection</w:t>
      </w:r>
    </w:p>
    <w:p w14:paraId="7180C099" w14:textId="641BD63B" w:rsidR="001C6488" w:rsidRPr="00FA12E6" w:rsidRDefault="00AF3005" w:rsidP="00A81617">
      <w:r w:rsidRPr="00FA12E6">
        <w:t>Investigation of infectious disease in HIV</w:t>
      </w:r>
      <w:r w:rsidR="007C26F0" w:rsidRPr="00FA12E6">
        <w:t>-infected individuals</w:t>
      </w:r>
      <w:r w:rsidRPr="00FA12E6">
        <w:t xml:space="preserve"> must take account of “conventional” p</w:t>
      </w:r>
      <w:r w:rsidR="00713D92">
        <w:t>athogens, a</w:t>
      </w:r>
      <w:r w:rsidRPr="00FA12E6">
        <w:t xml:space="preserve">nd </w:t>
      </w:r>
      <w:r w:rsidR="007C26F0" w:rsidRPr="00FA12E6">
        <w:t xml:space="preserve">of </w:t>
      </w:r>
      <w:r w:rsidRPr="00FA12E6">
        <w:t>additional opportunistic infection</w:t>
      </w:r>
      <w:r w:rsidR="00713D92">
        <w:t>s</w:t>
      </w:r>
      <w:r w:rsidRPr="00FA12E6">
        <w:t>. Further, multiple co</w:t>
      </w:r>
      <w:r w:rsidR="00526D0A" w:rsidRPr="00FA12E6">
        <w:t>-existing pathology is common: a Spanish study of HIV</w:t>
      </w:r>
      <w:r w:rsidR="007C26F0" w:rsidRPr="00FA12E6">
        <w:t>-</w:t>
      </w:r>
      <w:r w:rsidR="00526D0A" w:rsidRPr="00FA12E6">
        <w:t xml:space="preserve">infected individuals </w:t>
      </w:r>
      <w:r w:rsidR="00765393" w:rsidRPr="00FA12E6">
        <w:t xml:space="preserve">receiving </w:t>
      </w:r>
      <w:r w:rsidR="00526D0A" w:rsidRPr="00FA12E6">
        <w:t xml:space="preserve">ART </w:t>
      </w:r>
      <w:r w:rsidR="00765393" w:rsidRPr="00FA12E6">
        <w:t xml:space="preserve">and </w:t>
      </w:r>
      <w:r w:rsidR="00526D0A" w:rsidRPr="00FA12E6">
        <w:t xml:space="preserve">presenting with features </w:t>
      </w:r>
      <w:r w:rsidR="007C26F0" w:rsidRPr="00FA12E6">
        <w:t xml:space="preserve">of </w:t>
      </w:r>
      <w:r w:rsidR="00526D0A" w:rsidRPr="00FA12E6">
        <w:t xml:space="preserve">pneumonia </w:t>
      </w:r>
      <w:r w:rsidR="007C26F0" w:rsidRPr="00FA12E6">
        <w:t>showed</w:t>
      </w:r>
      <w:r w:rsidR="000D531F">
        <w:t xml:space="preserve"> that</w:t>
      </w:r>
      <w:r w:rsidR="007C26F0" w:rsidRPr="00FA12E6">
        <w:t xml:space="preserve"> </w:t>
      </w:r>
      <w:r w:rsidR="00526D0A" w:rsidRPr="00FA12E6">
        <w:t>9%</w:t>
      </w:r>
      <w:r w:rsidRPr="00FA12E6">
        <w:t xml:space="preserve"> had </w:t>
      </w:r>
      <w:r w:rsidR="00526D0A" w:rsidRPr="00FA12E6">
        <w:t>at least two</w:t>
      </w:r>
      <w:r w:rsidRPr="00FA12E6">
        <w:t xml:space="preserve"> aetiological agent</w:t>
      </w:r>
      <w:r w:rsidR="00526D0A" w:rsidRPr="00FA12E6">
        <w:t>s</w:t>
      </w:r>
      <w:r w:rsidRPr="00FA12E6">
        <w:t xml:space="preserve"> identified.</w:t>
      </w:r>
      <w:hyperlink w:anchor="_ENREF_176" w:tooltip="Benito, 2001 #3563" w:history="1">
        <w:r w:rsidR="00B4478B" w:rsidRPr="00FA12E6">
          <w:fldChar w:fldCharType="begin"/>
        </w:r>
        <w:r w:rsidR="00B4478B">
          <w:instrText xml:space="preserve"> ADDIN EN.CITE &lt;EndNote&gt;&lt;Cite&gt;&lt;Author&gt;Benito&lt;/Author&gt;&lt;Year&gt;2001&lt;/Year&gt;&lt;RecNum&gt;3563&lt;/RecNum&gt;&lt;DisplayText&gt;&lt;style face="superscript"&gt;176&lt;/style&gt;&lt;/DisplayText&gt;&lt;record&gt;&lt;rec-number&gt;3563&lt;/rec-number&gt;&lt;foreign-keys&gt;&lt;key app="EN" db-id="vxrv9der7tps5yexz215xa0vsex2p5f9rd0w" timestamp="1440694300"&gt;3563&lt;/key&gt;&lt;/foreign-keys&gt;&lt;ref-type name="Journal Article"&gt;17&lt;/ref-type&gt;&lt;contributors&gt;&lt;authors&gt;&lt;author&gt;Benito, N.&lt;/author&gt;&lt;author&gt;Rano, A.&lt;/author&gt;&lt;author&gt;Moreno, A.&lt;/author&gt;&lt;author&gt;Gonzalez, J.&lt;/author&gt;&lt;author&gt;Luna, M.&lt;/author&gt;&lt;author&gt;Agusti, C.&lt;/author&gt;&lt;author&gt;Danes, C.&lt;/author&gt;&lt;author&gt;Pumarola, T.&lt;/author&gt;&lt;author&gt;Miro, J. M.&lt;/author&gt;&lt;author&gt;Torres, A.&lt;/author&gt;&lt;author&gt;Gatell, J. M.&lt;/author&gt;&lt;/authors&gt;&lt;/contributors&gt;&lt;auth-address&gt;Institut Clinic d&amp;apos;Infeccions i Immunologia, Hospital Clinic Universitari, Universitat de Barcelona, Barcelona, Spain. welby@retemail.es&lt;/auth-address&gt;&lt;titles&gt;&lt;title&gt;Pulmonary infiltrates in HIV-infected patients in the highly active antiretroviral therapy era in Spain&lt;/title&gt;&lt;secondary-title&gt;J Acquir Immune Defic Syndr&lt;/secondary-title&gt;&lt;/titles&gt;&lt;periodical&gt;&lt;full-title&gt;J Acquir Immune Defic Syndr&lt;/full-title&gt;&lt;/periodical&gt;&lt;pages&gt;35-43&lt;/pages&gt;&lt;volume&gt;27&lt;/volume&gt;&lt;number&gt;1&lt;/number&gt;&lt;keywords&gt;&lt;keyword&gt;Adult&lt;/keyword&gt;&lt;keyword&gt;Aged&lt;/keyword&gt;&lt;keyword&gt;*Antiretroviral Therapy, Highly Active&lt;/keyword&gt;&lt;keyword&gt;CD4 Lymphocyte Count&lt;/keyword&gt;&lt;keyword&gt;Female&lt;/keyword&gt;&lt;keyword&gt;HIV Infections/*complications/*drug therapy&lt;/keyword&gt;&lt;keyword&gt;HIV-1/physiology&lt;/keyword&gt;&lt;keyword&gt;Humans&lt;/keyword&gt;&lt;keyword&gt;Incidence&lt;/keyword&gt;&lt;keyword&gt;*Lung Diseases/diagnosis/epidemiology/etiology/mortality&lt;/keyword&gt;&lt;keyword&gt;Male&lt;/keyword&gt;&lt;keyword&gt;Middle Aged&lt;/keyword&gt;&lt;keyword&gt;Prospective Studies&lt;/keyword&gt;&lt;keyword&gt;Viral Load&lt;/keyword&gt;&lt;/keywords&gt;&lt;dates&gt;&lt;year&gt;2001&lt;/year&gt;&lt;pub-dates&gt;&lt;date&gt;May 1&lt;/date&gt;&lt;/pub-dates&gt;&lt;/dates&gt;&lt;isbn&gt;1525-4135 (Print)&amp;#xD;1525-4135 (Linking)&lt;/isbn&gt;&lt;accession-num&gt;11404518&lt;/accession-num&gt;&lt;urls&gt;&lt;related-urls&gt;&lt;url&gt;http://www.ncbi.nlm.nih.gov/pubmed/11404518&lt;/url&gt;&lt;/related-urls&gt;&lt;/urls&gt;&lt;/record&gt;&lt;/Cite&gt;&lt;/EndNote&gt;</w:instrText>
        </w:r>
        <w:r w:rsidR="00B4478B" w:rsidRPr="00FA12E6">
          <w:fldChar w:fldCharType="separate"/>
        </w:r>
        <w:r w:rsidR="00B4478B" w:rsidRPr="00B4478B">
          <w:rPr>
            <w:noProof/>
            <w:vertAlign w:val="superscript"/>
          </w:rPr>
          <w:t>176</w:t>
        </w:r>
        <w:r w:rsidR="00B4478B" w:rsidRPr="00FA12E6">
          <w:fldChar w:fldCharType="end"/>
        </w:r>
      </w:hyperlink>
      <w:r w:rsidR="00526D0A" w:rsidRPr="00FA12E6">
        <w:t xml:space="preserve"> In resource</w:t>
      </w:r>
      <w:r w:rsidR="00DA2E0C" w:rsidRPr="00FA12E6">
        <w:t>-</w:t>
      </w:r>
      <w:r w:rsidR="00526D0A" w:rsidRPr="00FA12E6">
        <w:t xml:space="preserve">limited settings, </w:t>
      </w:r>
      <w:r w:rsidR="00DA2E0C" w:rsidRPr="00FA12E6">
        <w:t xml:space="preserve">identification of </w:t>
      </w:r>
      <w:r w:rsidR="000D531F">
        <w:t>any</w:t>
      </w:r>
      <w:r w:rsidR="00DA2E0C" w:rsidRPr="00FA12E6">
        <w:t xml:space="preserve"> pathogen</w:t>
      </w:r>
      <w:r w:rsidR="00526D0A" w:rsidRPr="00FA12E6">
        <w:t xml:space="preserve"> may be difficult. </w:t>
      </w:r>
      <w:r w:rsidRPr="00FA12E6">
        <w:t xml:space="preserve">Microbial identification </w:t>
      </w:r>
      <w:r w:rsidR="00765393" w:rsidRPr="00FA12E6">
        <w:t>is frequently</w:t>
      </w:r>
      <w:r w:rsidRPr="00FA12E6">
        <w:t xml:space="preserve"> limited to Gram and ZN stain</w:t>
      </w:r>
      <w:r w:rsidR="00765393" w:rsidRPr="00FA12E6">
        <w:t>ing</w:t>
      </w:r>
      <w:r w:rsidRPr="00FA12E6">
        <w:t xml:space="preserve"> in many second</w:t>
      </w:r>
      <w:r w:rsidR="00DA2E0C" w:rsidRPr="00FA12E6">
        <w:t>ary</w:t>
      </w:r>
      <w:r w:rsidR="00765393" w:rsidRPr="00FA12E6">
        <w:t>-</w:t>
      </w:r>
      <w:r w:rsidRPr="00FA12E6">
        <w:t>level healthcare facilities. Bacterial culture is frequently not available</w:t>
      </w:r>
      <w:r w:rsidR="00526D0A" w:rsidRPr="00FA12E6">
        <w:t>, and e</w:t>
      </w:r>
      <w:r w:rsidRPr="00FA12E6">
        <w:t>xamination for fungi</w:t>
      </w:r>
      <w:r w:rsidR="00765393" w:rsidRPr="00FA12E6">
        <w:t>,</w:t>
      </w:r>
      <w:r w:rsidRPr="00FA12E6">
        <w:t xml:space="preserve"> which require</w:t>
      </w:r>
      <w:r w:rsidR="00DA2E0C" w:rsidRPr="00FA12E6">
        <w:t>s</w:t>
      </w:r>
      <w:r w:rsidRPr="00FA12E6">
        <w:t xml:space="preserve"> </w:t>
      </w:r>
      <w:r w:rsidR="00765393" w:rsidRPr="00FA12E6">
        <w:t xml:space="preserve">additional </w:t>
      </w:r>
      <w:r w:rsidRPr="00FA12E6">
        <w:t>staining</w:t>
      </w:r>
      <w:r w:rsidR="00765393" w:rsidRPr="00FA12E6">
        <w:t xml:space="preserve"> and culture,</w:t>
      </w:r>
      <w:r w:rsidRPr="00FA12E6">
        <w:t xml:space="preserve"> is not routinely available.</w:t>
      </w:r>
      <w:r w:rsidR="00DC115E" w:rsidRPr="00FA12E6">
        <w:t xml:space="preserve"> </w:t>
      </w:r>
      <w:r w:rsidR="00765393" w:rsidRPr="00FA12E6">
        <w:t xml:space="preserve">Imaging </w:t>
      </w:r>
      <w:r w:rsidR="00DC115E" w:rsidRPr="00FA12E6">
        <w:t>investigation</w:t>
      </w:r>
      <w:r w:rsidR="00DA2E0C" w:rsidRPr="00FA12E6">
        <w:t>s</w:t>
      </w:r>
      <w:r w:rsidR="00DC115E" w:rsidRPr="00FA12E6">
        <w:t xml:space="preserve"> may also be limited to plain film</w:t>
      </w:r>
      <w:r w:rsidR="00765393" w:rsidRPr="00FA12E6">
        <w:t xml:space="preserve"> radiology, e</w:t>
      </w:r>
      <w:r w:rsidR="00DA2E0C" w:rsidRPr="00FA12E6">
        <w:t>.</w:t>
      </w:r>
      <w:r w:rsidR="00765393" w:rsidRPr="00FA12E6">
        <w:t>g</w:t>
      </w:r>
      <w:r w:rsidR="00DA2E0C" w:rsidRPr="00FA12E6">
        <w:t>.</w:t>
      </w:r>
      <w:r w:rsidR="00765393" w:rsidRPr="00FA12E6">
        <w:t xml:space="preserve"> CXR</w:t>
      </w:r>
      <w:r w:rsidR="00DC115E" w:rsidRPr="00FA12E6">
        <w:t xml:space="preserve">, which </w:t>
      </w:r>
      <w:r w:rsidR="00765393" w:rsidRPr="00FA12E6">
        <w:t xml:space="preserve">provides </w:t>
      </w:r>
      <w:r w:rsidR="00DC115E" w:rsidRPr="00FA12E6">
        <w:t xml:space="preserve">limited </w:t>
      </w:r>
      <w:r w:rsidR="00765393" w:rsidRPr="00FA12E6">
        <w:t>discriminatory information</w:t>
      </w:r>
      <w:r w:rsidR="00DA2E0C" w:rsidRPr="00FA12E6">
        <w:t xml:space="preserve"> when</w:t>
      </w:r>
      <w:r w:rsidR="00DC115E" w:rsidRPr="00FA12E6">
        <w:t xml:space="preserve"> compared </w:t>
      </w:r>
      <w:r w:rsidR="00DA2E0C" w:rsidRPr="00FA12E6">
        <w:t xml:space="preserve">to thoracic </w:t>
      </w:r>
      <w:r w:rsidR="00DC115E" w:rsidRPr="00FA12E6">
        <w:t>CT. Bronchoscopy and lavage</w:t>
      </w:r>
      <w:r w:rsidR="00765393" w:rsidRPr="00FA12E6">
        <w:t>, despite its documented utility in numerous studies from</w:t>
      </w:r>
      <w:r w:rsidR="00DA2E0C" w:rsidRPr="00FA12E6">
        <w:t xml:space="preserve"> high-income countrie</w:t>
      </w:r>
      <w:r w:rsidR="00765393" w:rsidRPr="00FA12E6">
        <w:t>s</w:t>
      </w:r>
      <w:r w:rsidR="00DC115E" w:rsidRPr="00FA12E6">
        <w:t xml:space="preserve">, </w:t>
      </w:r>
      <w:r w:rsidR="00765393" w:rsidRPr="00FA12E6">
        <w:t>is rarely available</w:t>
      </w:r>
      <w:r w:rsidR="00122C8D" w:rsidRPr="00FA12E6">
        <w:t xml:space="preserve"> in LMIC</w:t>
      </w:r>
      <w:r w:rsidR="00765393" w:rsidRPr="00FA12E6">
        <w:t>, even in secondary and tertiary</w:t>
      </w:r>
      <w:r w:rsidR="000D531F">
        <w:t xml:space="preserve"> </w:t>
      </w:r>
      <w:r w:rsidR="00765393" w:rsidRPr="00FA12E6">
        <w:t>level</w:t>
      </w:r>
      <w:r w:rsidR="00DA2E0C" w:rsidRPr="00FA12E6">
        <w:t xml:space="preserve"> </w:t>
      </w:r>
      <w:r w:rsidR="00765393" w:rsidRPr="00FA12E6">
        <w:t>settings</w:t>
      </w:r>
      <w:r w:rsidR="00DC115E" w:rsidRPr="00FA12E6">
        <w:t xml:space="preserve">. All of these factors may </w:t>
      </w:r>
      <w:r w:rsidR="00DA2E0C" w:rsidRPr="00FA12E6">
        <w:t>impact on</w:t>
      </w:r>
      <w:r w:rsidR="00DC115E" w:rsidRPr="00FA12E6">
        <w:t xml:space="preserve"> delay</w:t>
      </w:r>
      <w:r w:rsidR="00DA2E0C" w:rsidRPr="00FA12E6">
        <w:t xml:space="preserve"> in</w:t>
      </w:r>
      <w:r w:rsidR="00DC115E" w:rsidRPr="00FA12E6">
        <w:t xml:space="preserve"> diagnosis, resulting </w:t>
      </w:r>
      <w:r w:rsidR="000D531F">
        <w:t xml:space="preserve">in </w:t>
      </w:r>
      <w:r w:rsidR="00DC115E" w:rsidRPr="00FA12E6">
        <w:t xml:space="preserve">lower </w:t>
      </w:r>
      <w:r w:rsidR="00DA2E0C" w:rsidRPr="00FA12E6">
        <w:t xml:space="preserve">rates of </w:t>
      </w:r>
      <w:r w:rsidR="00DC115E" w:rsidRPr="00FA12E6">
        <w:t>treatment success.</w:t>
      </w:r>
    </w:p>
    <w:p w14:paraId="5884AC92" w14:textId="2D093948" w:rsidR="001C6488" w:rsidRPr="00FA12E6" w:rsidRDefault="00235309" w:rsidP="00A81617">
      <w:r w:rsidRPr="00FA12E6">
        <w:t>Bias in the availability of tests may lead to the systematically under-diagnosis of some illnesses</w:t>
      </w:r>
      <w:r w:rsidR="00DC115E" w:rsidRPr="00FA12E6">
        <w:t>, although data are difficult to interpret. For example, i</w:t>
      </w:r>
      <w:r w:rsidR="00F71C93" w:rsidRPr="00FA12E6">
        <w:t>n early series</w:t>
      </w:r>
      <w:r w:rsidR="00DA2E0C" w:rsidRPr="00FA12E6">
        <w:t xml:space="preserve"> of HIV-infected adults</w:t>
      </w:r>
      <w:r w:rsidR="00F71C93" w:rsidRPr="00FA12E6">
        <w:t>, PCP was considered to be uncommon as an AIDS-defining illness in Africa compared with the USA.</w:t>
      </w:r>
      <w:hyperlink w:anchor="_ENREF_177" w:tooltip="de Armas Rodriguez, 2011 #3349" w:history="1">
        <w:r w:rsidR="00B4478B" w:rsidRPr="00FA12E6">
          <w:fldChar w:fldCharType="begin"/>
        </w:r>
        <w:r w:rsidR="00B4478B">
          <w:instrText xml:space="preserve"> ADDIN EN.CITE &lt;EndNote&gt;&lt;Cite&gt;&lt;Author&gt;de Armas Rodriguez&lt;/Author&gt;&lt;Year&gt;2011&lt;/Year&gt;&lt;RecNum&gt;3349&lt;/RecNum&gt;&lt;DisplayText&gt;&lt;style face="superscript"&gt;177&lt;/style&gt;&lt;/DisplayText&gt;&lt;record&gt;&lt;rec-number&gt;3349&lt;/rec-number&gt;&lt;foreign-keys&gt;&lt;key app="EN" db-id="vxrv9der7tps5yexz215xa0vsex2p5f9rd0w" timestamp="1426259838"&gt;3349&lt;/key&gt;&lt;/foreign-keys&gt;&lt;ref-type name="Journal Article"&gt;17&lt;/ref-type&gt;&lt;contributors&gt;&lt;authors&gt;&lt;author&gt;de Armas Rodriguez, Y.&lt;/author&gt;&lt;author&gt;Wissmann, G.&lt;/author&gt;&lt;author&gt;Muller, A. L.&lt;/author&gt;&lt;author&gt;Pederiva, M. A.&lt;/author&gt;&lt;author&gt;Brum, M. C.&lt;/author&gt;&lt;author&gt;Brackmann, R. L.&lt;/author&gt;&lt;author&gt;Capo de Paz, V.&lt;/author&gt;&lt;author&gt;Calderon, E. J.&lt;/author&gt;&lt;/authors&gt;&lt;/contributors&gt;&lt;auth-address&gt;Pathology Department, Institute of Tropical Medicine &amp;quot;Pedro Kouri&amp;quot;, Ciudad de la Habana, Cuba.&lt;/auth-address&gt;&lt;titles&gt;&lt;title&gt;Pneumocystis jirovecii pneumonia in developing countries&lt;/title&gt;&lt;secondary-title&gt;Parasite&lt;/secondary-title&gt;&lt;/titles&gt;&lt;periodical&gt;&lt;full-title&gt;Parasite&lt;/full-title&gt;&lt;/periodical&gt;&lt;pages&gt;219-28&lt;/pages&gt;&lt;volume&gt;18&lt;/volume&gt;&lt;number&gt;3&lt;/number&gt;&lt;edition&gt;2011/09/07&lt;/edition&gt;&lt;keywords&gt;&lt;keyword&gt;Africa/epidemiology&lt;/keyword&gt;&lt;keyword&gt;Americas/epidemiology&lt;/keyword&gt;&lt;keyword&gt;Asia/epidemiology&lt;/keyword&gt;&lt;keyword&gt;Developing Countries/*statistics &amp;amp; numerical data&lt;/keyword&gt;&lt;keyword&gt;*Immunocompromised Host&lt;/keyword&gt;&lt;keyword&gt;*Pneumocystis jirovecii&lt;/keyword&gt;&lt;keyword&gt;Pneumonia, Pneumocystis/*epidemiology&lt;/keyword&gt;&lt;keyword&gt;Prevalence&lt;/keyword&gt;&lt;/keywords&gt;&lt;dates&gt;&lt;year&gt;2011&lt;/year&gt;&lt;pub-dates&gt;&lt;date&gt;Aug&lt;/date&gt;&lt;/pub-dates&gt;&lt;/dates&gt;&lt;isbn&gt;1252-607X (Print)&amp;#xD;1252-607X (Linking)&lt;/isbn&gt;&lt;accession-num&gt;21894262&lt;/accession-num&gt;&lt;work-type&gt;Review&lt;/work-type&gt;&lt;urls&gt;&lt;related-urls&gt;&lt;url&gt;http://www.ncbi.nlm.nih.gov/pubmed/21894262&lt;/url&gt;&lt;/related-urls&gt;&lt;/urls&gt;&lt;custom2&gt;3671475&lt;/custom2&gt;&lt;language&gt;eng&lt;/language&gt;&lt;/record&gt;&lt;/Cite&gt;&lt;/EndNote&gt;</w:instrText>
        </w:r>
        <w:r w:rsidR="00B4478B" w:rsidRPr="00FA12E6">
          <w:fldChar w:fldCharType="separate"/>
        </w:r>
        <w:r w:rsidR="00B4478B" w:rsidRPr="00B4478B">
          <w:rPr>
            <w:noProof/>
            <w:vertAlign w:val="superscript"/>
          </w:rPr>
          <w:t>177</w:t>
        </w:r>
        <w:r w:rsidR="00B4478B" w:rsidRPr="00FA12E6">
          <w:fldChar w:fldCharType="end"/>
        </w:r>
      </w:hyperlink>
      <w:r w:rsidR="00F71C93" w:rsidRPr="00FA12E6">
        <w:t xml:space="preserve"> </w:t>
      </w:r>
      <w:r w:rsidR="001C6488" w:rsidRPr="00FA12E6">
        <w:t xml:space="preserve">It has been suggested that this phenomenon may represent a masking of </w:t>
      </w:r>
      <w:r w:rsidR="00DA2E0C" w:rsidRPr="00FA12E6">
        <w:t xml:space="preserve">the </w:t>
      </w:r>
      <w:r w:rsidR="001C6488" w:rsidRPr="00FA12E6">
        <w:t xml:space="preserve">relatively non-pathogenic </w:t>
      </w:r>
      <w:r w:rsidR="001C6488" w:rsidRPr="00FA12E6">
        <w:rPr>
          <w:i/>
        </w:rPr>
        <w:t>P. jirovecii</w:t>
      </w:r>
      <w:r w:rsidR="001C6488" w:rsidRPr="00FA12E6">
        <w:t xml:space="preserve"> by other infectious disease in LMIC, although diagnostic bias may play a part.</w:t>
      </w:r>
      <w:hyperlink w:anchor="_ENREF_52" w:tooltip="Lowe, 2013 #3346" w:history="1">
        <w:r w:rsidR="00B4478B" w:rsidRPr="00FA12E6">
          <w:fldChar w:fldCharType="begin"/>
        </w:r>
        <w:r w:rsidR="00B4478B" w:rsidRPr="00FA12E6">
          <w:instrText xml:space="preserve"> ADDIN EN.CITE &lt;EndNote&gt;&lt;Cite&gt;&lt;Author&gt;Lowe&lt;/Author&gt;&lt;Year&gt;2013&lt;/Year&gt;&lt;RecNum&gt;3346&lt;/RecNum&gt;&lt;DisplayText&gt;&lt;style face="superscript"&gt;52&lt;/style&gt;&lt;/DisplayText&gt;&lt;record&gt;&lt;rec-number&gt;3346&lt;/rec-number&gt;&lt;foreign-keys&gt;&lt;key app="EN" db-id="vxrv9der7tps5yexz215xa0vsex2p5f9rd0w" timestamp="1426258321"&gt;3346&lt;/key&gt;&lt;/foreign-keys&gt;&lt;ref-type name="Journal Article"&gt;17&lt;/ref-type&gt;&lt;contributors&gt;&lt;authors&gt;&lt;author&gt;Lowe, D. M.&lt;/author&gt;&lt;author&gt;Rangaka, M. X.&lt;/author&gt;&lt;author&gt;Gordon, F.&lt;/author&gt;&lt;author&gt;James, C. D.&lt;/author&gt;&lt;author&gt;Miller, R. F.&lt;/author&gt;&lt;/authors&gt;&lt;/contributors&gt;&lt;auth-address&gt;Wellcome Trust Centre for Research in Clinical Tropical Medicine, Department of Medicine, Imperial College London, London, United Kingdom. d.lowe@imperial.ac.uk&lt;/auth-address&gt;&lt;titles&gt;&lt;title&gt;Pneumocystis jirovecii pneumonia in tropical and low and middle income countries: a systematic review and meta-regression&lt;/title&gt;&lt;secondary-title&gt;PLoS One&lt;/secondary-title&gt;&lt;alt-title&gt;PloS one&lt;/alt-title&gt;&lt;/titles&gt;&lt;periodical&gt;&lt;full-title&gt;PLoS One&lt;/full-title&gt;&lt;/periodical&gt;&lt;alt-periodical&gt;&lt;full-title&gt;PLoS One&lt;/full-title&gt;&lt;/alt-periodical&gt;&lt;pages&gt;e69969&lt;/pages&gt;&lt;volume&gt;8&lt;/volume&gt;&lt;number&gt;8&lt;/number&gt;&lt;edition&gt;2013/08/13&lt;/edition&gt;&lt;keywords&gt;&lt;keyword&gt;Developing Countries/*economics&lt;/keyword&gt;&lt;keyword&gt;Humans&lt;/keyword&gt;&lt;keyword&gt;Meta-Analysis as Topic&lt;/keyword&gt;&lt;keyword&gt;Pneumocystis jirovecii/*physiology&lt;/keyword&gt;&lt;keyword&gt;Pneumonia, Pneumocystis/*diagnosis/*economics/microbiology/prevention &amp;amp; control&lt;/keyword&gt;&lt;/keywords&gt;&lt;dates&gt;&lt;year&gt;2013&lt;/year&gt;&lt;/dates&gt;&lt;isbn&gt;1932-6203 (Electronic)&amp;#xD;1932-6203 (Linking)&lt;/isbn&gt;&lt;accession-num&gt;23936365&lt;/accession-num&gt;&lt;work-type&gt;Research Support, Non-U.S. Gov&amp;apos;t&amp;#xD;Review&lt;/work-type&gt;&lt;urls&gt;&lt;related-urls&gt;&lt;url&gt;http://www.ncbi.nlm.nih.gov/pubmed/23936365&lt;/url&gt;&lt;/related-urls&gt;&lt;/urls&gt;&lt;custom2&gt;3732248&lt;/custom2&gt;&lt;electronic-resource-num&gt;10.1371/journal.pone.0069969&lt;/electronic-resource-num&gt;&lt;language&gt;eng&lt;/language&gt;&lt;/record&gt;&lt;/Cite&gt;&lt;/EndNote&gt;</w:instrText>
        </w:r>
        <w:r w:rsidR="00B4478B" w:rsidRPr="00FA12E6">
          <w:fldChar w:fldCharType="separate"/>
        </w:r>
        <w:r w:rsidR="00B4478B" w:rsidRPr="00FA12E6">
          <w:rPr>
            <w:noProof/>
            <w:vertAlign w:val="superscript"/>
          </w:rPr>
          <w:t>52</w:t>
        </w:r>
        <w:r w:rsidR="00B4478B" w:rsidRPr="00FA12E6">
          <w:fldChar w:fldCharType="end"/>
        </w:r>
      </w:hyperlink>
      <w:r w:rsidR="001C6488" w:rsidRPr="00FA12E6">
        <w:t xml:space="preserve"> </w:t>
      </w:r>
      <w:r w:rsidR="008A72DF" w:rsidRPr="00FA12E6">
        <w:t xml:space="preserve">Other fungal infection in LMIC (e.g. </w:t>
      </w:r>
      <w:r w:rsidR="008A72DF" w:rsidRPr="00FA12E6">
        <w:rPr>
          <w:i/>
        </w:rPr>
        <w:t>H. capsulatum</w:t>
      </w:r>
      <w:r w:rsidR="008A72DF" w:rsidRPr="00FA12E6">
        <w:t xml:space="preserve"> and </w:t>
      </w:r>
      <w:r w:rsidR="008A72DF" w:rsidRPr="00FA12E6">
        <w:rPr>
          <w:i/>
        </w:rPr>
        <w:t xml:space="preserve">Coccidiodes immitis) </w:t>
      </w:r>
      <w:r w:rsidR="008A72DF" w:rsidRPr="00FA12E6">
        <w:t>are equally poorly defined, and likely to be misdiagnosed as community</w:t>
      </w:r>
      <w:r w:rsidR="008D7B34" w:rsidRPr="00FA12E6">
        <w:t>-</w:t>
      </w:r>
      <w:r w:rsidR="008A72DF" w:rsidRPr="00FA12E6">
        <w:t>acquired pneumonia</w:t>
      </w:r>
      <w:r w:rsidR="008A72DF" w:rsidRPr="00FA12E6">
        <w:rPr>
          <w:i/>
        </w:rPr>
        <w:t>.</w:t>
      </w:r>
      <w:hyperlink w:anchor="_ENREF_178" w:tooltip="Antinori, 2014 #3390" w:history="1">
        <w:r w:rsidR="00B4478B" w:rsidRPr="00FA12E6">
          <w:fldChar w:fldCharType="begin"/>
        </w:r>
        <w:r w:rsidR="00B4478B">
          <w:instrText xml:space="preserve"> ADDIN EN.CITE &lt;EndNote&gt;&lt;Cite&gt;&lt;Author&gt;Antinori&lt;/Author&gt;&lt;Year&gt;2014&lt;/Year&gt;&lt;RecNum&gt;3390&lt;/RecNum&gt;&lt;DisplayText&gt;&lt;style face="superscript"&gt;178&lt;/style&gt;&lt;/DisplayText&gt;&lt;record&gt;&lt;rec-number&gt;3390&lt;/rec-number&gt;&lt;foreign-keys&gt;&lt;key app="EN" db-id="vxrv9der7tps5yexz215xa0vsex2p5f9rd0w" timestamp="1427385626"&gt;3390&lt;/key&gt;&lt;/foreign-keys&gt;&lt;ref-type name="Journal Article"&gt;17&lt;/ref-type&gt;&lt;contributors&gt;&lt;authors&gt;&lt;author&gt;Antinori, S.&lt;/author&gt;&lt;/authors&gt;&lt;/contributors&gt;&lt;auth-address&gt;Department of Clinical and Biomedical Sciences &amp;quot;Luigi Sacco,&amp;quot; III Division of Infectious Diseases, University of Milano, Milano, Italy spinello.antinori@unimi.it.&lt;/auth-address&gt;&lt;titles&gt;&lt;title&gt;Histoplasma capsulatum: more widespread than previously thought&lt;/title&gt;&lt;secondary-title&gt;Am J Trop Med Hyg&lt;/secondary-title&gt;&lt;alt-title&gt;The American journal of tropical medicine and hygiene&lt;/alt-title&gt;&lt;/titles&gt;&lt;periodical&gt;&lt;full-title&gt;Am J Trop Med Hyg&lt;/full-title&gt;&lt;/periodical&gt;&lt;pages&gt;982-3&lt;/pages&gt;&lt;volume&gt;90&lt;/volume&gt;&lt;number&gt;6&lt;/number&gt;&lt;edition&gt;2014/04/30&lt;/edition&gt;&lt;keywords&gt;&lt;keyword&gt;Africa South of the Sahara/epidemiology&lt;/keyword&gt;&lt;keyword&gt;Asia/epidemiology&lt;/keyword&gt;&lt;keyword&gt;*Endemic Diseases&lt;/keyword&gt;&lt;keyword&gt;HIV Infections/*complications&lt;/keyword&gt;&lt;keyword&gt;Histoplasma/*isolation &amp;amp; purification&lt;/keyword&gt;&lt;keyword&gt;Histoplasmosis/complications/diagnosis/*epidemiology/microbiology&lt;/keyword&gt;&lt;keyword&gt;Humans&lt;/keyword&gt;&lt;keyword&gt;Madagascar/epidemiology&lt;/keyword&gt;&lt;/keywords&gt;&lt;dates&gt;&lt;year&gt;2014&lt;/year&gt;&lt;pub-dates&gt;&lt;date&gt;Jun&lt;/date&gt;&lt;/pub-dates&gt;&lt;/dates&gt;&lt;isbn&gt;1476-1645 (Electronic)&amp;#xD;0002-9637 (Linking)&lt;/isbn&gt;&lt;accession-num&gt;24778192&lt;/accession-num&gt;&lt;work-type&gt;Editorial&lt;/work-type&gt;&lt;urls&gt;&lt;related-urls&gt;&lt;url&gt;http://www.ncbi.nlm.nih.gov/pubmed/24778192&lt;/url&gt;&lt;/related-urls&gt;&lt;/urls&gt;&lt;custom2&gt;4047757&lt;/custom2&gt;&lt;electronic-resource-num&gt;10.4269/ajtmh.14-0175&lt;/electronic-resource-num&gt;&lt;language&gt;eng&lt;/language&gt;&lt;/record&gt;&lt;/Cite&gt;&lt;/EndNote&gt;</w:instrText>
        </w:r>
        <w:r w:rsidR="00B4478B" w:rsidRPr="00FA12E6">
          <w:fldChar w:fldCharType="separate"/>
        </w:r>
        <w:r w:rsidR="00B4478B" w:rsidRPr="00B4478B">
          <w:rPr>
            <w:noProof/>
            <w:vertAlign w:val="superscript"/>
          </w:rPr>
          <w:t>178</w:t>
        </w:r>
        <w:r w:rsidR="00B4478B" w:rsidRPr="00FA12E6">
          <w:fldChar w:fldCharType="end"/>
        </w:r>
      </w:hyperlink>
      <w:hyperlink w:anchor="_ENREF_92" w:tooltip="Meya, 2010 #3387" w:history="1"/>
    </w:p>
    <w:p w14:paraId="64AEA23F" w14:textId="44C878D4" w:rsidR="00A40ACC" w:rsidRPr="00FA12E6" w:rsidRDefault="00E807EB" w:rsidP="00A81617">
      <w:r w:rsidRPr="00FA12E6">
        <w:t xml:space="preserve">Rapid diagnosis of disseminated </w:t>
      </w:r>
      <w:r w:rsidR="00DF776D" w:rsidRPr="00FA12E6">
        <w:t xml:space="preserve">cryptococcal </w:t>
      </w:r>
      <w:r w:rsidRPr="00FA12E6">
        <w:t xml:space="preserve">disease has been improved </w:t>
      </w:r>
      <w:r w:rsidR="008D7B34" w:rsidRPr="00FA12E6">
        <w:t xml:space="preserve">by </w:t>
      </w:r>
      <w:r w:rsidR="00DF776D" w:rsidRPr="00FA12E6">
        <w:t xml:space="preserve">antigen testing </w:t>
      </w:r>
      <w:r w:rsidRPr="00FA12E6">
        <w:t>(CrAg) i</w:t>
      </w:r>
      <w:r w:rsidR="009B407D" w:rsidRPr="00FA12E6">
        <w:t xml:space="preserve">n serum or cerebrospinal fluid. While </w:t>
      </w:r>
      <w:r w:rsidR="00122C8D" w:rsidRPr="00FA12E6">
        <w:t xml:space="preserve">serum </w:t>
      </w:r>
      <w:r w:rsidR="009B407D" w:rsidRPr="00FA12E6">
        <w:t xml:space="preserve">CrAg is sensitive </w:t>
      </w:r>
      <w:r w:rsidR="008D7B34" w:rsidRPr="00FA12E6">
        <w:t xml:space="preserve">as a </w:t>
      </w:r>
      <w:r w:rsidR="009B407D" w:rsidRPr="00FA12E6">
        <w:t>screening method</w:t>
      </w:r>
      <w:r w:rsidR="00122C8D" w:rsidRPr="00FA12E6">
        <w:t>, it is not specific for lung disease, and antigen testing on</w:t>
      </w:r>
      <w:r w:rsidR="009B407D" w:rsidRPr="00FA12E6">
        <w:t xml:space="preserve"> </w:t>
      </w:r>
      <w:r w:rsidR="008D7B34" w:rsidRPr="00FA12E6">
        <w:t>BAL fluid</w:t>
      </w:r>
      <w:r w:rsidR="00122C8D" w:rsidRPr="00FA12E6">
        <w:t xml:space="preserve"> does not </w:t>
      </w:r>
      <w:r w:rsidR="008D7B34" w:rsidRPr="00FA12E6">
        <w:t>infer that</w:t>
      </w:r>
      <w:r w:rsidR="00122C8D" w:rsidRPr="00FA12E6">
        <w:t xml:space="preserve"> </w:t>
      </w:r>
      <w:r w:rsidR="00122C8D" w:rsidRPr="00FA12E6">
        <w:rPr>
          <w:i/>
        </w:rPr>
        <w:t>Cryptococcus</w:t>
      </w:r>
      <w:r w:rsidR="00122C8D" w:rsidRPr="00FA12E6">
        <w:t xml:space="preserve"> </w:t>
      </w:r>
      <w:r w:rsidR="008D7B34" w:rsidRPr="00FA12E6">
        <w:t>i</w:t>
      </w:r>
      <w:r w:rsidR="00122C8D" w:rsidRPr="00FA12E6">
        <w:t>s the prim</w:t>
      </w:r>
      <w:r w:rsidR="008D7B34" w:rsidRPr="00FA12E6">
        <w:t>ary</w:t>
      </w:r>
      <w:r w:rsidR="00122C8D" w:rsidRPr="00FA12E6">
        <w:t xml:space="preserve"> pathology</w:t>
      </w:r>
      <w:r w:rsidR="008D7B34" w:rsidRPr="00FA12E6">
        <w:t>.</w:t>
      </w:r>
      <w:r w:rsidRPr="00FA12E6">
        <w:fldChar w:fldCharType="begin">
          <w:fldData xml:space="preserve">PEVuZE5vdGU+PENpdGU+PEF1dGhvcj5DbGFyazwvQXV0aG9yPjxZZWFyPjE5OTA8L1llYXI+PFJl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</w:fldData>
        </w:fldChar>
      </w:r>
      <w:r w:rsidR="00B4478B">
        <w:instrText xml:space="preserve"> ADDIN EN.CITE </w:instrText>
      </w:r>
      <w:r w:rsidR="00B4478B">
        <w:fldChar w:fldCharType="begin">
          <w:fldData xml:space="preserve">PEVuZE5vdGU+PENpdGU+PEF1dGhvcj5DbGFyazwvQXV0aG9yPjxZZWFyPjE5OTA8L1llYXI+PFJl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</w:fldData>
        </w:fldChar>
      </w:r>
      <w:r w:rsidR="00B4478B">
        <w:instrText xml:space="preserve"> ADDIN EN.CITE.DATA </w:instrText>
      </w:r>
      <w:r w:rsidR="00B4478B">
        <w:fldChar w:fldCharType="end"/>
      </w:r>
      <w:r w:rsidRPr="00FA12E6">
        <w:fldChar w:fldCharType="separate"/>
      </w:r>
      <w:hyperlink w:anchor="_ENREF_54" w:tooltip="Shirley, 2009 #3510" w:history="1">
        <w:r w:rsidR="00B4478B" w:rsidRPr="00B4478B">
          <w:rPr>
            <w:noProof/>
            <w:vertAlign w:val="superscript"/>
          </w:rPr>
          <w:t>54</w:t>
        </w:r>
      </w:hyperlink>
      <w:r w:rsidR="00B4478B" w:rsidRPr="00B4478B">
        <w:rPr>
          <w:noProof/>
          <w:vertAlign w:val="superscript"/>
        </w:rPr>
        <w:t>,</w:t>
      </w:r>
      <w:hyperlink w:anchor="_ENREF_179" w:tooltip="Clark, 1990 #3581" w:history="1">
        <w:r w:rsidR="00B4478B" w:rsidRPr="00B4478B">
          <w:rPr>
            <w:noProof/>
            <w:vertAlign w:val="superscript"/>
          </w:rPr>
          <w:t>179</w:t>
        </w:r>
      </w:hyperlink>
      <w:r w:rsidR="00B4478B" w:rsidRPr="00B4478B">
        <w:rPr>
          <w:noProof/>
          <w:vertAlign w:val="superscript"/>
        </w:rPr>
        <w:t>,</w:t>
      </w:r>
      <w:hyperlink w:anchor="_ENREF_180" w:tooltip="Visnegarwala, 1998 #3560" w:history="1">
        <w:r w:rsidR="00B4478B" w:rsidRPr="00B4478B">
          <w:rPr>
            <w:noProof/>
            <w:vertAlign w:val="superscript"/>
          </w:rPr>
          <w:t>180</w:t>
        </w:r>
      </w:hyperlink>
      <w:r w:rsidRPr="00FA12E6">
        <w:fldChar w:fldCharType="end"/>
      </w:r>
    </w:p>
    <w:p w14:paraId="0E6AF2AD" w14:textId="41BE7D3F" w:rsidR="00465979" w:rsidRPr="00FA12E6" w:rsidRDefault="00032025" w:rsidP="00A81617">
      <w:r w:rsidRPr="00FA12E6">
        <w:t>The c</w:t>
      </w:r>
      <w:r w:rsidR="00465979" w:rsidRPr="00FA12E6">
        <w:t xml:space="preserve">apacity </w:t>
      </w:r>
      <w:r w:rsidR="00983027" w:rsidRPr="00FA12E6">
        <w:t>and direction of</w:t>
      </w:r>
      <w:r w:rsidR="00465979" w:rsidRPr="00FA12E6">
        <w:t xml:space="preserve"> TB diagnos</w:t>
      </w:r>
      <w:r w:rsidR="008D7B34" w:rsidRPr="00FA12E6">
        <w:t>t</w:t>
      </w:r>
      <w:r w:rsidR="00465979" w:rsidRPr="00FA12E6">
        <w:t>i</w:t>
      </w:r>
      <w:r w:rsidR="008D7B34" w:rsidRPr="00FA12E6">
        <w:t>c</w:t>
      </w:r>
      <w:r w:rsidR="00465979" w:rsidRPr="00FA12E6">
        <w:t>s in areas of high HIV</w:t>
      </w:r>
      <w:r w:rsidR="008D7B34" w:rsidRPr="00FA12E6">
        <w:t xml:space="preserve"> prevalence</w:t>
      </w:r>
      <w:r w:rsidR="00465979" w:rsidRPr="00FA12E6">
        <w:t xml:space="preserve"> has been reviewed elsewhere.</w:t>
      </w:r>
      <w:r w:rsidR="007B5198" w:rsidRPr="00FA12E6">
        <w:fldChar w:fldCharType="begin">
          <w:fldData xml:space="preserve">PEVuZE5vdGU+PENpdGU+PEF1dGhvcj5QYWk8L0F1dGhvcj48WWVhcj4yMDE1PC9ZZWFyPjxSZWNO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</w:fldData>
        </w:fldChar>
      </w:r>
      <w:r w:rsidR="00B4478B">
        <w:instrText xml:space="preserve"> ADDIN EN.CITE </w:instrText>
      </w:r>
      <w:r w:rsidR="00B4478B">
        <w:fldChar w:fldCharType="begin">
          <w:fldData xml:space="preserve">PEVuZE5vdGU+PENpdGU+PEF1dGhvcj5QYWk8L0F1dGhvcj48WWVhcj4yMDE1PC9ZZWFyPjxSZWNO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</w:fldData>
        </w:fldChar>
      </w:r>
      <w:r w:rsidR="00B4478B">
        <w:instrText xml:space="preserve"> ADDIN EN.CITE.DATA </w:instrText>
      </w:r>
      <w:r w:rsidR="00B4478B">
        <w:fldChar w:fldCharType="end"/>
      </w:r>
      <w:r w:rsidR="007B5198" w:rsidRPr="00FA12E6">
        <w:fldChar w:fldCharType="separate"/>
      </w:r>
      <w:hyperlink w:anchor="_ENREF_181" w:tooltip="Pai, 2015 #3561" w:history="1">
        <w:r w:rsidR="00B4478B" w:rsidRPr="00B4478B">
          <w:rPr>
            <w:noProof/>
            <w:vertAlign w:val="superscript"/>
          </w:rPr>
          <w:t>181</w:t>
        </w:r>
      </w:hyperlink>
      <w:r w:rsidR="00B4478B" w:rsidRPr="00B4478B">
        <w:rPr>
          <w:noProof/>
          <w:vertAlign w:val="superscript"/>
        </w:rPr>
        <w:t>,</w:t>
      </w:r>
      <w:hyperlink w:anchor="_ENREF_182" w:tooltip="Havlir, 2008 #3380" w:history="1">
        <w:r w:rsidR="00B4478B" w:rsidRPr="00B4478B">
          <w:rPr>
            <w:noProof/>
            <w:vertAlign w:val="superscript"/>
          </w:rPr>
          <w:t>182</w:t>
        </w:r>
      </w:hyperlink>
      <w:r w:rsidR="007B5198" w:rsidRPr="00FA12E6">
        <w:fldChar w:fldCharType="end"/>
      </w:r>
      <w:hyperlink w:anchor="_ENREF_90" w:tooltip="Havlir, 2008 #3380" w:history="1"/>
      <w:r w:rsidR="008E594E" w:rsidRPr="00FA12E6">
        <w:t xml:space="preserve"> </w:t>
      </w:r>
      <w:r w:rsidR="0079596E" w:rsidRPr="00FA12E6">
        <w:t>S</w:t>
      </w:r>
      <w:r w:rsidR="008D7B34" w:rsidRPr="00FA12E6">
        <w:t>putum s</w:t>
      </w:r>
      <w:r w:rsidR="008E594E" w:rsidRPr="00FA12E6">
        <w:t xml:space="preserve">mear microscopy </w:t>
      </w:r>
      <w:r w:rsidR="00122C8D" w:rsidRPr="00FA12E6">
        <w:t>is the</w:t>
      </w:r>
      <w:r w:rsidR="00983027" w:rsidRPr="00FA12E6">
        <w:t xml:space="preserve"> </w:t>
      </w:r>
      <w:r w:rsidR="00122C8D" w:rsidRPr="00FA12E6">
        <w:t xml:space="preserve">mainstay of diagnosis, although recent roll-out of Xpert </w:t>
      </w:r>
      <w:r w:rsidR="007D44D2">
        <w:t>M</w:t>
      </w:r>
      <w:r w:rsidR="00122C8D" w:rsidRPr="00FA12E6">
        <w:t>TB</w:t>
      </w:r>
      <w:r w:rsidR="007D44D2">
        <w:t>/RIF</w:t>
      </w:r>
      <w:r w:rsidR="008D7B34" w:rsidRPr="00FA12E6">
        <w:t xml:space="preserve"> </w:t>
      </w:r>
      <w:r w:rsidR="00122C8D" w:rsidRPr="00FA12E6">
        <w:t>is likely to aid early identification of mycobacterial infection</w:t>
      </w:r>
      <w:r w:rsidR="0099413D">
        <w:t>, but may not necessarily improve outcomes without strengthening of health systems.</w:t>
      </w:r>
      <w:r w:rsidR="0099413D" w:rsidRPr="00FA12E6">
        <w:fldChar w:fldCharType="begin">
          <w:fldData xml:space="preserve">PEVuZE5vdGU+PENpdGU+PEF1dGhvcj5RaW48L0F1dGhvcj48WWVhcj4yMDE1PC9ZZWFyPjxSZWNO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=
</w:fldData>
        </w:fldChar>
      </w:r>
      <w:r w:rsidR="00B4478B">
        <w:instrText xml:space="preserve"> ADDIN EN.CITE </w:instrText>
      </w:r>
      <w:r w:rsidR="00B4478B">
        <w:fldChar w:fldCharType="begin">
          <w:fldData xml:space="preserve">PEVuZE5vdGU+PENpdGU+PEF1dGhvcj5RaW48L0F1dGhvcj48WWVhcj4yMDE1PC9ZZWFyPjxSZWNO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=
</w:fldData>
        </w:fldChar>
      </w:r>
      <w:r w:rsidR="00B4478B">
        <w:instrText xml:space="preserve"> ADDIN EN.CITE.DATA </w:instrText>
      </w:r>
      <w:r w:rsidR="00B4478B">
        <w:fldChar w:fldCharType="end"/>
      </w:r>
      <w:r w:rsidR="0099413D" w:rsidRPr="00FA12E6">
        <w:fldChar w:fldCharType="separate"/>
      </w:r>
      <w:hyperlink w:anchor="_ENREF_183" w:tooltip="Qin, 2015 #3562" w:history="1">
        <w:r w:rsidR="00B4478B" w:rsidRPr="00B4478B">
          <w:rPr>
            <w:noProof/>
            <w:vertAlign w:val="superscript"/>
          </w:rPr>
          <w:t>183</w:t>
        </w:r>
      </w:hyperlink>
      <w:r w:rsidR="00B4478B" w:rsidRPr="00B4478B">
        <w:rPr>
          <w:noProof/>
          <w:vertAlign w:val="superscript"/>
        </w:rPr>
        <w:t>,</w:t>
      </w:r>
      <w:hyperlink w:anchor="_ENREF_184" w:tooltip="Churchyard, 2015 #3565" w:history="1">
        <w:r w:rsidR="00B4478B" w:rsidRPr="00B4478B">
          <w:rPr>
            <w:noProof/>
            <w:vertAlign w:val="superscript"/>
          </w:rPr>
          <w:t>184</w:t>
        </w:r>
      </w:hyperlink>
      <w:r w:rsidR="0099413D" w:rsidRPr="00FA12E6">
        <w:fldChar w:fldCharType="end"/>
      </w:r>
      <w:r w:rsidR="007B1B80" w:rsidRPr="00FA12E6">
        <w:t xml:space="preserve"> </w:t>
      </w:r>
    </w:p>
    <w:p w14:paraId="6154EC6D" w14:textId="795F443B" w:rsidR="008D6505" w:rsidRPr="0099413D" w:rsidRDefault="00294D08" w:rsidP="00914A92">
      <w:pPr>
        <w:pStyle w:val="Heading2"/>
      </w:pPr>
      <w:r w:rsidRPr="0099413D">
        <w:t>Investigation of non-infectious causes of lung disease</w:t>
      </w:r>
    </w:p>
    <w:p w14:paraId="5A30C226" w14:textId="1AF684DB" w:rsidR="009261E9" w:rsidRPr="00FA12E6" w:rsidRDefault="00F82EEA" w:rsidP="00A81617">
      <w:r w:rsidRPr="00FA12E6">
        <w:t>Non-infective causes of lung disease in HIV are rarely diagnosable on clinical history alone. While airway obstruction is prevalent in HIV cohorts from the US, obstructive lung disease is less well recognised in LMIC due to the widespread lack of spirometry.</w:t>
      </w:r>
      <w:hyperlink w:anchor="_ENREF_61" w:tooltip="Drummond, 2014 #3398" w:history="1">
        <w:r w:rsidR="0099413D" w:rsidRPr="00FA12E6">
          <w:rPr>
            <w:noProof/>
            <w:vertAlign w:val="superscript"/>
          </w:rPr>
          <w:t>61</w:t>
        </w:r>
      </w:hyperlink>
      <w:r w:rsidR="0099413D" w:rsidRPr="00FA12E6">
        <w:rPr>
          <w:noProof/>
          <w:vertAlign w:val="superscript"/>
        </w:rPr>
        <w:t>,</w:t>
      </w:r>
      <w:hyperlink w:anchor="_ENREF_185" w:tooltip="Gingo, 2012 #3586" w:history="1">
        <w:r w:rsidR="0099413D" w:rsidRPr="00FA12E6">
          <w:rPr>
            <w:noProof/>
            <w:vertAlign w:val="superscript"/>
          </w:rPr>
          <w:t>185</w:t>
        </w:r>
      </w:hyperlink>
      <w:r w:rsidR="007D44D2" w:rsidRPr="00FA12E6">
        <w:fldChar w:fldCharType="begin">
          <w:fldData xml:space="preserve">PEVuZE5vdGU+PENpdGU+PEF1dGhvcj5HaW5nbzwvQXV0aG9yPjxZZWFyPjIwMTI8L1llYXI+PFJl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=
</w:fldData>
        </w:fldChar>
      </w:r>
      <w:r w:rsidR="00B4478B">
        <w:instrText xml:space="preserve"> ADDIN EN.CITE </w:instrText>
      </w:r>
      <w:r w:rsidR="00B4478B">
        <w:fldChar w:fldCharType="begin">
          <w:fldData xml:space="preserve">PEVuZE5vdGU+PENpdGU+PEF1dGhvcj5HaW5nbzwvQXV0aG9yPjxZZWFyPjIwMTI8L1llYXI+PFJl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=
</w:fldData>
        </w:fldChar>
      </w:r>
      <w:r w:rsidR="00B4478B">
        <w:instrText xml:space="preserve"> ADDIN EN.CITE.DATA </w:instrText>
      </w:r>
      <w:r w:rsidR="00B4478B">
        <w:fldChar w:fldCharType="end"/>
      </w:r>
      <w:r w:rsidR="007D44D2" w:rsidRPr="00FA12E6">
        <w:fldChar w:fldCharType="separate"/>
      </w:r>
      <w:hyperlink w:anchor="_ENREF_62" w:tooltip="Drummond, 2014 #3398" w:history="1">
        <w:r w:rsidR="00B4478B" w:rsidRPr="00B4478B">
          <w:rPr>
            <w:noProof/>
            <w:vertAlign w:val="superscript"/>
          </w:rPr>
          <w:t>62</w:t>
        </w:r>
      </w:hyperlink>
      <w:r w:rsidR="00B4478B" w:rsidRPr="00B4478B">
        <w:rPr>
          <w:noProof/>
          <w:vertAlign w:val="superscript"/>
        </w:rPr>
        <w:t>,</w:t>
      </w:r>
      <w:hyperlink w:anchor="_ENREF_185" w:tooltip="Gingo, 2012 #3586" w:history="1">
        <w:r w:rsidR="00B4478B" w:rsidRPr="00B4478B">
          <w:rPr>
            <w:noProof/>
            <w:vertAlign w:val="superscript"/>
          </w:rPr>
          <w:t>185</w:t>
        </w:r>
      </w:hyperlink>
      <w:r w:rsidR="007D44D2" w:rsidRPr="00FA12E6">
        <w:fldChar w:fldCharType="end"/>
      </w:r>
      <w:r w:rsidR="009261E9" w:rsidRPr="00FA12E6">
        <w:t xml:space="preserve"> Performing assessment to American Thoracic Society standards in resource-limited settings has proved to be challenging.</w:t>
      </w:r>
      <w:hyperlink w:anchor="_ENREF_186" w:tooltip="Finney, 2013 #3542" w:history="1">
        <w:r w:rsidR="00B4478B" w:rsidRPr="00FA12E6">
          <w:fldChar w:fldCharType="begin">
            <w:fldData xml:space="preserve">PEVuZE5vdGU+PENpdGU+PEF1dGhvcj5GaW5uZXk8L0F1dGhvcj48WWVhcj4yMDEzPC9ZZWFyPjxS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=
</w:fldData>
          </w:fldChar>
        </w:r>
        <w:r w:rsidR="00B4478B">
          <w:instrText xml:space="preserve"> ADDIN EN.CITE </w:instrText>
        </w:r>
        <w:r w:rsidR="00B4478B">
          <w:fldChar w:fldCharType="begin">
            <w:fldData xml:space="preserve">PEVuZE5vdGU+PENpdGU+PEF1dGhvcj5GaW5uZXk8L0F1dGhvcj48WWVhcj4yMDEzPC9ZZWFyPjxS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=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186</w:t>
        </w:r>
        <w:r w:rsidR="00B4478B" w:rsidRPr="00FA12E6">
          <w:fldChar w:fldCharType="end"/>
        </w:r>
      </w:hyperlink>
    </w:p>
    <w:p w14:paraId="0E583100" w14:textId="63E9B958" w:rsidR="009261E9" w:rsidRPr="00FA12E6" w:rsidRDefault="00382C67" w:rsidP="00A81617">
      <w:r w:rsidRPr="00FA12E6">
        <w:t>Post-infective lung disease is an important cause of chronic respiratory symptoms. Bronchiectasis may be caused by r</w:t>
      </w:r>
      <w:r w:rsidR="00DF776D" w:rsidRPr="00FA12E6">
        <w:t>ecurrent respiratory tr</w:t>
      </w:r>
      <w:r w:rsidRPr="00FA12E6">
        <w:t xml:space="preserve">act infections and tuberculosis. </w:t>
      </w:r>
      <w:r w:rsidR="00F82EEA" w:rsidRPr="00FA12E6">
        <w:t>While florid cases</w:t>
      </w:r>
      <w:r w:rsidRPr="00FA12E6">
        <w:t xml:space="preserve"> </w:t>
      </w:r>
      <w:r w:rsidR="00F82EEA" w:rsidRPr="00FA12E6">
        <w:t xml:space="preserve">might be identifiable clinically, </w:t>
      </w:r>
      <w:r w:rsidR="00713D92">
        <w:t>t</w:t>
      </w:r>
      <w:r w:rsidR="0099413D">
        <w:t>hose with earlier stage disease</w:t>
      </w:r>
      <w:r w:rsidRPr="00FA12E6">
        <w:t xml:space="preserve">, </w:t>
      </w:r>
      <w:r w:rsidR="00713D92">
        <w:t xml:space="preserve">require CT scanning for a </w:t>
      </w:r>
      <w:r w:rsidR="00F82EEA" w:rsidRPr="00FA12E6">
        <w:t>definitive diagnosis</w:t>
      </w:r>
      <w:r w:rsidR="009261E9" w:rsidRPr="00FA12E6">
        <w:t>.</w:t>
      </w:r>
      <w:hyperlink w:anchor="_ENREF_73" w:tooltip="McShane, 2013 #3585" w:history="1">
        <w:r w:rsidR="00B4478B" w:rsidRPr="00FA12E6">
          <w:fldChar w:fldCharType="begin"/>
        </w:r>
        <w:r w:rsidR="00B4478B">
          <w:instrText xml:space="preserve"> ADDIN EN.CITE &lt;EndNote&gt;&lt;Cite&gt;&lt;Author&gt;McShane&lt;/Author&gt;&lt;Year&gt;2013&lt;/Year&gt;&lt;RecNum&gt;3585&lt;/RecNum&gt;&lt;DisplayText&gt;&lt;style face="superscript"&gt;73&lt;/style&gt;&lt;/DisplayText&gt;&lt;record&gt;&lt;rec-number&gt;3585&lt;/rec-number&gt;&lt;foreign-keys&gt;&lt;key app="EN" db-id="vxrv9der7tps5yexz215xa0vsex2p5f9rd0w" timestamp="1441016640"&gt;3585&lt;/key&gt;&lt;/foreign-keys&gt;&lt;ref-type name="Journal Article"&gt;17&lt;/ref-type&gt;&lt;contributors&gt;&lt;authors&gt;&lt;author&gt;McShane, P. J.&lt;/author&gt;&lt;author&gt;Naureckas, E. T.&lt;/author&gt;&lt;author&gt;Tino, G.&lt;/author&gt;&lt;author&gt;Strek, M. E.&lt;/author&gt;&lt;/authors&gt;&lt;/contributors&gt;&lt;auth-address&gt;1 University of Chicago Medicine, Chicago, Illinois; and.&lt;/auth-address&gt;&lt;titles&gt;&lt;title&gt;Non-cystic fibrosis bronchiectasis&lt;/title&gt;&lt;secondary-title&gt;Am J Respir Crit Care Med&lt;/secondary-title&gt;&lt;/titles&gt;&lt;periodical&gt;&lt;full-title&gt;Am J Respir Crit Care Med&lt;/full-title&gt;&lt;/periodical&gt;&lt;pages&gt;647-56&lt;/pages&gt;&lt;volume&gt;188&lt;/volume&gt;&lt;number&gt;6&lt;/number&gt;&lt;keywords&gt;&lt;keyword&gt;Adrenal Cortex Hormones/therapeutic use&lt;/keyword&gt;&lt;keyword&gt;Airway Management/methods&lt;/keyword&gt;&lt;keyword&gt;Anti-Bacterial Agents/therapeutic use&lt;/keyword&gt;&lt;keyword&gt;Anti-Inflammatory Agents/therapeutic use&lt;/keyword&gt;&lt;keyword&gt;Bronchi/physiopathology/surgery&lt;/keyword&gt;&lt;keyword&gt;Bronchiectasis/*diagnosis/physiopathology/*therapy&lt;/keyword&gt;&lt;keyword&gt;Bronchodilator Agents/therapeutic use&lt;/keyword&gt;&lt;keyword&gt;Exercise Therapy/methods&lt;/keyword&gt;&lt;keyword&gt;Humans&lt;/keyword&gt;&lt;keyword&gt;Macrolides/therapeutic use&lt;/keyword&gt;&lt;/keywords&gt;&lt;dates&gt;&lt;year&gt;2013&lt;/year&gt;&lt;pub-dates&gt;&lt;date&gt;Sep 15&lt;/date&gt;&lt;/pub-dates&gt;&lt;/dates&gt;&lt;isbn&gt;1535-4970 (Electronic)&amp;#xD;1073-449X (Linking)&lt;/isbn&gt;&lt;accession-num&gt;23898922&lt;/accession-num&gt;&lt;urls&gt;&lt;related-urls&gt;&lt;url&gt;http://www.ncbi.nlm.nih.gov/pubmed/23898922&lt;/url&gt;&lt;/related-urls&gt;&lt;/urls&gt;&lt;electronic-resource-num&gt;10.1164/rccm.201303-0411CI&lt;/electronic-resource-num&gt;&lt;/record&gt;&lt;/Cite&gt;&lt;/EndNote&gt;</w:instrText>
        </w:r>
        <w:r w:rsidR="00B4478B" w:rsidRPr="00FA12E6">
          <w:fldChar w:fldCharType="separate"/>
        </w:r>
        <w:r w:rsidR="00B4478B" w:rsidRPr="00B4478B">
          <w:rPr>
            <w:noProof/>
            <w:vertAlign w:val="superscript"/>
          </w:rPr>
          <w:t>73</w:t>
        </w:r>
        <w:r w:rsidR="00B4478B" w:rsidRPr="00FA12E6">
          <w:fldChar w:fldCharType="end"/>
        </w:r>
      </w:hyperlink>
      <w:hyperlink w:anchor="_ENREF_7" w:tooltip="Allwood, 2013 #3543" w:history="1">
        <w:r w:rsidR="0099413D" w:rsidRPr="00FA12E6">
          <w:rPr>
            <w:noProof/>
            <w:vertAlign w:val="superscript"/>
          </w:rPr>
          <w:t>7</w:t>
        </w:r>
      </w:hyperlink>
      <w:r w:rsidR="0099413D" w:rsidRPr="00FA12E6">
        <w:rPr>
          <w:noProof/>
          <w:vertAlign w:val="superscript"/>
        </w:rPr>
        <w:t>,</w:t>
      </w:r>
      <w:hyperlink w:anchor="_ENREF_187" w:tooltip="Angthong, 2011 #3544" w:history="1">
        <w:r w:rsidR="0099413D" w:rsidRPr="00FA12E6">
          <w:rPr>
            <w:noProof/>
            <w:vertAlign w:val="superscript"/>
          </w:rPr>
          <w:t>187</w:t>
        </w:r>
      </w:hyperlink>
      <w:r w:rsidR="0099413D" w:rsidRPr="00FA12E6">
        <w:rPr>
          <w:noProof/>
          <w:vertAlign w:val="superscript"/>
        </w:rPr>
        <w:t>,</w:t>
      </w:r>
      <w:hyperlink w:anchor="_ENREF_188" w:tooltip="Baez-Saldana, 2013 #3545" w:history="1">
        <w:r w:rsidR="0099413D" w:rsidRPr="00FA12E6">
          <w:rPr>
            <w:noProof/>
            <w:vertAlign w:val="superscript"/>
          </w:rPr>
          <w:t>188</w:t>
        </w:r>
      </w:hyperlink>
      <w:r w:rsidR="007D44D2" w:rsidRPr="00FA12E6">
        <w:fldChar w:fldCharType="begin">
          <w:fldData xml:space="preserve">PEVuZE5vdGU+PENpdGU+PEF1dGhvcj5BbGx3b29kPC9BdXRob3I+PFllYXI+MjAxMzwvWWVhcj48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=
</w:fldData>
        </w:fldChar>
      </w:r>
      <w:r w:rsidR="00B4478B">
        <w:instrText xml:space="preserve"> ADDIN EN.CITE </w:instrText>
      </w:r>
      <w:r w:rsidR="00B4478B">
        <w:fldChar w:fldCharType="begin">
          <w:fldData xml:space="preserve">PEVuZE5vdGU+PENpdGU+PEF1dGhvcj5BbGx3b29kPC9BdXRob3I+PFllYXI+MjAxMzwvWWVhcj48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=
</w:fldData>
        </w:fldChar>
      </w:r>
      <w:r w:rsidR="00B4478B">
        <w:instrText xml:space="preserve"> ADDIN EN.CITE.DATA </w:instrText>
      </w:r>
      <w:r w:rsidR="00B4478B">
        <w:fldChar w:fldCharType="end"/>
      </w:r>
      <w:r w:rsidR="007D44D2" w:rsidRPr="00FA12E6">
        <w:fldChar w:fldCharType="separate"/>
      </w:r>
      <w:hyperlink w:anchor="_ENREF_7" w:tooltip="Allwood, 2013 #3543" w:history="1">
        <w:r w:rsidR="00B4478B" w:rsidRPr="00B4478B">
          <w:rPr>
            <w:noProof/>
            <w:vertAlign w:val="superscript"/>
          </w:rPr>
          <w:t>7</w:t>
        </w:r>
      </w:hyperlink>
      <w:r w:rsidR="00B4478B" w:rsidRPr="00B4478B">
        <w:rPr>
          <w:noProof/>
          <w:vertAlign w:val="superscript"/>
        </w:rPr>
        <w:t>,</w:t>
      </w:r>
      <w:hyperlink w:anchor="_ENREF_187" w:tooltip="Angthong, 2011 #3544" w:history="1">
        <w:r w:rsidR="00B4478B" w:rsidRPr="00B4478B">
          <w:rPr>
            <w:noProof/>
            <w:vertAlign w:val="superscript"/>
          </w:rPr>
          <w:t>187</w:t>
        </w:r>
      </w:hyperlink>
      <w:r w:rsidR="00B4478B" w:rsidRPr="00B4478B">
        <w:rPr>
          <w:noProof/>
          <w:vertAlign w:val="superscript"/>
        </w:rPr>
        <w:t>,</w:t>
      </w:r>
      <w:hyperlink w:anchor="_ENREF_188" w:tooltip="Baez-Saldana, 2013 #3545" w:history="1">
        <w:r w:rsidR="00B4478B" w:rsidRPr="00B4478B">
          <w:rPr>
            <w:noProof/>
            <w:vertAlign w:val="superscript"/>
          </w:rPr>
          <w:t>188</w:t>
        </w:r>
      </w:hyperlink>
      <w:r w:rsidR="007D44D2" w:rsidRPr="00FA12E6">
        <w:fldChar w:fldCharType="end"/>
      </w:r>
      <w:r w:rsidR="007D44D2">
        <w:t xml:space="preserve"> </w:t>
      </w:r>
      <w:r w:rsidR="00F82EEA" w:rsidRPr="00FA12E6">
        <w:t xml:space="preserve">Similarly, </w:t>
      </w:r>
      <w:r w:rsidR="00713D92">
        <w:t>there is a</w:t>
      </w:r>
      <w:r w:rsidR="006735C4">
        <w:t xml:space="preserve"> </w:t>
      </w:r>
      <w:r w:rsidR="00713D92">
        <w:t>high prevalence of chronic respiratory symptoms in older children and adolescents, which is frequently managed as tu</w:t>
      </w:r>
      <w:r w:rsidR="006735C4">
        <w:t>berculosis. O</w:t>
      </w:r>
      <w:r w:rsidR="008D7B34" w:rsidRPr="00FA12E6">
        <w:t xml:space="preserve">bliterative </w:t>
      </w:r>
      <w:r w:rsidR="00F82EEA" w:rsidRPr="00FA12E6">
        <w:t xml:space="preserve">bronchiolitis </w:t>
      </w:r>
      <w:r w:rsidR="006735C4">
        <w:t xml:space="preserve">(OB) </w:t>
      </w:r>
      <w:r w:rsidR="00713D92">
        <w:t xml:space="preserve">has recently been described as the most common cause of chronic lung disease in </w:t>
      </w:r>
      <w:r w:rsidR="006735C4">
        <w:t xml:space="preserve">this age-group. This condition is difficult to diagnose without CT, unlike LIP which is usually apparent on plain radiography, and may explain why OB is not usually </w:t>
      </w:r>
      <w:r w:rsidR="0099413D">
        <w:t>identified in children</w:t>
      </w:r>
      <w:r w:rsidR="00F82EEA" w:rsidRPr="00FA12E6">
        <w:t>.</w:t>
      </w:r>
      <w:hyperlink w:anchor="_ENREF_84" w:tooltip="Ferrand, 2012 #3516" w:history="1">
        <w:r w:rsidR="00B4478B" w:rsidRPr="00FA12E6">
          <w:fldChar w:fldCharType="begin">
            <w:fldData xml:space="preserve">PEVuZE5vdGU+PENpdGU+PEF1dGhvcj5GZXJyYW5kPC9BdXRob3I+PFllYXI+MjAxMjwvWWVhcj48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wvcGVyaW9kaWNhbD48cGFnZXM+MTQ1LTUyPC9wYWdlcz48dm9sdW1lPjU1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==
</w:fldData>
          </w:fldChar>
        </w:r>
        <w:r w:rsidR="00B4478B">
          <w:instrText xml:space="preserve"> ADDIN EN.CITE </w:instrText>
        </w:r>
        <w:r w:rsidR="00B4478B">
          <w:fldChar w:fldCharType="begin">
            <w:fldData xml:space="preserve">PEVuZE5vdGU+PENpdGU+PEF1dGhvcj5GZXJyYW5kPC9BdXRob3I+PFllYXI+MjAxMjwvWWVhcj48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wvcGVyaW9kaWNhbD48cGFnZXM+MTQ1LTUyPC9wYWdlcz48dm9sdW1lPjU1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==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84</w:t>
        </w:r>
        <w:r w:rsidR="00B4478B" w:rsidRPr="00FA12E6">
          <w:fldChar w:fldCharType="end"/>
        </w:r>
      </w:hyperlink>
      <w:r w:rsidR="0099413D">
        <w:t xml:space="preserve"> </w:t>
      </w:r>
      <w:r w:rsidR="00F82EEA" w:rsidRPr="00FA12E6">
        <w:t xml:space="preserve">Interstitial lung disease may be apparent on </w:t>
      </w:r>
      <w:r w:rsidR="00891428" w:rsidRPr="00FA12E6">
        <w:t>CXR</w:t>
      </w:r>
      <w:r w:rsidR="00F82EEA" w:rsidRPr="00FA12E6">
        <w:t xml:space="preserve"> in advanced cases,</w:t>
      </w:r>
      <w:r w:rsidR="0099413D">
        <w:t xml:space="preserve"> but</w:t>
      </w:r>
      <w:r w:rsidR="00F82EEA" w:rsidRPr="00FA12E6">
        <w:t xml:space="preserve"> </w:t>
      </w:r>
      <w:r w:rsidR="009261E9" w:rsidRPr="00FA12E6">
        <w:t>without chest CT and more complex measures of lung physiology, such as lung volumes (to confirm restrictive lung defects), and transfer factor (to aid in severity assessment), diagnosis of interstitial lung disease is extremely challenging.</w:t>
      </w:r>
      <w:r w:rsidR="00970B68" w:rsidRPr="00FA12E6">
        <w:fldChar w:fldCharType="begin">
          <w:fldData xml:space="preserve">PEVuZE5vdGU+PENpdGU+PEF1dGhvcj5Dcm90aGVyczwvQXV0aG9yPjxZZWFyPjIwMTM8L1llYXI+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</w:fldData>
        </w:fldChar>
      </w:r>
      <w:r w:rsidR="00B4478B">
        <w:instrText xml:space="preserve"> ADDIN EN.CITE </w:instrText>
      </w:r>
      <w:r w:rsidR="00B4478B">
        <w:fldChar w:fldCharType="begin">
          <w:fldData xml:space="preserve">PEVuZE5vdGU+PENpdGU+PEF1dGhvcj5Dcm90aGVyczwvQXV0aG9yPjxZZWFyPjIwMTM8L1llYXI+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</w:fldData>
        </w:fldChar>
      </w:r>
      <w:r w:rsidR="00B4478B">
        <w:instrText xml:space="preserve"> ADDIN EN.CITE.DATA </w:instrText>
      </w:r>
      <w:r w:rsidR="00B4478B">
        <w:fldChar w:fldCharType="end"/>
      </w:r>
      <w:r w:rsidR="00970B68" w:rsidRPr="00FA12E6">
        <w:fldChar w:fldCharType="separate"/>
      </w:r>
      <w:hyperlink w:anchor="_ENREF_60" w:tooltip="Crothers, 2013 #3650" w:history="1">
        <w:r w:rsidR="00B4478B" w:rsidRPr="00B4478B">
          <w:rPr>
            <w:noProof/>
            <w:vertAlign w:val="superscript"/>
          </w:rPr>
          <w:t>60</w:t>
        </w:r>
      </w:hyperlink>
      <w:r w:rsidR="00B4478B" w:rsidRPr="00B4478B">
        <w:rPr>
          <w:noProof/>
          <w:vertAlign w:val="superscript"/>
        </w:rPr>
        <w:t>,</w:t>
      </w:r>
      <w:hyperlink w:anchor="_ENREF_82" w:tooltip="Pitcher, 2015 #3622" w:history="1">
        <w:r w:rsidR="00B4478B" w:rsidRPr="00B4478B">
          <w:rPr>
            <w:noProof/>
            <w:vertAlign w:val="superscript"/>
          </w:rPr>
          <w:t>82</w:t>
        </w:r>
      </w:hyperlink>
      <w:r w:rsidR="00970B68" w:rsidRPr="00FA12E6">
        <w:fldChar w:fldCharType="end"/>
      </w:r>
      <w:hyperlink w:anchor="_ENREF_81" w:tooltip="Pitcher, 2015 #3622" w:history="1"/>
    </w:p>
    <w:p w14:paraId="4F940A12" w14:textId="1A4F42C5" w:rsidR="00F82EEA" w:rsidRPr="00FA12E6" w:rsidRDefault="007D44D2" w:rsidP="00A81617">
      <w:r>
        <w:t>Lastly, g</w:t>
      </w:r>
      <w:r w:rsidR="00891428" w:rsidRPr="00FA12E6">
        <w:t xml:space="preserve">iven that the differential diagnosis of chronic respiratory symptoms in HIV-infected individuals, </w:t>
      </w:r>
      <w:r>
        <w:t>(</w:t>
      </w:r>
      <w:r w:rsidR="00891428" w:rsidRPr="00FA12E6">
        <w:t>e</w:t>
      </w:r>
      <w:r w:rsidR="00376DCC" w:rsidRPr="00FA12E6">
        <w:t>.</w:t>
      </w:r>
      <w:r w:rsidR="00891428" w:rsidRPr="00FA12E6">
        <w:t>g</w:t>
      </w:r>
      <w:r w:rsidR="00376DCC" w:rsidRPr="00FA12E6">
        <w:t>.</w:t>
      </w:r>
      <w:r w:rsidR="00891428" w:rsidRPr="00FA12E6">
        <w:t xml:space="preserve"> cough</w:t>
      </w:r>
      <w:r>
        <w:t xml:space="preserve"> and</w:t>
      </w:r>
      <w:r w:rsidR="00891428" w:rsidRPr="00FA12E6">
        <w:t xml:space="preserve"> exertional dyspnoea</w:t>
      </w:r>
      <w:r>
        <w:t>)</w:t>
      </w:r>
      <w:r w:rsidR="00891428" w:rsidRPr="00FA12E6">
        <w:t xml:space="preserve"> includes cardiac disease, it is of concern that e</w:t>
      </w:r>
      <w:r w:rsidR="00F82EEA" w:rsidRPr="00FA12E6">
        <w:t>chocardiograph</w:t>
      </w:r>
      <w:r w:rsidR="00891428" w:rsidRPr="00FA12E6">
        <w:t>y</w:t>
      </w:r>
      <w:r w:rsidR="00F82EEA" w:rsidRPr="00FA12E6">
        <w:t xml:space="preserve"> is limited </w:t>
      </w:r>
      <w:r w:rsidR="007B1B80" w:rsidRPr="00FA12E6">
        <w:t xml:space="preserve">in most LMIC </w:t>
      </w:r>
      <w:r w:rsidR="00F82EEA" w:rsidRPr="00FA12E6">
        <w:t>to tertiary</w:t>
      </w:r>
      <w:r>
        <w:t xml:space="preserve"> </w:t>
      </w:r>
      <w:r w:rsidR="00F82EEA" w:rsidRPr="00FA12E6">
        <w:t>centres.</w:t>
      </w:r>
      <w:r w:rsidR="009261E9" w:rsidRPr="00FA12E6">
        <w:t xml:space="preserve"> </w:t>
      </w:r>
    </w:p>
    <w:p w14:paraId="547C3759" w14:textId="1FD462C1" w:rsidR="00470F85" w:rsidRPr="0099413D" w:rsidRDefault="00470F85" w:rsidP="00914A92">
      <w:pPr>
        <w:pStyle w:val="Heading2"/>
      </w:pPr>
      <w:r w:rsidRPr="0099413D">
        <w:t xml:space="preserve">Diagnostic </w:t>
      </w:r>
      <w:r w:rsidRPr="00914A92">
        <w:t>algorithms</w:t>
      </w:r>
    </w:p>
    <w:p w14:paraId="09B2CB60" w14:textId="2FE01F0C" w:rsidR="005C51B6" w:rsidRPr="00FA12E6" w:rsidRDefault="00470F85" w:rsidP="00A81617">
      <w:r w:rsidRPr="00FA12E6">
        <w:t>G</w:t>
      </w:r>
      <w:r w:rsidR="004D2D05" w:rsidRPr="00FA12E6">
        <w:t>iven the lack of diagnostic tools,</w:t>
      </w:r>
      <w:r w:rsidR="000D36ED" w:rsidRPr="00FA12E6">
        <w:t xml:space="preserve"> </w:t>
      </w:r>
      <w:r w:rsidR="0099413D">
        <w:t>c</w:t>
      </w:r>
      <w:r w:rsidR="004D2D05" w:rsidRPr="00FA12E6">
        <w:t xml:space="preserve">hronic symptoms </w:t>
      </w:r>
      <w:r w:rsidRPr="00FA12E6">
        <w:t xml:space="preserve">are </w:t>
      </w:r>
      <w:r w:rsidR="004D2D05" w:rsidRPr="00FA12E6">
        <w:t xml:space="preserve">often not investigated and </w:t>
      </w:r>
      <w:r w:rsidRPr="00FA12E6">
        <w:t xml:space="preserve">individuals are </w:t>
      </w:r>
      <w:r w:rsidR="004D2D05" w:rsidRPr="00FA12E6">
        <w:t xml:space="preserve">treated empirically for TB in </w:t>
      </w:r>
      <w:r w:rsidRPr="00FA12E6">
        <w:t xml:space="preserve">the </w:t>
      </w:r>
      <w:r w:rsidR="004D2D05" w:rsidRPr="00FA12E6">
        <w:t xml:space="preserve">context of </w:t>
      </w:r>
      <w:r w:rsidRPr="00FA12E6">
        <w:t>H</w:t>
      </w:r>
      <w:r w:rsidR="004D2D05" w:rsidRPr="00FA12E6">
        <w:t xml:space="preserve">IV. </w:t>
      </w:r>
      <w:r w:rsidR="000A246C">
        <w:t>Clinical algorithms may provide a systematic approach to investigating chronic respiratory symptoms.</w:t>
      </w:r>
    </w:p>
    <w:p w14:paraId="181CAD9B" w14:textId="54AA3A91" w:rsidR="00D35431" w:rsidRPr="00FA12E6" w:rsidRDefault="00396D62" w:rsidP="00A81617">
      <w:r>
        <w:t>A</w:t>
      </w:r>
      <w:r w:rsidR="000D36ED" w:rsidRPr="00FA12E6">
        <w:t>lgorithms for investigation and management of chronic respiratory symptoms in</w:t>
      </w:r>
      <w:r w:rsidR="00A27D60" w:rsidRPr="00FA12E6">
        <w:t xml:space="preserve"> </w:t>
      </w:r>
      <w:r w:rsidR="000D36ED" w:rsidRPr="00FA12E6">
        <w:t>HIV-infected individuals in LMIC</w:t>
      </w:r>
      <w:r w:rsidR="00A27D60" w:rsidRPr="00FA12E6">
        <w:t xml:space="preserve"> </w:t>
      </w:r>
      <w:r>
        <w:t xml:space="preserve">have been used </w:t>
      </w:r>
      <w:r w:rsidR="00A27D60" w:rsidRPr="00FA12E6">
        <w:t xml:space="preserve">in primary, secondary, and tertiary care settings. </w:t>
      </w:r>
      <w:r>
        <w:t>Different systems have been</w:t>
      </w:r>
      <w:r w:rsidR="00A27D60" w:rsidRPr="00FA12E6">
        <w:t xml:space="preserve"> developed by WHO</w:t>
      </w:r>
      <w:r>
        <w:t xml:space="preserve"> (1991)</w:t>
      </w:r>
      <w:r w:rsidR="00A27D60" w:rsidRPr="00FA12E6">
        <w:t>, Medicines sans Frontiers (</w:t>
      </w:r>
      <w:r>
        <w:t>MSF, 2001)</w:t>
      </w:r>
      <w:r w:rsidR="00D35431" w:rsidRPr="00FA12E6">
        <w:t>,</w:t>
      </w:r>
      <w:r w:rsidR="00A27D60" w:rsidRPr="00FA12E6">
        <w:t xml:space="preserve"> and </w:t>
      </w:r>
      <w:r>
        <w:t xml:space="preserve">the </w:t>
      </w:r>
      <w:r w:rsidR="00A27D60" w:rsidRPr="00FA12E6">
        <w:t>University Hospital of Kigale, Rwanda (CHUK).</w:t>
      </w:r>
      <w:hyperlink w:anchor="_ENREF_189" w:tooltip="WHO, 1991 #3745" w:history="1">
        <w:r w:rsidR="00B4478B">
          <w:fldChar w:fldCharType="begin">
            <w:fldData xml:space="preserve">PEVuZE5vdGU+PENpdGU+PEF1dGhvcj5XSE88L0F1dGhvcj48WWVhcj4xOTkxPC9ZZWFyPjxSZWNO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</w:fldData>
          </w:fldChar>
        </w:r>
        <w:r w:rsidR="00B4478B">
          <w:instrText xml:space="preserve"> ADDIN EN.CITE </w:instrText>
        </w:r>
        <w:r w:rsidR="00B4478B">
          <w:fldChar w:fldCharType="begin">
            <w:fldData xml:space="preserve">PEVuZE5vdGU+PENpdGU+PEF1dGhvcj5XSE88L0F1dGhvcj48WWVhcj4xOTkxPC9ZZWFyPjxSZWNO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</w:fldData>
          </w:fldChar>
        </w:r>
        <w:r w:rsidR="00B4478B">
          <w:instrText xml:space="preserve"> ADDIN EN.CITE.DATA </w:instrText>
        </w:r>
        <w:r w:rsidR="00B4478B">
          <w:fldChar w:fldCharType="end"/>
        </w:r>
        <w:r w:rsidR="00B4478B">
          <w:fldChar w:fldCharType="separate"/>
        </w:r>
        <w:r w:rsidR="00B4478B" w:rsidRPr="00B4478B">
          <w:rPr>
            <w:noProof/>
            <w:vertAlign w:val="superscript"/>
          </w:rPr>
          <w:t>189-191</w:t>
        </w:r>
        <w:r w:rsidR="00B4478B">
          <w:fldChar w:fldCharType="end"/>
        </w:r>
      </w:hyperlink>
      <w:hyperlink w:anchor="_ENREF_188" w:tooltip="Lynen, 2005 #3576" w:history="1"/>
      <w:hyperlink w:anchor="_ENREF_189" w:tooltip="Mukabatsinda, 2012 #3575" w:history="1"/>
      <w:r w:rsidR="00A27D60" w:rsidRPr="00FA12E6">
        <w:t xml:space="preserve"> </w:t>
      </w:r>
      <w:r w:rsidR="00B775C3" w:rsidRPr="00FA12E6">
        <w:t xml:space="preserve">The WHO and MSF algorithms </w:t>
      </w:r>
      <w:r w:rsidR="00315034">
        <w:t>were developed before widespread ART availabilty, and t</w:t>
      </w:r>
      <w:r w:rsidR="00D35431" w:rsidRPr="00FA12E6">
        <w:t xml:space="preserve">he CHUK algorithm is derived from a relatively small dataset </w:t>
      </w:r>
      <w:r w:rsidR="00315034">
        <w:t>from</w:t>
      </w:r>
      <w:r w:rsidR="00D35431" w:rsidRPr="00FA12E6">
        <w:t xml:space="preserve"> a single centre</w:t>
      </w:r>
      <w:r w:rsidR="00315034">
        <w:t>.</w:t>
      </w:r>
      <w:r w:rsidR="000235CD" w:rsidRPr="00FA12E6">
        <w:t xml:space="preserve"> </w:t>
      </w:r>
      <w:r w:rsidR="00315034">
        <w:t>N</w:t>
      </w:r>
      <w:r w:rsidR="000235CD" w:rsidRPr="00FA12E6">
        <w:t>one of the algorithms consider cardiac</w:t>
      </w:r>
      <w:r w:rsidR="005C51B6" w:rsidRPr="00FA12E6">
        <w:t xml:space="preserve"> disease</w:t>
      </w:r>
      <w:r w:rsidR="000235CD" w:rsidRPr="00FA12E6">
        <w:t xml:space="preserve"> as a major differential in the</w:t>
      </w:r>
      <w:r w:rsidR="005C51B6" w:rsidRPr="00FA12E6">
        <w:t>ir</w:t>
      </w:r>
      <w:r w:rsidR="000235CD" w:rsidRPr="00FA12E6">
        <w:t xml:space="preserve"> pathway</w:t>
      </w:r>
      <w:r w:rsidR="00D35431" w:rsidRPr="00FA12E6">
        <w:t>.</w:t>
      </w:r>
      <w:r w:rsidR="000D36ED" w:rsidRPr="00FA12E6">
        <w:t xml:space="preserve"> </w:t>
      </w:r>
      <w:r w:rsidR="00D35431" w:rsidRPr="00FA12E6">
        <w:t xml:space="preserve">Recently </w:t>
      </w:r>
      <w:r w:rsidR="000235CD" w:rsidRPr="00FA12E6">
        <w:t>the</w:t>
      </w:r>
      <w:r w:rsidR="00BE1C07" w:rsidRPr="00FA12E6">
        <w:t>se</w:t>
      </w:r>
      <w:r w:rsidR="000235CD" w:rsidRPr="00FA12E6">
        <w:t xml:space="preserve"> </w:t>
      </w:r>
      <w:r w:rsidR="00D35431" w:rsidRPr="00FA12E6">
        <w:t>three algorithms were virtually compared</w:t>
      </w:r>
      <w:r w:rsidR="000235CD" w:rsidRPr="00FA12E6">
        <w:t xml:space="preserve"> </w:t>
      </w:r>
      <w:r w:rsidR="00D35431" w:rsidRPr="00FA12E6">
        <w:t>in a cohort of hospitalised HIV-infected patient</w:t>
      </w:r>
      <w:r w:rsidR="000235CD" w:rsidRPr="00FA12E6">
        <w:t>s</w:t>
      </w:r>
      <w:r w:rsidR="00D35431" w:rsidRPr="00FA12E6">
        <w:t xml:space="preserve"> with </w:t>
      </w:r>
      <w:r w:rsidR="000235CD" w:rsidRPr="00FA12E6">
        <w:t>chronic cough.</w:t>
      </w:r>
      <w:hyperlink w:anchor="_ENREF_191" w:tooltip="Mukabatsinda, 2012 #3575" w:history="1">
        <w:r w:rsidR="00B4478B">
          <w:fldChar w:fldCharType="begin">
            <w:fldData xml:space="preserve">PEVuZE5vdGU+PENpdGU+PEF1dGhvcj5NdWthYmF0c2luZGE8L0F1dGhvcj48WWVhcj4yMDEyPC9Z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</w:fldData>
          </w:fldChar>
        </w:r>
        <w:r w:rsidR="00B4478B">
          <w:instrText xml:space="preserve"> ADDIN EN.CITE </w:instrText>
        </w:r>
        <w:r w:rsidR="00B4478B">
          <w:fldChar w:fldCharType="begin">
            <w:fldData xml:space="preserve">PEVuZE5vdGU+PENpdGU+PEF1dGhvcj5NdWthYmF0c2luZGE8L0F1dGhvcj48WWVhcj4yMDEyPC9Z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</w:fldData>
          </w:fldChar>
        </w:r>
        <w:r w:rsidR="00B4478B">
          <w:instrText xml:space="preserve"> ADDIN EN.CITE.DATA </w:instrText>
        </w:r>
        <w:r w:rsidR="00B4478B">
          <w:fldChar w:fldCharType="end"/>
        </w:r>
        <w:r w:rsidR="00B4478B">
          <w:fldChar w:fldCharType="separate"/>
        </w:r>
        <w:r w:rsidR="00B4478B" w:rsidRPr="00B4478B">
          <w:rPr>
            <w:noProof/>
            <w:vertAlign w:val="superscript"/>
          </w:rPr>
          <w:t>191</w:t>
        </w:r>
        <w:r w:rsidR="00B4478B">
          <w:fldChar w:fldCharType="end"/>
        </w:r>
      </w:hyperlink>
      <w:r w:rsidR="00D35431" w:rsidRPr="00FA12E6">
        <w:t xml:space="preserve"> The main diagnoses were TB and PCP</w:t>
      </w:r>
      <w:r w:rsidR="000235CD" w:rsidRPr="00FA12E6">
        <w:t xml:space="preserve">, but other diagnoses </w:t>
      </w:r>
      <w:r w:rsidR="005C51B6" w:rsidRPr="00FA12E6">
        <w:t>in</w:t>
      </w:r>
      <w:r w:rsidR="000235CD" w:rsidRPr="00FA12E6">
        <w:t>cluding lobar pneumonia</w:t>
      </w:r>
      <w:r w:rsidR="005C51B6" w:rsidRPr="00FA12E6">
        <w:t>, empyema,</w:t>
      </w:r>
      <w:r w:rsidR="000235CD" w:rsidRPr="00FA12E6">
        <w:t xml:space="preserve"> and pulmonary Kaposi </w:t>
      </w:r>
      <w:r w:rsidR="00315034">
        <w:t xml:space="preserve">sarcoma </w:t>
      </w:r>
      <w:r w:rsidR="000235CD" w:rsidRPr="00FA12E6">
        <w:t xml:space="preserve">were also </w:t>
      </w:r>
      <w:r w:rsidR="00BE1C07" w:rsidRPr="00FA12E6">
        <w:t>included</w:t>
      </w:r>
      <w:r w:rsidR="00D35431" w:rsidRPr="00FA12E6">
        <w:t xml:space="preserve">. The </w:t>
      </w:r>
      <w:r w:rsidR="003234B0" w:rsidRPr="00FA12E6">
        <w:t xml:space="preserve">diagnostic </w:t>
      </w:r>
      <w:r w:rsidR="00D35431" w:rsidRPr="00FA12E6">
        <w:t xml:space="preserve">sensitivity of the algorithms was </w:t>
      </w:r>
      <w:r w:rsidR="00BE1C07" w:rsidRPr="00FA12E6">
        <w:t xml:space="preserve">70%, 88% and </w:t>
      </w:r>
      <w:r w:rsidR="00D35431" w:rsidRPr="00FA12E6">
        <w:t xml:space="preserve">95.7% </w:t>
      </w:r>
      <w:r w:rsidR="003234B0" w:rsidRPr="00FA12E6">
        <w:t xml:space="preserve">for </w:t>
      </w:r>
      <w:r w:rsidR="00D35431" w:rsidRPr="00FA12E6">
        <w:t xml:space="preserve">the </w:t>
      </w:r>
      <w:r w:rsidR="00BE1C07" w:rsidRPr="00FA12E6">
        <w:t xml:space="preserve">WHO, MSF and CHUK </w:t>
      </w:r>
      <w:r w:rsidR="00D35431" w:rsidRPr="00FA12E6">
        <w:t xml:space="preserve">algorithms respectively. Mean time to appropriate management was </w:t>
      </w:r>
      <w:r w:rsidR="00BE1C07" w:rsidRPr="00FA12E6">
        <w:t xml:space="preserve">3.46 days (MSF) and </w:t>
      </w:r>
      <w:r w:rsidR="00D35431" w:rsidRPr="00FA12E6">
        <w:t>1.86</w:t>
      </w:r>
      <w:r w:rsidR="00BE1C07" w:rsidRPr="00FA12E6">
        <w:t xml:space="preserve"> days (CHUK).</w:t>
      </w:r>
      <w:r w:rsidR="00D35431" w:rsidRPr="00FA12E6">
        <w:t xml:space="preserve"> “</w:t>
      </w:r>
      <w:r w:rsidR="003234B0" w:rsidRPr="00FA12E6">
        <w:t>H</w:t>
      </w:r>
      <w:r w:rsidR="00D35431" w:rsidRPr="00FA12E6">
        <w:t>arm”</w:t>
      </w:r>
      <w:r w:rsidR="003234B0" w:rsidRPr="00FA12E6">
        <w:t>, being the result of false positive and false negative diagnoses,</w:t>
      </w:r>
      <w:r w:rsidR="00D35431" w:rsidRPr="00FA12E6">
        <w:t xml:space="preserve"> was highest for the WHO algorithm. The CHUK </w:t>
      </w:r>
      <w:r w:rsidR="003234B0" w:rsidRPr="00FA12E6">
        <w:t>algorithm was the most complex, and while it was associated with higher</w:t>
      </w:r>
      <w:r w:rsidR="000235CD" w:rsidRPr="00FA12E6">
        <w:t xml:space="preserve"> s</w:t>
      </w:r>
      <w:r w:rsidR="003234B0" w:rsidRPr="00FA12E6">
        <w:t>ensitivity and less harm, the resulting complexity may limit its utility</w:t>
      </w:r>
      <w:r w:rsidR="00D35431" w:rsidRPr="00FA12E6">
        <w:t xml:space="preserve"> in many LMIC settings. </w:t>
      </w:r>
    </w:p>
    <w:p w14:paraId="6C35EAC7" w14:textId="5D9E6420" w:rsidR="000235CD" w:rsidRPr="00FA12E6" w:rsidRDefault="004D2D05" w:rsidP="00A81617">
      <w:r w:rsidRPr="00FA12E6">
        <w:t xml:space="preserve">An example </w:t>
      </w:r>
      <w:r w:rsidR="005C51B6" w:rsidRPr="00FA12E6">
        <w:t xml:space="preserve">of a practical algorithm </w:t>
      </w:r>
      <w:r w:rsidR="003560E0" w:rsidRPr="00FA12E6">
        <w:t>for use in primary and secondary</w:t>
      </w:r>
      <w:r w:rsidR="00315034">
        <w:t xml:space="preserve"> level</w:t>
      </w:r>
      <w:r w:rsidR="003560E0" w:rsidRPr="00FA12E6">
        <w:t xml:space="preserve"> settings in </w:t>
      </w:r>
      <w:r w:rsidR="007B1B80" w:rsidRPr="00FA12E6">
        <w:t>LMIC is shown in Figure 2.</w:t>
      </w:r>
      <w:r w:rsidR="003560E0" w:rsidRPr="00FA12E6">
        <w:t xml:space="preserve"> </w:t>
      </w:r>
      <w:r w:rsidR="007B1B80" w:rsidRPr="00FA12E6">
        <w:t>This</w:t>
      </w:r>
      <w:r w:rsidR="003560E0" w:rsidRPr="00FA12E6">
        <w:t xml:space="preserve"> is based on </w:t>
      </w:r>
      <w:r w:rsidR="005C51B6" w:rsidRPr="00FA12E6">
        <w:t>utilis</w:t>
      </w:r>
      <w:r w:rsidR="003560E0" w:rsidRPr="00FA12E6">
        <w:t>ing</w:t>
      </w:r>
      <w:r w:rsidRPr="00FA12E6">
        <w:t xml:space="preserve"> </w:t>
      </w:r>
      <w:r w:rsidR="007B1B80" w:rsidRPr="00FA12E6">
        <w:t xml:space="preserve">available/feasible </w:t>
      </w:r>
      <w:r w:rsidRPr="00FA12E6">
        <w:t>investigations</w:t>
      </w:r>
      <w:r w:rsidR="007B1B80" w:rsidRPr="00FA12E6">
        <w:t>, and focus</w:t>
      </w:r>
      <w:r w:rsidR="00315034">
        <w:t>es</w:t>
      </w:r>
      <w:r w:rsidRPr="00FA12E6">
        <w:t xml:space="preserve"> </w:t>
      </w:r>
      <w:r w:rsidR="00315034">
        <w:t xml:space="preserve">on </w:t>
      </w:r>
      <w:r w:rsidR="003560E0" w:rsidRPr="00FA12E6">
        <w:t xml:space="preserve">those </w:t>
      </w:r>
      <w:r w:rsidR="000D36ED" w:rsidRPr="00FA12E6">
        <w:t xml:space="preserve">that </w:t>
      </w:r>
      <w:r w:rsidR="00315034">
        <w:t>are most</w:t>
      </w:r>
      <w:r w:rsidR="000D36ED" w:rsidRPr="00FA12E6">
        <w:t xml:space="preserve"> </w:t>
      </w:r>
      <w:r w:rsidR="003560E0" w:rsidRPr="00FA12E6">
        <w:t xml:space="preserve">likely </w:t>
      </w:r>
      <w:r w:rsidR="00315034">
        <w:t xml:space="preserve">to </w:t>
      </w:r>
      <w:r w:rsidR="000D36ED" w:rsidRPr="00FA12E6">
        <w:t xml:space="preserve">influence </w:t>
      </w:r>
      <w:r w:rsidR="003560E0" w:rsidRPr="00FA12E6">
        <w:t xml:space="preserve">local </w:t>
      </w:r>
      <w:r w:rsidR="000D36ED" w:rsidRPr="00FA12E6">
        <w:t xml:space="preserve">clinical management. </w:t>
      </w:r>
      <w:r w:rsidR="003B6209" w:rsidRPr="00FA12E6">
        <w:t>Evidence to support trials of “empiric” treatment interventions as diagnostic tools in both resource-rich, and resource-poor settings is lacking, but may be helpful in certain circumstances. For example, while spirometry is insensitive in diagnosing asthma, reversible obstruction is highly specific where is occurs.</w:t>
      </w:r>
      <w:hyperlink w:anchor="_ENREF_192" w:tooltip="Schneider, 2009 #3614" w:history="1">
        <w:r w:rsidR="00B4478B" w:rsidRPr="00FA12E6">
          <w:fldChar w:fldCharType="begin"/>
        </w:r>
        <w:r w:rsidR="00B4478B">
          <w:instrText xml:space="preserve"> ADDIN EN.CITE &lt;EndNote&gt;&lt;Cite&gt;&lt;Author&gt;Schneider&lt;/Author&gt;&lt;Year&gt;2009&lt;/Year&gt;&lt;RecNum&gt;3614&lt;/RecNum&gt;&lt;DisplayText&gt;&lt;style face="superscript"&gt;192&lt;/style&gt;&lt;/DisplayText&gt;&lt;record&gt;&lt;rec-number&gt;3614&lt;/rec-number&gt;&lt;foreign-keys&gt;&lt;key app="EN" db-id="vxrv9der7tps5yexz215xa0vsex2p5f9rd0w" timestamp="1441188830"&gt;3614&lt;/key&gt;&lt;/foreign-keys&gt;&lt;ref-type name="Journal Article"&gt;17&lt;/ref-type&gt;&lt;contributors&gt;&lt;authors&gt;&lt;author&gt;Schneider, A.&lt;/author&gt;&lt;author&gt;Gindner, L.&lt;/author&gt;&lt;author&gt;Tilemann, L.&lt;/author&gt;&lt;author&gt;Schermer, T.&lt;/author&gt;&lt;author&gt;Dinant, G. J.&lt;/author&gt;&lt;author&gt;Meyer, F. J.&lt;/author&gt;&lt;author&gt;Szecsenyi, J.&lt;/author&gt;&lt;/authors&gt;&lt;/contributors&gt;&lt;auth-address&gt;Institute of General Practice, Technische Universitat Munchen, Munchen, Germany. antonius.schneider@lrz.tum.de&lt;/auth-address&gt;&lt;titles&gt;&lt;title&gt;Diagnostic accuracy of spirometry in primary care&lt;/title&gt;&lt;secondary-title&gt;BMC Pulm Med&lt;/secondary-title&gt;&lt;/titles&gt;&lt;periodical&gt;&lt;full-title&gt;BMC Pulm Med&lt;/full-title&gt;&lt;abbr-1&gt;BMC pulmonary medicine&lt;/abbr-1&gt;&lt;/periodical&gt;&lt;pages&gt;31&lt;/pages&gt;&lt;volume&gt;9&lt;/volume&gt;&lt;keywords&gt;&lt;keyword&gt;Adult&lt;/keyword&gt;&lt;keyword&gt;Aged&lt;/keyword&gt;&lt;keyword&gt;Asthma/*diagnosis/*physiopathology&lt;/keyword&gt;&lt;keyword&gt;Cross-Sectional Studies&lt;/keyword&gt;&lt;keyword&gt;Diagnostic Errors/prevention &amp;amp; control&lt;/keyword&gt;&lt;keyword&gt;Female&lt;/keyword&gt;&lt;keyword&gt;Forced Expiratory Volume/physiology&lt;/keyword&gt;&lt;keyword&gt;Humans&lt;/keyword&gt;&lt;keyword&gt;Male&lt;/keyword&gt;&lt;keyword&gt;Middle Aged&lt;/keyword&gt;&lt;keyword&gt;Plethysmography, Whole Body&lt;/keyword&gt;&lt;keyword&gt;Predictive Value of Tests&lt;/keyword&gt;&lt;keyword&gt;Pulmonary Disease, Chronic Obstructive/*diagnosis/*physiopathology&lt;/keyword&gt;&lt;keyword&gt;Sensitivity and Specificity&lt;/keyword&gt;&lt;keyword&gt;Spirometry/*standards&lt;/keyword&gt;&lt;/keywords&gt;&lt;dates&gt;&lt;year&gt;2009&lt;/year&gt;&lt;/dates&gt;&lt;isbn&gt;1471-2466 (Electronic)&amp;#xD;1471-2466 (Linking)&lt;/isbn&gt;&lt;accession-num&gt;19591673&lt;/accession-num&gt;&lt;urls&gt;&lt;related-urls&gt;&lt;url&gt;http://www.ncbi.nlm.nih.gov/pubmed/19591673&lt;/url&gt;&lt;/related-urls&gt;&lt;/urls&gt;&lt;custom2&gt;PMC2714498&lt;/custom2&gt;&lt;electronic-resource-num&gt;10.1186/1471-2466-9-31&lt;/electronic-resource-num&gt;&lt;/record&gt;&lt;/Cite&gt;&lt;/EndNote&gt;</w:instrText>
        </w:r>
        <w:r w:rsidR="00B4478B" w:rsidRPr="00FA12E6">
          <w:fldChar w:fldCharType="separate"/>
        </w:r>
        <w:r w:rsidR="00B4478B" w:rsidRPr="00B4478B">
          <w:rPr>
            <w:noProof/>
            <w:vertAlign w:val="superscript"/>
          </w:rPr>
          <w:t>192</w:t>
        </w:r>
        <w:r w:rsidR="00B4478B" w:rsidRPr="00FA12E6">
          <w:fldChar w:fldCharType="end"/>
        </w:r>
      </w:hyperlink>
      <w:r w:rsidR="003B6209" w:rsidRPr="00FA12E6">
        <w:t xml:space="preserve"> </w:t>
      </w:r>
      <w:r w:rsidR="00EE4595" w:rsidRPr="00FA12E6">
        <w:t xml:space="preserve">Longer trials of inhaled corticosteroids (1 month or more) are needed to evaluate improvement in peak flow or symptom control, but </w:t>
      </w:r>
      <w:r w:rsidR="0082009D" w:rsidRPr="00FA12E6">
        <w:t>are frequently not possible due to lack of availability</w:t>
      </w:r>
      <w:r w:rsidR="00EE4595" w:rsidRPr="00FA12E6">
        <w:t>.</w:t>
      </w:r>
      <w:hyperlink w:anchor="_ENREF_193" w:tooltip="Woolcock, 2001 #3740" w:history="1">
        <w:r w:rsidR="00B4478B">
          <w:fldChar w:fldCharType="begin"/>
        </w:r>
        <w:r w:rsidR="00B4478B">
          <w:instrText xml:space="preserve"> ADDIN EN.CITE &lt;EndNote&gt;&lt;Cite&gt;&lt;Author&gt;Woolcock&lt;/Author&gt;&lt;Year&gt;2001&lt;/Year&gt;&lt;RecNum&gt;3740&lt;/RecNum&gt;&lt;DisplayText&gt;&lt;style face="superscript"&gt;193&lt;/style&gt;&lt;/DisplayText&gt;&lt;record&gt;&lt;rec-number&gt;3740&lt;/rec-number&gt;&lt;foreign-keys&gt;&lt;key app="EN" db-id="vxrv9der7tps5yexz215xa0vsex2p5f9rd0w" timestamp="1442918045"&gt;3740&lt;/key&gt;&lt;/foreign-keys&gt;&lt;ref-type name="Journal Article"&gt;17&lt;/ref-type&gt;&lt;contributors&gt;&lt;authors&gt;&lt;author&gt;Woolcock, A.J.&lt;/author&gt;&lt;/authors&gt;&lt;/contributors&gt;&lt;titles&gt;&lt;title&gt;What are the important questions in the treatment of asthma&lt;/title&gt;&lt;secondary-title&gt;Clinical Experimental Allergy Reviews&lt;/secondary-title&gt;&lt;/titles&gt;&lt;periodical&gt;&lt;full-title&gt;Clinical Experimental Allergy Reviews&lt;/full-title&gt;&lt;/periodical&gt;&lt;pages&gt;62&lt;/pages&gt;&lt;volume&gt;1&lt;/volume&gt;&lt;number&gt;2&lt;/number&gt;&lt;dates&gt;&lt;year&gt;2001&lt;/year&gt;&lt;/dates&gt;&lt;urls&gt;&lt;/urls&gt;&lt;/record&gt;&lt;/Cite&gt;&lt;/EndNote&gt;</w:instrText>
        </w:r>
        <w:r w:rsidR="00B4478B">
          <w:fldChar w:fldCharType="separate"/>
        </w:r>
        <w:r w:rsidR="00B4478B" w:rsidRPr="00B4478B">
          <w:rPr>
            <w:noProof/>
            <w:vertAlign w:val="superscript"/>
          </w:rPr>
          <w:t>193</w:t>
        </w:r>
        <w:r w:rsidR="00B4478B">
          <w:fldChar w:fldCharType="end"/>
        </w:r>
      </w:hyperlink>
      <w:r w:rsidR="00EE4595" w:rsidRPr="00FA12E6">
        <w:t xml:space="preserve"> </w:t>
      </w:r>
      <w:r w:rsidR="0082009D" w:rsidRPr="00FA12E6">
        <w:t>If congestive cardiac failure is considered, symptomatic response to diuretics might clarify the diagnosis.</w:t>
      </w:r>
      <w:hyperlink w:anchor="_ENREF_193" w:tooltip="Woolcock, 2001 #3740" w:history="1">
        <w:r w:rsidR="00B4478B" w:rsidRPr="00FA12E6">
          <w:fldChar w:fldCharType="begin"/>
        </w:r>
        <w:r w:rsidR="00B4478B">
          <w:instrText xml:space="preserve"> ADDIN EN.CITE &lt;EndNote&gt;&lt;Cite&gt;&lt;Author&gt;Woolcock&lt;/Author&gt;&lt;Year&gt;2001&lt;/Year&gt;&lt;RecNum&gt;3740&lt;/RecNum&gt;&lt;DisplayText&gt;&lt;style face="superscript"&gt;193&lt;/style&gt;&lt;/DisplayText&gt;&lt;record&gt;&lt;rec-number&gt;3740&lt;/rec-number&gt;&lt;foreign-keys&gt;&lt;key app="EN" db-id="vxrv9der7tps5yexz215xa0vsex2p5f9rd0w" timestamp="1442918045"&gt;3740&lt;/key&gt;&lt;/foreign-keys&gt;&lt;ref-type name="Journal Article"&gt;17&lt;/ref-type&gt;&lt;contributors&gt;&lt;authors&gt;&lt;author&gt;Woolcock, A.J.&lt;/author&gt;&lt;/authors&gt;&lt;/contributors&gt;&lt;titles&gt;&lt;title&gt;What are the important questions in the treatment of asthma&lt;/title&gt;&lt;secondary-title&gt;Clinical Experimental Allergy Reviews&lt;/secondary-title&gt;&lt;/titles&gt;&lt;periodical&gt;&lt;full-title&gt;Clinical Experimental Allergy Reviews&lt;/full-title&gt;&lt;/periodical&gt;&lt;pages&gt;62&lt;/pages&gt;&lt;volume&gt;1&lt;/volume&gt;&lt;number&gt;2&lt;/number&gt;&lt;dates&gt;&lt;year&gt;2001&lt;/year&gt;&lt;/dates&gt;&lt;urls&gt;&lt;/urls&gt;&lt;/record&gt;&lt;/Cite&gt;&lt;/EndNote&gt;</w:instrText>
        </w:r>
        <w:r w:rsidR="00B4478B" w:rsidRPr="00FA12E6">
          <w:fldChar w:fldCharType="separate"/>
        </w:r>
        <w:r w:rsidR="00B4478B" w:rsidRPr="00B4478B">
          <w:rPr>
            <w:noProof/>
            <w:vertAlign w:val="superscript"/>
          </w:rPr>
          <w:t>193</w:t>
        </w:r>
        <w:r w:rsidR="00B4478B" w:rsidRPr="00FA12E6">
          <w:fldChar w:fldCharType="end"/>
        </w:r>
      </w:hyperlink>
    </w:p>
    <w:p w14:paraId="063FEB31" w14:textId="1CDB8248" w:rsidR="009D63F1" w:rsidRPr="002D5202" w:rsidRDefault="007C05A2" w:rsidP="00914A92">
      <w:pPr>
        <w:pStyle w:val="Heading1"/>
      </w:pPr>
      <w:r w:rsidRPr="002D5202">
        <w:t xml:space="preserve">Management of </w:t>
      </w:r>
      <w:r w:rsidR="00E15F05" w:rsidRPr="002D5202">
        <w:t>HIV-associated lung disease</w:t>
      </w:r>
    </w:p>
    <w:p w14:paraId="258D1539" w14:textId="018F6669" w:rsidR="00C70190" w:rsidRPr="00FA12E6" w:rsidRDefault="00BE2663" w:rsidP="00A81617">
      <w:r w:rsidRPr="00FA12E6">
        <w:t>Global</w:t>
      </w:r>
      <w:r w:rsidR="007B1B80" w:rsidRPr="00FA12E6">
        <w:t>l</w:t>
      </w:r>
      <w:r w:rsidRPr="00FA12E6">
        <w:t>y, a</w:t>
      </w:r>
      <w:r w:rsidR="003B28C4" w:rsidRPr="00FA12E6">
        <w:t xml:space="preserve">ntibiotics </w:t>
      </w:r>
      <w:r w:rsidR="00286513" w:rsidRPr="00FA12E6">
        <w:t xml:space="preserve">are </w:t>
      </w:r>
      <w:r w:rsidR="003B28C4" w:rsidRPr="00FA12E6">
        <w:t>widely available</w:t>
      </w:r>
      <w:r w:rsidR="00286513" w:rsidRPr="00FA12E6">
        <w:t xml:space="preserve">, and </w:t>
      </w:r>
      <w:r w:rsidRPr="00FA12E6">
        <w:t xml:space="preserve">in LMIC, they </w:t>
      </w:r>
      <w:r w:rsidR="00286513" w:rsidRPr="00FA12E6">
        <w:t xml:space="preserve">frequently form the basis of initial trials of </w:t>
      </w:r>
      <w:r w:rsidR="007B1B80" w:rsidRPr="00FA12E6">
        <w:t>empiric</w:t>
      </w:r>
      <w:r w:rsidR="00CA1AFA" w:rsidRPr="00FA12E6">
        <w:t xml:space="preserve"> </w:t>
      </w:r>
      <w:r w:rsidR="00286513" w:rsidRPr="00FA12E6">
        <w:t>treatment where diagnostic services are lacking. Internationally</w:t>
      </w:r>
      <w:r w:rsidR="00315034">
        <w:t xml:space="preserve"> </w:t>
      </w:r>
      <w:r w:rsidR="00286513" w:rsidRPr="00FA12E6">
        <w:t xml:space="preserve">recognised systems support this approach </w:t>
      </w:r>
      <w:r w:rsidRPr="00FA12E6">
        <w:t xml:space="preserve">to management </w:t>
      </w:r>
      <w:r w:rsidR="00286513" w:rsidRPr="00FA12E6">
        <w:t xml:space="preserve">e.g. </w:t>
      </w:r>
      <w:r w:rsidR="00315034">
        <w:t>t</w:t>
      </w:r>
      <w:r w:rsidR="00CA1AFA" w:rsidRPr="00FA12E6">
        <w:t xml:space="preserve">he </w:t>
      </w:r>
      <w:r w:rsidR="00286513" w:rsidRPr="00FA12E6">
        <w:t>WHO Integrated Management of Childhood Illness (IMCI)</w:t>
      </w:r>
      <w:r w:rsidR="00315034">
        <w:t>,</w:t>
      </w:r>
      <w:r w:rsidR="00382C67" w:rsidRPr="00FA12E6">
        <w:t xml:space="preserve"> </w:t>
      </w:r>
      <w:r w:rsidR="003E3DFE" w:rsidRPr="00FA12E6">
        <w:t xml:space="preserve">and the </w:t>
      </w:r>
      <w:r w:rsidR="00992165" w:rsidRPr="00FA12E6">
        <w:t xml:space="preserve">Integrated Management </w:t>
      </w:r>
      <w:r w:rsidR="00286513" w:rsidRPr="00FA12E6">
        <w:t>of Adolescent and Adult Illness</w:t>
      </w:r>
      <w:r w:rsidR="00992165" w:rsidRPr="00FA12E6">
        <w:t xml:space="preserve"> (IMAI)</w:t>
      </w:r>
      <w:r w:rsidR="003E3DFE" w:rsidRPr="00FA12E6">
        <w:t>.</w:t>
      </w:r>
      <w:r w:rsidR="00970B68" w:rsidRPr="00FA12E6">
        <w:fldChar w:fldCharType="begin">
          <w:fldData xml:space="preserve">PEVuZE5vdGU+PENpdGU+PEF1dGhvcj5XSE88L0F1dGhvcj48WWVhcj4yMDA5PC9ZZWFyPjxSZWNO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</w:fldData>
        </w:fldChar>
      </w:r>
      <w:r w:rsidR="00B4478B">
        <w:instrText xml:space="preserve"> ADDIN EN.CITE </w:instrText>
      </w:r>
      <w:r w:rsidR="00B4478B">
        <w:fldChar w:fldCharType="begin">
          <w:fldData xml:space="preserve">PEVuZE5vdGU+PENpdGU+PEF1dGhvcj5XSE88L0F1dGhvcj48WWVhcj4yMDA5PC9ZZWFyPjxSZWNO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</w:fldData>
        </w:fldChar>
      </w:r>
      <w:r w:rsidR="00B4478B">
        <w:instrText xml:space="preserve"> ADDIN EN.CITE.DATA </w:instrText>
      </w:r>
      <w:r w:rsidR="00B4478B">
        <w:fldChar w:fldCharType="end"/>
      </w:r>
      <w:r w:rsidR="00970B68" w:rsidRPr="00FA12E6">
        <w:fldChar w:fldCharType="separate"/>
      </w:r>
      <w:hyperlink w:anchor="_ENREF_194" w:tooltip="WHO, 2009 #3381" w:history="1">
        <w:r w:rsidR="00B4478B" w:rsidRPr="00B4478B">
          <w:rPr>
            <w:noProof/>
            <w:vertAlign w:val="superscript"/>
          </w:rPr>
          <w:t>194</w:t>
        </w:r>
      </w:hyperlink>
      <w:r w:rsidR="00B4478B" w:rsidRPr="00B4478B">
        <w:rPr>
          <w:noProof/>
          <w:vertAlign w:val="superscript"/>
        </w:rPr>
        <w:t>,</w:t>
      </w:r>
      <w:hyperlink w:anchor="_ENREF_195" w:tooltip="Gove, 1999 #1811" w:history="1">
        <w:r w:rsidR="00B4478B" w:rsidRPr="00B4478B">
          <w:rPr>
            <w:noProof/>
            <w:vertAlign w:val="superscript"/>
          </w:rPr>
          <w:t>195</w:t>
        </w:r>
      </w:hyperlink>
      <w:r w:rsidR="00970B68" w:rsidRPr="00FA12E6">
        <w:fldChar w:fldCharType="end"/>
      </w:r>
      <w:hyperlink w:anchor="_ENREF_193" w:tooltip="Gove, 1999 #1811" w:history="1"/>
      <w:r w:rsidR="00992165" w:rsidRPr="00FA12E6">
        <w:t xml:space="preserve"> </w:t>
      </w:r>
      <w:r w:rsidR="003E3DFE" w:rsidRPr="00FA12E6">
        <w:t xml:space="preserve">In order to safely identify all treatable infection in </w:t>
      </w:r>
      <w:r w:rsidR="00315034">
        <w:t xml:space="preserve">primary </w:t>
      </w:r>
      <w:r w:rsidR="003E3DFE" w:rsidRPr="00FA12E6">
        <w:t xml:space="preserve">level facilities, broad definitions of respiratory infection are used. For example, using IMAI, both “cough with tachypnoea” and “difficulty breathing with chest pain” in the absence of markers of severe disease should be prescribed an antibiotic. </w:t>
      </w:r>
      <w:r w:rsidR="00992165" w:rsidRPr="00FA12E6">
        <w:t xml:space="preserve">While these </w:t>
      </w:r>
      <w:r w:rsidR="008012DB" w:rsidRPr="00FA12E6">
        <w:t xml:space="preserve">clinical </w:t>
      </w:r>
      <w:r w:rsidR="00992165" w:rsidRPr="00FA12E6">
        <w:t>approaches a</w:t>
      </w:r>
      <w:r w:rsidR="00286513" w:rsidRPr="00FA12E6">
        <w:t xml:space="preserve">re understandable given the </w:t>
      </w:r>
      <w:r w:rsidR="008012DB" w:rsidRPr="00FA12E6">
        <w:t xml:space="preserve">lack </w:t>
      </w:r>
      <w:r w:rsidR="00992165" w:rsidRPr="00FA12E6">
        <w:t xml:space="preserve">of </w:t>
      </w:r>
      <w:r w:rsidR="00286513" w:rsidRPr="00FA12E6">
        <w:t>laboratory facilities, the implication</w:t>
      </w:r>
      <w:r w:rsidR="00992165" w:rsidRPr="00FA12E6">
        <w:t xml:space="preserve"> </w:t>
      </w:r>
      <w:r w:rsidR="00286513" w:rsidRPr="00FA12E6">
        <w:t>is</w:t>
      </w:r>
      <w:r w:rsidR="00992165" w:rsidRPr="00FA12E6">
        <w:t xml:space="preserve"> that the most prevalent diagnoses are over-treated, and that less common pathology (especially ch</w:t>
      </w:r>
      <w:r w:rsidR="00970B68" w:rsidRPr="00FA12E6">
        <w:t xml:space="preserve">ronic disease) is </w:t>
      </w:r>
      <w:r w:rsidR="00992165" w:rsidRPr="00FA12E6">
        <w:t>untreated and unrecognised</w:t>
      </w:r>
      <w:r w:rsidR="00286513" w:rsidRPr="00FA12E6">
        <w:t>. Recurrent use of antibiotics within such clinical pathways is likely</w:t>
      </w:r>
      <w:r w:rsidR="00072845" w:rsidRPr="00FA12E6">
        <w:t>. Presumptive treatment may therefore drive the increasing rates of a</w:t>
      </w:r>
      <w:r w:rsidR="0038681C" w:rsidRPr="00FA12E6">
        <w:t>ntibiotic resistance</w:t>
      </w:r>
      <w:r w:rsidR="00C70190" w:rsidRPr="00FA12E6">
        <w:t xml:space="preserve"> in LMIC, </w:t>
      </w:r>
      <w:r w:rsidR="00072845" w:rsidRPr="00FA12E6">
        <w:t xml:space="preserve">in combination with </w:t>
      </w:r>
      <w:r w:rsidR="0038681C" w:rsidRPr="00FA12E6">
        <w:t>inappropriate use of antibiotics by physicians and unskilled practitioners, and by the public who may purchase “over the counter” medication.</w:t>
      </w:r>
      <w:r w:rsidR="0099413D" w:rsidRPr="0099413D">
        <w:t xml:space="preserve"> </w:t>
      </w:r>
      <w:r w:rsidR="0099413D" w:rsidRPr="00FA12E6">
        <w:fldChar w:fldCharType="begin">
          <w:fldData xml:space="preserve">PEVuZE5vdGU+PENpdGU+PEF1dGhvcj5MYXhtaW5hcmF5YW48L0F1dGhvcj48WWVhcj4yMDEzPC9Z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</w:fldData>
        </w:fldChar>
      </w:r>
      <w:r w:rsidR="00B4478B">
        <w:instrText xml:space="preserve"> ADDIN EN.CITE </w:instrText>
      </w:r>
      <w:r w:rsidR="00B4478B">
        <w:fldChar w:fldCharType="begin">
          <w:fldData xml:space="preserve">PEVuZE5vdGU+PENpdGU+PEF1dGhvcj5MYXhtaW5hcmF5YW48L0F1dGhvcj48WWVhcj4yMDEzPC9Z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</w:fldData>
        </w:fldChar>
      </w:r>
      <w:r w:rsidR="00B4478B">
        <w:instrText xml:space="preserve"> ADDIN EN.CITE.DATA </w:instrText>
      </w:r>
      <w:r w:rsidR="00B4478B">
        <w:fldChar w:fldCharType="end"/>
      </w:r>
      <w:r w:rsidR="0099413D" w:rsidRPr="00FA12E6">
        <w:fldChar w:fldCharType="separate"/>
      </w:r>
      <w:hyperlink w:anchor="_ENREF_196" w:tooltip="Laxminarayan, 2013 #3547" w:history="1">
        <w:r w:rsidR="00B4478B" w:rsidRPr="00B4478B">
          <w:rPr>
            <w:noProof/>
            <w:vertAlign w:val="superscript"/>
          </w:rPr>
          <w:t>196</w:t>
        </w:r>
      </w:hyperlink>
      <w:r w:rsidR="00B4478B" w:rsidRPr="00B4478B">
        <w:rPr>
          <w:noProof/>
          <w:vertAlign w:val="superscript"/>
        </w:rPr>
        <w:t>,</w:t>
      </w:r>
      <w:hyperlink w:anchor="_ENREF_197" w:tooltip="Okeke, 1999 #3126" w:history="1">
        <w:r w:rsidR="00B4478B" w:rsidRPr="00B4478B">
          <w:rPr>
            <w:noProof/>
            <w:vertAlign w:val="superscript"/>
          </w:rPr>
          <w:t>197</w:t>
        </w:r>
      </w:hyperlink>
      <w:r w:rsidR="0099413D" w:rsidRPr="00FA12E6">
        <w:fldChar w:fldCharType="end"/>
      </w:r>
      <w:hyperlink w:anchor="_ENREF_196" w:tooltip="Okeke, 1999 #3126" w:history="1"/>
      <w:r w:rsidR="0038681C" w:rsidRPr="00FA12E6">
        <w:t xml:space="preserve"> The broader </w:t>
      </w:r>
      <w:r w:rsidR="00A376B9" w:rsidRPr="00FA12E6">
        <w:t xml:space="preserve">LMIC </w:t>
      </w:r>
      <w:r w:rsidR="0038681C" w:rsidRPr="00FA12E6">
        <w:t>health environment therefore</w:t>
      </w:r>
      <w:r w:rsidR="008C0DED" w:rsidRPr="00FA12E6">
        <w:t xml:space="preserve"> </w:t>
      </w:r>
      <w:r w:rsidR="00C70190" w:rsidRPr="00FA12E6">
        <w:t>facilitate</w:t>
      </w:r>
      <w:r w:rsidR="0038681C" w:rsidRPr="00FA12E6">
        <w:t>s</w:t>
      </w:r>
      <w:r w:rsidR="00C70190" w:rsidRPr="00FA12E6">
        <w:t xml:space="preserve"> both the evolution of resistant pathogens and their rapid spread in the community.</w:t>
      </w:r>
      <w:hyperlink w:anchor="_ENREF_198" w:tooltip="Kariuki, 2014 #3125" w:history="1">
        <w:r w:rsidR="00B4478B" w:rsidRPr="00FA12E6">
          <w:fldChar w:fldCharType="begin"/>
        </w:r>
        <w:r w:rsidR="00B4478B">
          <w:instrText xml:space="preserve"> ADDIN EN.CITE &lt;EndNote&gt;&lt;Cite&gt;&lt;Author&gt;Kariuki&lt;/Author&gt;&lt;Year&gt;2014&lt;/Year&gt;&lt;RecNum&gt;3125&lt;/RecNum&gt;&lt;DisplayText&gt;&lt;style face="superscript"&gt;198&lt;/style&gt;&lt;/DisplayText&gt;&lt;record&gt;&lt;rec-number&gt;3125&lt;/rec-number&gt;&lt;foreign-keys&gt;&lt;key app="EN" db-id="vxrv9der7tps5yexz215xa0vsex2p5f9rd0w" timestamp="1425651045"&gt;3125&lt;/key&gt;&lt;/foreign-keys&gt;&lt;ref-type name="Journal Article"&gt;17&lt;/ref-type&gt;&lt;contributors&gt;&lt;authors&gt;&lt;author&gt;Kariuki, S.&lt;/author&gt;&lt;author&gt;Dougan, G.&lt;/author&gt;&lt;/authors&gt;&lt;/contributors&gt;&lt;auth-address&gt;Centre for Microbiology Research, Kenya Medical Research Institute, Nairobi, Kenya; Wellcome Trust Sanger Institute, Hinxton, Cambridge, United Kingdom.&lt;/auth-address&gt;&lt;titles&gt;&lt;title&gt;Antibacterial resistance in sub-Saharan Africa: an underestimated emergency&lt;/title&gt;&lt;secondary-title&gt;Ann N Y Acad Sci&lt;/secondary-title&gt;&lt;alt-title&gt;Annals of the New York Academy of Sciences&lt;/alt-title&gt;&lt;/titles&gt;&lt;periodical&gt;&lt;full-title&gt;Ann N Y Acad Sci&lt;/full-title&gt;&lt;/periodical&gt;&lt;pages&gt;43-55&lt;/pages&gt;&lt;volume&gt;1323&lt;/volume&gt;&lt;edition&gt;2014/03/19&lt;/edition&gt;&lt;keywords&gt;&lt;keyword&gt;Africa South of the Sahara/epidemiology&lt;/keyword&gt;&lt;keyword&gt;Anti-Bacterial Agents/*therapeutic use&lt;/keyword&gt;&lt;keyword&gt;Bacterial Infections/drug therapy/epidemiology&lt;/keyword&gt;&lt;keyword&gt;Drug Resistance, Microbial&lt;/keyword&gt;&lt;keyword&gt;Humans&lt;/keyword&gt;&lt;/keywords&gt;&lt;dates&gt;&lt;year&gt;2014&lt;/year&gt;&lt;pub-dates&gt;&lt;date&gt;Sep&lt;/date&gt;&lt;/pub-dates&gt;&lt;/dates&gt;&lt;isbn&gt;1749-6632 (Electronic)&amp;#xD;0077-8923 (Linking)&lt;/isbn&gt;&lt;accession-num&gt;24628272&lt;/accession-num&gt;&lt;work-type&gt;Research Support, N.I.H., Extramural&amp;#xD;Research Support, Non-U.S. Gov&amp;apos;t&amp;#xD;Review&lt;/work-type&gt;&lt;urls&gt;&lt;related-urls&gt;&lt;url&gt;http://www.ncbi.nlm.nih.gov/pubmed/24628272&lt;/url&gt;&lt;/related-urls&gt;&lt;/urls&gt;&lt;custom2&gt;4159419&lt;/custom2&gt;&lt;electronic-resource-num&gt;10.1111/nyas.12380&lt;/electronic-resource-num&gt;&lt;language&gt;eng&lt;/language&gt;&lt;/record&gt;&lt;/Cite&gt;&lt;/EndNote&gt;</w:instrText>
        </w:r>
        <w:r w:rsidR="00B4478B" w:rsidRPr="00FA12E6">
          <w:fldChar w:fldCharType="separate"/>
        </w:r>
        <w:r w:rsidR="00B4478B" w:rsidRPr="00B4478B">
          <w:rPr>
            <w:noProof/>
            <w:vertAlign w:val="superscript"/>
          </w:rPr>
          <w:t>198</w:t>
        </w:r>
        <w:r w:rsidR="00B4478B" w:rsidRPr="00FA12E6">
          <w:fldChar w:fldCharType="end"/>
        </w:r>
      </w:hyperlink>
      <w:r w:rsidR="0038681C" w:rsidRPr="00FA12E6">
        <w:t xml:space="preserve"> </w:t>
      </w:r>
    </w:p>
    <w:p w14:paraId="35E057E6" w14:textId="2A95E580" w:rsidR="00D92461" w:rsidRPr="0099413D" w:rsidRDefault="005C51B6" w:rsidP="00914A92">
      <w:pPr>
        <w:pStyle w:val="Heading2"/>
      </w:pPr>
      <w:r w:rsidRPr="0099413D">
        <w:t>A</w:t>
      </w:r>
      <w:r w:rsidR="00D92461" w:rsidRPr="0099413D">
        <w:t>vai</w:t>
      </w:r>
      <w:r w:rsidR="00470F85" w:rsidRPr="0099413D">
        <w:t>l</w:t>
      </w:r>
      <w:r w:rsidR="00D92461" w:rsidRPr="0099413D">
        <w:t>a</w:t>
      </w:r>
      <w:r w:rsidR="00470F85" w:rsidRPr="0099413D">
        <w:t>bi</w:t>
      </w:r>
      <w:r w:rsidR="00D92461" w:rsidRPr="0099413D">
        <w:t xml:space="preserve">lity of drugs </w:t>
      </w:r>
      <w:r w:rsidR="00D92461" w:rsidRPr="00914A92">
        <w:t>and</w:t>
      </w:r>
      <w:r w:rsidR="00D92461" w:rsidRPr="0099413D">
        <w:t xml:space="preserve"> monitoring </w:t>
      </w:r>
    </w:p>
    <w:p w14:paraId="2CE0A823" w14:textId="2265C56D" w:rsidR="0099413D" w:rsidRPr="00FA12E6" w:rsidRDefault="00696BFE" w:rsidP="00A81617">
      <w:r w:rsidRPr="00FA12E6">
        <w:t>Drug availability in LMIC is often defined by the WHO “Essential Medicines” List,</w:t>
      </w:r>
      <w:hyperlink w:anchor="_ENREF_199" w:tooltip="WHO, 2015 #3723" w:history="1">
        <w:r w:rsidR="00B4478B" w:rsidRPr="00FA12E6">
          <w:fldChar w:fldCharType="begin"/>
        </w:r>
        <w:r w:rsidR="00B4478B">
          <w:instrText xml:space="preserve"> ADDIN EN.CITE &lt;EndNote&gt;&lt;Cite&gt;&lt;Author&gt;WHO&lt;/Author&gt;&lt;Year&gt;2015&lt;/Year&gt;&lt;RecNum&gt;3723&lt;/RecNum&gt;&lt;DisplayText&gt;&lt;style face="superscript"&gt;199&lt;/style&gt;&lt;/DisplayText&gt;&lt;record&gt;&lt;rec-number&gt;3723&lt;/rec-number&gt;&lt;foreign-keys&gt;&lt;key app="EN" db-id="vxrv9der7tps5yexz215xa0vsex2p5f9rd0w" timestamp="1442909681"&gt;3723&lt;/key&gt;&lt;/foreign-keys&gt;&lt;ref-type name="Web Page"&gt;12&lt;/ref-type&gt;&lt;contributors&gt;&lt;authors&gt;&lt;author&gt;WHO,.&lt;/author&gt;&lt;/authors&gt;&lt;/contributors&gt;&lt;titles&gt;&lt;title&gt;WHO Model List of Essential Medications&lt;/title&gt;&lt;/titles&gt;&lt;volume&gt;2015&lt;/volume&gt;&lt;number&gt;21/09/2015&lt;/number&gt;&lt;dates&gt;&lt;year&gt;2015&lt;/year&gt;&lt;/dates&gt;&lt;urls&gt;&lt;related-urls&gt;&lt;url&gt;http://www.who.int/medicines/publications/essentialmedicines/en/&lt;/url&gt;&lt;/related-urls&gt;&lt;/urls&gt;&lt;/record&gt;&lt;/Cite&gt;&lt;/EndNote&gt;</w:instrText>
        </w:r>
        <w:r w:rsidR="00B4478B" w:rsidRPr="00FA12E6">
          <w:fldChar w:fldCharType="separate"/>
        </w:r>
        <w:r w:rsidR="00B4478B" w:rsidRPr="00B4478B">
          <w:rPr>
            <w:noProof/>
            <w:vertAlign w:val="superscript"/>
          </w:rPr>
          <w:t>199</w:t>
        </w:r>
        <w:r w:rsidR="00B4478B" w:rsidRPr="00FA12E6">
          <w:fldChar w:fldCharType="end"/>
        </w:r>
      </w:hyperlink>
      <w:r w:rsidRPr="00FA12E6">
        <w:t xml:space="preserve"> which includes a variety of antimicrobial agents appropriate to first</w:t>
      </w:r>
      <w:r w:rsidR="00A376B9" w:rsidRPr="00FA12E6">
        <w:t>-</w:t>
      </w:r>
      <w:r w:rsidRPr="00FA12E6">
        <w:t xml:space="preserve">line treatment of infection. </w:t>
      </w:r>
      <w:r w:rsidR="0099413D" w:rsidRPr="00FA12E6">
        <w:t xml:space="preserve">In resource-rich systems, with low burdens of infectious diseases, resistance to first-line antibiotics can be overcome by use of second-line and third-line agents. In LMIC, </w:t>
      </w:r>
      <w:r w:rsidR="00315034">
        <w:t>w</w:t>
      </w:r>
      <w:r w:rsidR="00315034" w:rsidRPr="00FA12E6">
        <w:t>here pathogen resistance emerges, medications are frequently expensive or unavailable</w:t>
      </w:r>
      <w:r w:rsidR="00315034">
        <w:t xml:space="preserve">, </w:t>
      </w:r>
      <w:r w:rsidR="00315034" w:rsidRPr="00FA12E6">
        <w:t xml:space="preserve">for example, carbapenems. </w:t>
      </w:r>
    </w:p>
    <w:p w14:paraId="5874C187" w14:textId="7FA84056" w:rsidR="00315034" w:rsidRDefault="00696BFE" w:rsidP="00A81617">
      <w:r w:rsidRPr="00FA12E6">
        <w:t xml:space="preserve">Similarly, </w:t>
      </w:r>
      <w:r w:rsidR="00A376B9" w:rsidRPr="00FA12E6">
        <w:t xml:space="preserve">TB treatment </w:t>
      </w:r>
      <w:r w:rsidR="002F788C" w:rsidRPr="00FA12E6">
        <w:t>programmes are designed to ensure a</w:t>
      </w:r>
      <w:r w:rsidR="0038681C" w:rsidRPr="00FA12E6">
        <w:t xml:space="preserve">ccess to drug-sensitive disease. </w:t>
      </w:r>
      <w:r w:rsidR="00315034">
        <w:t>Services</w:t>
      </w:r>
      <w:r w:rsidR="00CA1AFA" w:rsidRPr="00FA12E6">
        <w:t xml:space="preserve"> for </w:t>
      </w:r>
      <w:r w:rsidR="002F788C" w:rsidRPr="00FA12E6">
        <w:t>MDR and XDR</w:t>
      </w:r>
      <w:r w:rsidR="00E4416A" w:rsidRPr="00FA12E6">
        <w:t xml:space="preserve">-TB are </w:t>
      </w:r>
      <w:r w:rsidR="00315034">
        <w:t>improving</w:t>
      </w:r>
      <w:r w:rsidR="00E4416A" w:rsidRPr="00FA12E6">
        <w:t xml:space="preserve">. However, significant limitations to expansion currently exist: a lack of widespread expertise; expensive drugs; the need for robust pharmacovigilance systems, especially with concurrent </w:t>
      </w:r>
      <w:r w:rsidR="00F607CF" w:rsidRPr="00FA12E6">
        <w:t xml:space="preserve"> ART.</w:t>
      </w:r>
      <w:hyperlink w:anchor="_ENREF_37" w:tooltip="WHO, 2014 #3546" w:history="1">
        <w:r w:rsidR="00B4478B" w:rsidRPr="00FA12E6">
          <w:fldChar w:fldCharType="begin"/>
        </w:r>
        <w:r w:rsidR="00B4478B" w:rsidRPr="00FA12E6">
          <w:instrText xml:space="preserve"> ADDIN EN.CITE &lt;EndNote&gt;&lt;Cite&gt;&lt;Author&gt;WHO&lt;/Author&gt;&lt;Year&gt;2014&lt;/Year&gt;&lt;RecNum&gt;3546&lt;/RecNum&gt;&lt;DisplayText&gt;&lt;style face="superscript"&gt;37&lt;/style&gt;&lt;/DisplayText&gt;&lt;record&gt;&lt;rec-number&gt;3546&lt;/rec-number&gt;&lt;foreign-keys&gt;&lt;key app="EN" db-id="vxrv9der7tps5yexz215xa0vsex2p5f9rd0w" timestamp="1440507800"&gt;3546&lt;/key&gt;&lt;/foreign-keys&gt;&lt;ref-type name="Report"&gt;27&lt;/ref-type&gt;&lt;contributors&gt;&lt;authors&gt;&lt;author&gt;WHO,.&lt;/author&gt;&lt;/authors&gt;&lt;/contributors&gt;&lt;titles&gt;&lt;title&gt;Global tuberculosis report 2014&lt;/title&gt;&lt;/titles&gt;&lt;dates&gt;&lt;year&gt;2014&lt;/year&gt;&lt;/dates&gt;&lt;publisher&gt;World Health Organisation&lt;/publisher&gt;&lt;urls&gt;&lt;/urls&gt;&lt;/record&gt;&lt;/Cite&gt;&lt;/EndNote&gt;</w:instrText>
        </w:r>
        <w:r w:rsidR="00B4478B" w:rsidRPr="00FA12E6">
          <w:fldChar w:fldCharType="separate"/>
        </w:r>
        <w:r w:rsidR="00B4478B" w:rsidRPr="00FA12E6">
          <w:rPr>
            <w:noProof/>
            <w:vertAlign w:val="superscript"/>
          </w:rPr>
          <w:t>37</w:t>
        </w:r>
        <w:r w:rsidR="00B4478B" w:rsidRPr="00FA12E6">
          <w:fldChar w:fldCharType="end"/>
        </w:r>
      </w:hyperlink>
    </w:p>
    <w:p w14:paraId="370E3398" w14:textId="74B91E0C" w:rsidR="00696BFE" w:rsidRPr="00FA12E6" w:rsidRDefault="00E4416A" w:rsidP="00A81617">
      <w:r w:rsidRPr="00FA12E6">
        <w:t>Systemic antifungals, except fluconazole,</w:t>
      </w:r>
      <w:r w:rsidR="00E15F05" w:rsidRPr="00FA12E6">
        <w:t xml:space="preserve"> </w:t>
      </w:r>
      <w:r w:rsidRPr="00FA12E6">
        <w:t xml:space="preserve">have limited availability in LMIC, which </w:t>
      </w:r>
      <w:r w:rsidR="00E15F05" w:rsidRPr="00FA12E6">
        <w:t>limits treatment possibilities for endemic fungal pneumonia</w:t>
      </w:r>
      <w:r w:rsidR="00521EE9" w:rsidRPr="00FA12E6">
        <w:t xml:space="preserve"> to this less effective fungistatic agent</w:t>
      </w:r>
      <w:r w:rsidR="00E15F05" w:rsidRPr="00FA12E6">
        <w:t>.</w:t>
      </w:r>
      <w:hyperlink w:anchor="_ENREF_200" w:tooltip="Wheat, 2007 #3513" w:history="1">
        <w:r w:rsidR="00B4478B" w:rsidRPr="00FA12E6">
          <w:fldChar w:fldCharType="begin">
            <w:fldData xml:space="preserve">PEVuZE5vdGU+PENpdGU+PEF1dGhvcj5XaGVhdDwvQXV0aG9yPjxZZWFyPjIwMDc8L1llYXI+PFJl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C9wZXJpb2RpY2Fs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</w:fldData>
          </w:fldChar>
        </w:r>
        <w:r w:rsidR="00B4478B">
          <w:instrText xml:space="preserve"> ADDIN EN.CITE </w:instrText>
        </w:r>
        <w:r w:rsidR="00B4478B">
          <w:fldChar w:fldCharType="begin">
            <w:fldData xml:space="preserve">PEVuZE5vdGU+PENpdGU+PEF1dGhvcj5XaGVhdDwvQXV0aG9yPjxZZWFyPjIwMDc8L1llYXI+PFJl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C9wZXJpb2RpY2Fs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200</w:t>
        </w:r>
        <w:r w:rsidR="00B4478B" w:rsidRPr="00FA12E6">
          <w:fldChar w:fldCharType="end"/>
        </w:r>
      </w:hyperlink>
      <w:r w:rsidR="00521EE9" w:rsidRPr="00FA12E6">
        <w:t xml:space="preserve"> Similarly, c</w:t>
      </w:r>
      <w:r w:rsidRPr="00FA12E6">
        <w:t xml:space="preserve">ryptococcal disease is </w:t>
      </w:r>
      <w:r w:rsidR="00521EE9" w:rsidRPr="00FA12E6">
        <w:t xml:space="preserve">also </w:t>
      </w:r>
      <w:r w:rsidRPr="00FA12E6">
        <w:t>frequently treated with</w:t>
      </w:r>
      <w:r w:rsidR="00E15F05" w:rsidRPr="00FA12E6">
        <w:t xml:space="preserve"> fluconazole</w:t>
      </w:r>
      <w:r w:rsidR="00521EE9" w:rsidRPr="00FA12E6">
        <w:t xml:space="preserve"> despite c</w:t>
      </w:r>
      <w:r w:rsidR="00FE4F95" w:rsidRPr="00FA12E6">
        <w:t>lear evidence of more effective</w:t>
      </w:r>
      <w:r w:rsidR="00521EE9" w:rsidRPr="00FA12E6">
        <w:t xml:space="preserve"> flucytosine and</w:t>
      </w:r>
      <w:r w:rsidR="00F607CF" w:rsidRPr="00FA12E6">
        <w:t xml:space="preserve"> amphotericin</w:t>
      </w:r>
      <w:r w:rsidR="00FE30A8" w:rsidRPr="00FA12E6">
        <w:t xml:space="preserve"> B</w:t>
      </w:r>
      <w:r w:rsidR="00FE4F95" w:rsidRPr="00FA12E6">
        <w:t>.</w:t>
      </w:r>
      <w:r w:rsidR="0062232C" w:rsidRPr="00FA12E6">
        <w:fldChar w:fldCharType="begin">
          <w:fldData xml:space="preserve">PEVuZE5vdGU+PENpdGU+PEF1dGhvcj5EYXk8L0F1dGhvcj48WWVhcj4yMDEzPC9ZZWFyPjxSZWNO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=
</w:fldData>
        </w:fldChar>
      </w:r>
      <w:r w:rsidR="00B4478B">
        <w:instrText xml:space="preserve"> ADDIN EN.CITE </w:instrText>
      </w:r>
      <w:r w:rsidR="00B4478B">
        <w:fldChar w:fldCharType="begin">
          <w:fldData xml:space="preserve">PEVuZE5vdGU+PENpdGU+PEF1dGhvcj5EYXk8L0F1dGhvcj48WWVhcj4yMDEzPC9ZZWFyPjxSZWNO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=
</w:fldData>
        </w:fldChar>
      </w:r>
      <w:r w:rsidR="00B4478B">
        <w:instrText xml:space="preserve"> ADDIN EN.CITE.DATA </w:instrText>
      </w:r>
      <w:r w:rsidR="00B4478B">
        <w:fldChar w:fldCharType="end"/>
      </w:r>
      <w:r w:rsidR="0062232C" w:rsidRPr="00FA12E6">
        <w:fldChar w:fldCharType="separate"/>
      </w:r>
      <w:hyperlink w:anchor="_ENREF_201" w:tooltip="Day, 2013 #3722" w:history="1">
        <w:r w:rsidR="00B4478B" w:rsidRPr="00B4478B">
          <w:rPr>
            <w:noProof/>
            <w:vertAlign w:val="superscript"/>
          </w:rPr>
          <w:t>201</w:t>
        </w:r>
      </w:hyperlink>
      <w:r w:rsidR="00B4478B" w:rsidRPr="00B4478B">
        <w:rPr>
          <w:noProof/>
          <w:vertAlign w:val="superscript"/>
        </w:rPr>
        <w:t>,</w:t>
      </w:r>
      <w:hyperlink w:anchor="_ENREF_202" w:tooltip="Govender, 2014 #3720" w:history="1">
        <w:r w:rsidR="00B4478B" w:rsidRPr="00B4478B">
          <w:rPr>
            <w:noProof/>
            <w:vertAlign w:val="superscript"/>
          </w:rPr>
          <w:t>202</w:t>
        </w:r>
      </w:hyperlink>
      <w:r w:rsidR="0062232C" w:rsidRPr="00FA12E6">
        <w:fldChar w:fldCharType="end"/>
      </w:r>
      <w:r w:rsidR="00FE4F95" w:rsidRPr="00FA12E6">
        <w:t xml:space="preserve"> Despite being added to the Essential Medicines list, national drug licensing issues and production costs </w:t>
      </w:r>
      <w:r w:rsidR="000A246C">
        <w:t xml:space="preserve">may </w:t>
      </w:r>
      <w:r w:rsidR="00FE4F95" w:rsidRPr="00FA12E6">
        <w:t>imped</w:t>
      </w:r>
      <w:r w:rsidR="000A246C">
        <w:t>e</w:t>
      </w:r>
      <w:r w:rsidR="00FE4F95" w:rsidRPr="00FA12E6">
        <w:t xml:space="preserve"> their use.</w:t>
      </w:r>
      <w:hyperlink w:anchor="_ENREF_195" w:tooltip="Govender, 2014 #3720" w:history="1">
        <w:r w:rsidR="00FE4F95" w:rsidRPr="00FA12E6">
          <w:rPr>
            <w:noProof/>
            <w:vertAlign w:val="superscript"/>
          </w:rPr>
          <w:t>195</w:t>
        </w:r>
      </w:hyperlink>
    </w:p>
    <w:p w14:paraId="596726E1" w14:textId="37C37BBA" w:rsidR="00C70190" w:rsidRPr="00FA12E6" w:rsidRDefault="00696BFE" w:rsidP="00A81617">
      <w:r w:rsidRPr="00FA12E6">
        <w:t>Similar issues affect the treatment of obstructive lung disease and malignanc</w:t>
      </w:r>
      <w:r w:rsidR="00A376B9" w:rsidRPr="00FA12E6">
        <w:t>y</w:t>
      </w:r>
      <w:r w:rsidRPr="00FA12E6">
        <w:t xml:space="preserve">. </w:t>
      </w:r>
      <w:r w:rsidR="00A376B9" w:rsidRPr="00FA12E6">
        <w:t>D</w:t>
      </w:r>
      <w:r w:rsidR="00E15F05" w:rsidRPr="00FA12E6">
        <w:t>rugs on the WHO “Essential Medicines” list, including bronchodilators and inhaled corticosteroids, are underused in in LMIC</w:t>
      </w:r>
      <w:r w:rsidR="00A376B9" w:rsidRPr="00FA12E6">
        <w:t xml:space="preserve">, by </w:t>
      </w:r>
      <w:r w:rsidR="00E15F05" w:rsidRPr="00FA12E6">
        <w:t>compar</w:t>
      </w:r>
      <w:r w:rsidR="00A376B9" w:rsidRPr="00FA12E6">
        <w:t>ison</w:t>
      </w:r>
      <w:r w:rsidR="00E15F05" w:rsidRPr="00FA12E6">
        <w:t xml:space="preserve"> with resource-rich countries. In large part this is due to cost to the user</w:t>
      </w:r>
      <w:r w:rsidR="002F788C" w:rsidRPr="00FA12E6">
        <w:t xml:space="preserve">, both in terms of </w:t>
      </w:r>
      <w:r w:rsidR="00A376B9" w:rsidRPr="00FA12E6">
        <w:t>purchas</w:t>
      </w:r>
      <w:r w:rsidR="00521EE9" w:rsidRPr="00FA12E6">
        <w:t>e cost of medication and the indirect</w:t>
      </w:r>
      <w:r w:rsidR="002F788C" w:rsidRPr="00FA12E6">
        <w:t xml:space="preserve"> opportunity costs</w:t>
      </w:r>
      <w:r w:rsidR="00521EE9" w:rsidRPr="00FA12E6">
        <w:t>, such as travel and loss of income from attending healthcare facilities</w:t>
      </w:r>
      <w:r w:rsidR="00E15F05" w:rsidRPr="00FA12E6">
        <w:t>.</w:t>
      </w:r>
      <w:hyperlink w:anchor="_ENREF_203" w:tooltip="Gnatiuc, 2015 #3401" w:history="1">
        <w:r w:rsidR="00B4478B" w:rsidRPr="00FA12E6">
          <w:fldChar w:fldCharType="begin">
            <w:fldData xml:space="preserve">PEVuZE5vdGU+PENpdGU+PEF1dGhvcj5HbmF0aXVjPC9BdXRob3I+PFllYXI+MjAxNTwvWWVhcj48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IEogVHViZXJjIEx1bmcgRGlzPC9mdWxsLXRpdGxlPjwvcGVyaW9kaWNhbD48cGFnZXM+MjEtMzA8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</w:fldData>
          </w:fldChar>
        </w:r>
        <w:r w:rsidR="00B4478B">
          <w:instrText xml:space="preserve"> ADDIN EN.CITE </w:instrText>
        </w:r>
        <w:r w:rsidR="00B4478B">
          <w:fldChar w:fldCharType="begin">
            <w:fldData xml:space="preserve">PEVuZE5vdGU+PENpdGU+PEF1dGhvcj5HbmF0aXVjPC9BdXRob3I+PFllYXI+MjAxNTwvWWVhcj48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IEogVHViZXJjIEx1bmcgRGlzPC9mdWxsLXRpdGxlPjwvcGVyaW9kaWNhbD48cGFnZXM+MjEtMzA8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</w:fldData>
          </w:fldChar>
        </w:r>
        <w:r w:rsidR="00B4478B">
          <w:instrText xml:space="preserve"> ADDIN EN.CITE.DATA </w:instrText>
        </w:r>
        <w:r w:rsidR="00B4478B">
          <w:fldChar w:fldCharType="end"/>
        </w:r>
        <w:r w:rsidR="00B4478B" w:rsidRPr="00FA12E6">
          <w:fldChar w:fldCharType="separate"/>
        </w:r>
        <w:r w:rsidR="00B4478B" w:rsidRPr="00B4478B">
          <w:rPr>
            <w:noProof/>
            <w:vertAlign w:val="superscript"/>
          </w:rPr>
          <w:t>203</w:t>
        </w:r>
        <w:r w:rsidR="00B4478B" w:rsidRPr="00FA12E6">
          <w:fldChar w:fldCharType="end"/>
        </w:r>
      </w:hyperlink>
      <w:r w:rsidR="0067445A" w:rsidRPr="00FA12E6">
        <w:t xml:space="preserve"> </w:t>
      </w:r>
      <w:r w:rsidR="00C704B9" w:rsidRPr="00FA12E6">
        <w:t xml:space="preserve"> </w:t>
      </w:r>
      <w:r w:rsidR="00264AFF" w:rsidRPr="00FA12E6">
        <w:t>Long-term a</w:t>
      </w:r>
      <w:r w:rsidR="00C704B9" w:rsidRPr="00FA12E6">
        <w:t xml:space="preserve">ntibiotics </w:t>
      </w:r>
      <w:r w:rsidR="00491548">
        <w:t>for</w:t>
      </w:r>
      <w:r w:rsidR="00264AFF" w:rsidRPr="00FA12E6">
        <w:t xml:space="preserve"> chronic lung disease are in limited supply, </w:t>
      </w:r>
      <w:r w:rsidR="00A77D05" w:rsidRPr="00FA12E6">
        <w:t xml:space="preserve">as well as </w:t>
      </w:r>
      <w:r w:rsidR="00491548">
        <w:t xml:space="preserve">access to </w:t>
      </w:r>
      <w:r w:rsidR="00264AFF" w:rsidRPr="00FA12E6">
        <w:t>non-pharmacological management</w:t>
      </w:r>
      <w:r w:rsidR="000A246C">
        <w:t xml:space="preserve"> </w:t>
      </w:r>
      <w:r w:rsidR="00491548">
        <w:t>such as</w:t>
      </w:r>
      <w:r w:rsidR="000A246C">
        <w:t xml:space="preserve"> </w:t>
      </w:r>
      <w:r w:rsidRPr="00FA12E6">
        <w:t>physiotherapy.</w:t>
      </w:r>
      <w:hyperlink w:anchor="_ENREF_204" w:tooltip="Hammelin, 2014 #3589" w:history="1">
        <w:r w:rsidR="00B4478B" w:rsidRPr="00FA12E6">
          <w:fldChar w:fldCharType="begin"/>
        </w:r>
        <w:r w:rsidR="00B4478B">
          <w:instrText xml:space="preserve"> ADDIN EN.CITE &lt;EndNote&gt;&lt;Cite&gt;&lt;Author&gt;Hammelin&lt;/Author&gt;&lt;Year&gt;2014&lt;/Year&gt;&lt;RecNum&gt;3589&lt;/RecNum&gt;&lt;DisplayText&gt;&lt;style face="superscript"&gt;204&lt;/style&gt;&lt;/DisplayText&gt;&lt;record&gt;&lt;rec-number&gt;3589&lt;/rec-number&gt;&lt;foreign-keys&gt;&lt;key app="EN" db-id="vxrv9der7tps5yexz215xa0vsex2p5f9rd0w" timestamp="1441020681"&gt;3589&lt;/key&gt;&lt;/foreign-keys&gt;&lt;ref-type name="Journal Article"&gt;17&lt;/ref-type&gt;&lt;contributors&gt;&lt;authors&gt;&lt;author&gt;Hammelin, V.&lt;/author&gt;&lt;/authors&gt;&lt;/contributors&gt;&lt;titles&gt;&lt;title&gt;The role of physiotherapists in global health&lt;/title&gt;&lt;secondary-title&gt;Global Journal of Medicine and Public Health&lt;/secondary-title&gt;&lt;/titles&gt;&lt;periodical&gt;&lt;full-title&gt;Global Journal of Medicine and Public Health&lt;/full-title&gt;&lt;/periodical&gt;&lt;volume&gt;3&lt;/volume&gt;&lt;number&gt;4&lt;/number&gt;&lt;dates&gt;&lt;year&gt;2014&lt;/year&gt;&lt;/dates&gt;&lt;urls&gt;&lt;/urls&gt;&lt;/record&gt;&lt;/Cite&gt;&lt;/EndNote&gt;</w:instrText>
        </w:r>
        <w:r w:rsidR="00B4478B" w:rsidRPr="00FA12E6">
          <w:fldChar w:fldCharType="separate"/>
        </w:r>
        <w:r w:rsidR="00B4478B" w:rsidRPr="00B4478B">
          <w:rPr>
            <w:noProof/>
            <w:vertAlign w:val="superscript"/>
          </w:rPr>
          <w:t>204</w:t>
        </w:r>
        <w:r w:rsidR="00B4478B" w:rsidRPr="00FA12E6">
          <w:fldChar w:fldCharType="end"/>
        </w:r>
      </w:hyperlink>
      <w:r w:rsidR="00C70190" w:rsidRPr="00FA12E6">
        <w:t xml:space="preserve"> </w:t>
      </w:r>
    </w:p>
    <w:p w14:paraId="37C87A77" w14:textId="262253AA" w:rsidR="00264AFF" w:rsidRPr="00FA12E6" w:rsidRDefault="006A2526" w:rsidP="00A81617">
      <w:r w:rsidRPr="00FA12E6">
        <w:t xml:space="preserve">Critical care has been </w:t>
      </w:r>
      <w:r w:rsidR="00521EE9" w:rsidRPr="00FA12E6">
        <w:t xml:space="preserve">consistently </w:t>
      </w:r>
      <w:r w:rsidRPr="00FA12E6">
        <w:t xml:space="preserve">overlooked as a specialty in LMIC, </w:t>
      </w:r>
      <w:r w:rsidR="00A77D05" w:rsidRPr="00FA12E6">
        <w:t>like</w:t>
      </w:r>
      <w:r w:rsidR="009231CD">
        <w:t>ly due to</w:t>
      </w:r>
      <w:r w:rsidRPr="00FA12E6">
        <w:t xml:space="preserve"> high per-patient cost</w:t>
      </w:r>
      <w:r w:rsidR="00A77D05" w:rsidRPr="00FA12E6">
        <w:t>s</w:t>
      </w:r>
      <w:r w:rsidR="000A246C">
        <w:t>.</w:t>
      </w:r>
      <w:r w:rsidR="009231CD">
        <w:t xml:space="preserve"> Equipment and human resources are lacking and</w:t>
      </w:r>
      <w:r w:rsidRPr="00FA12E6">
        <w:t xml:space="preserve"> triage systems which underlie </w:t>
      </w:r>
      <w:r w:rsidR="009231CD">
        <w:t xml:space="preserve">critical care services </w:t>
      </w:r>
      <w:r w:rsidRPr="00FA12E6">
        <w:t>are frequently weak</w:t>
      </w:r>
      <w:r w:rsidR="009231CD">
        <w:t>.</w:t>
      </w:r>
      <w:hyperlink w:anchor="_ENREF_205" w:tooltip="Baker, 2009 #723" w:history="1">
        <w:r w:rsidR="00B4478B" w:rsidRPr="00FA12E6">
          <w:fldChar w:fldCharType="begin"/>
        </w:r>
        <w:r w:rsidR="00B4478B">
          <w:instrText xml:space="preserve"> ADDIN EN.CITE &lt;EndNote&gt;&lt;Cite&gt;&lt;Author&gt;Baker&lt;/Author&gt;&lt;Year&gt;2009&lt;/Year&gt;&lt;RecNum&gt;723&lt;/RecNum&gt;&lt;DisplayText&gt;&lt;style face="superscript"&gt;205&lt;/style&gt;&lt;/DisplayText&gt;&lt;record&gt;&lt;rec-number&gt;723&lt;/rec-number&gt;&lt;foreign-keys&gt;&lt;key app="EN" db-id="vxrv9der7tps5yexz215xa0vsex2p5f9rd0w" timestamp="1235490904"&gt;723&lt;/key&gt;&lt;/foreign-keys&gt;&lt;ref-type name="Journal Article"&gt;17&lt;/ref-type&gt;&lt;contributors&gt;&lt;authors&gt;&lt;author&gt;Baker, T.&lt;/author&gt;&lt;/authors&gt;&lt;/contributors&gt;&lt;auth-address&gt;Department of Physiology and Pharmacology, Karolinska Institute, Section for Anaesthesia and Intensive Care, Karolinska University Hospital, Stockholm, Sweden.&lt;/auth-address&gt;&lt;titles&gt;&lt;title&gt;Critical care in low-income countries&lt;/title&gt;&lt;secondary-title&gt;Trop Med Int Health&lt;/secondary-title&gt;&lt;/titles&gt;&lt;periodical&gt;&lt;full-title&gt;Trop Med Int Health&lt;/full-title&gt;&lt;/periodical&gt;&lt;edition&gt;2009/02/12&lt;/edition&gt;&lt;dates&gt;&lt;year&gt;2009&lt;/year&gt;&lt;pub-dates&gt;&lt;date&gt;Jan 21&lt;/date&gt;&lt;/pub-dates&gt;&lt;/dates&gt;&lt;isbn&gt;1365-3156 (Electronic)&lt;/isbn&gt;&lt;accession-num&gt;19207174&lt;/accession-num&gt;&lt;urls&gt;&lt;related-urls&gt;&lt;url&gt;http://www.ncbi.nlm.nih.gov/entrez/query.fcgi?cmd=Retrieve&amp;amp;db=PubMed&amp;amp;dopt=Citation&amp;amp;list_uids=19207174&lt;/url&gt;&lt;/related-urls&gt;&lt;/urls&gt;&lt;electronic-resource-num&gt;TMI2202 [pii]&amp;#xD;10.1111/j.1365-3156.2008.02202.x&lt;/electronic-resource-num&gt;&lt;language&gt;Eng&lt;/language&gt;&lt;/record&gt;&lt;/Cite&gt;&lt;/EndNote&gt;</w:instrText>
        </w:r>
        <w:r w:rsidR="00B4478B" w:rsidRPr="00FA12E6">
          <w:fldChar w:fldCharType="separate"/>
        </w:r>
        <w:r w:rsidR="00B4478B" w:rsidRPr="00B4478B">
          <w:rPr>
            <w:noProof/>
            <w:vertAlign w:val="superscript"/>
          </w:rPr>
          <w:t>205</w:t>
        </w:r>
        <w:r w:rsidR="00B4478B" w:rsidRPr="00FA12E6">
          <w:fldChar w:fldCharType="end"/>
        </w:r>
      </w:hyperlink>
      <w:r w:rsidRPr="00FA12E6">
        <w:t xml:space="preserve"> </w:t>
      </w:r>
      <w:r w:rsidR="009231CD">
        <w:t>W</w:t>
      </w:r>
      <w:r w:rsidRPr="00FA12E6">
        <w:t>hile nihilistic attitudes to the critically</w:t>
      </w:r>
      <w:r w:rsidR="00A77D05" w:rsidRPr="00FA12E6">
        <w:t>-</w:t>
      </w:r>
      <w:r w:rsidRPr="00FA12E6">
        <w:t>unwell patient may frequently be justified, simple measures can improve quality of care and outcome measures.</w:t>
      </w:r>
      <w:hyperlink w:anchor="_ENREF_205" w:tooltip="Baker, 2009 #723" w:history="1">
        <w:r w:rsidR="00B4478B" w:rsidRPr="00FA12E6">
          <w:fldChar w:fldCharType="begin"/>
        </w:r>
        <w:r w:rsidR="00B4478B">
          <w:instrText xml:space="preserve"> ADDIN EN.CITE &lt;EndNote&gt;&lt;Cite&gt;&lt;Author&gt;Baker&lt;/Author&gt;&lt;Year&gt;2009&lt;/Year&gt;&lt;RecNum&gt;723&lt;/RecNum&gt;&lt;DisplayText&gt;&lt;style face="superscript"&gt;205&lt;/style&gt;&lt;/DisplayText&gt;&lt;record&gt;&lt;rec-number&gt;723&lt;/rec-number&gt;&lt;foreign-keys&gt;&lt;key app="EN" db-id="vxrv9der7tps5yexz215xa0vsex2p5f9rd0w" timestamp="1235490904"&gt;723&lt;/key&gt;&lt;/foreign-keys&gt;&lt;ref-type name="Journal Article"&gt;17&lt;/ref-type&gt;&lt;contributors&gt;&lt;authors&gt;&lt;author&gt;Baker, T.&lt;/author&gt;&lt;/authors&gt;&lt;/contributors&gt;&lt;auth-address&gt;Department of Physiology and Pharmacology, Karolinska Institute, Section for Anaesthesia and Intensive Care, Karolinska University Hospital, Stockholm, Sweden.&lt;/auth-address&gt;&lt;titles&gt;&lt;title&gt;Critical care in low-income countries&lt;/title&gt;&lt;secondary-title&gt;Trop Med Int Health&lt;/secondary-title&gt;&lt;/titles&gt;&lt;periodical&gt;&lt;full-title&gt;Trop Med Int Health&lt;/full-title&gt;&lt;/periodical&gt;&lt;edition&gt;2009/02/12&lt;/edition&gt;&lt;dates&gt;&lt;year&gt;2009&lt;/year&gt;&lt;pub-dates&gt;&lt;date&gt;Jan 21&lt;/date&gt;&lt;/pub-dates&gt;&lt;/dates&gt;&lt;isbn&gt;1365-3156 (Electronic)&lt;/isbn&gt;&lt;accession-num&gt;19207174&lt;/accession-num&gt;&lt;urls&gt;&lt;related-urls&gt;&lt;url&gt;http://www.ncbi.nlm.nih.gov/entrez/query.fcgi?cmd=Retrieve&amp;amp;db=PubMed&amp;amp;dopt=Citation&amp;amp;list_uids=19207174&lt;/url&gt;&lt;/related-urls&gt;&lt;/urls&gt;&lt;electronic-resource-num&gt;TMI2202 [pii]&amp;#xD;10.1111/j.1365-3156.2008.02202.x&lt;/electronic-resource-num&gt;&lt;language&gt;Eng&lt;/language&gt;&lt;/record&gt;&lt;/Cite&gt;&lt;/EndNote&gt;</w:instrText>
        </w:r>
        <w:r w:rsidR="00B4478B" w:rsidRPr="00FA12E6">
          <w:fldChar w:fldCharType="separate"/>
        </w:r>
        <w:r w:rsidR="00B4478B" w:rsidRPr="00B4478B">
          <w:rPr>
            <w:noProof/>
            <w:vertAlign w:val="superscript"/>
          </w:rPr>
          <w:t>205</w:t>
        </w:r>
        <w:r w:rsidR="00B4478B" w:rsidRPr="00FA12E6">
          <w:fldChar w:fldCharType="end"/>
        </w:r>
      </w:hyperlink>
      <w:r w:rsidRPr="00FA12E6">
        <w:t xml:space="preserve"> One </w:t>
      </w:r>
      <w:r w:rsidR="00CA1AFA" w:rsidRPr="00FA12E6">
        <w:t xml:space="preserve">obvious </w:t>
      </w:r>
      <w:r w:rsidRPr="00FA12E6">
        <w:t xml:space="preserve">example is </w:t>
      </w:r>
      <w:r w:rsidR="00CA1AFA" w:rsidRPr="00FA12E6">
        <w:t xml:space="preserve">supplemental </w:t>
      </w:r>
      <w:r w:rsidRPr="00FA12E6">
        <w:t>o</w:t>
      </w:r>
      <w:r w:rsidR="00264AFF" w:rsidRPr="00FA12E6">
        <w:t>xygen availability</w:t>
      </w:r>
      <w:r w:rsidR="00CA1AFA" w:rsidRPr="00FA12E6">
        <w:t>,</w:t>
      </w:r>
      <w:r w:rsidRPr="00FA12E6">
        <w:t xml:space="preserve"> which</w:t>
      </w:r>
      <w:r w:rsidR="00264AFF" w:rsidRPr="00FA12E6">
        <w:t xml:space="preserve"> even in </w:t>
      </w:r>
      <w:r w:rsidR="00A77D05" w:rsidRPr="00FA12E6">
        <w:t>ter</w:t>
      </w:r>
      <w:r w:rsidR="00CA1AFA" w:rsidRPr="00FA12E6">
        <w:t>t</w:t>
      </w:r>
      <w:r w:rsidR="00A77D05" w:rsidRPr="00FA12E6">
        <w:t>iary</w:t>
      </w:r>
      <w:r w:rsidR="00CA1AFA" w:rsidRPr="00FA12E6">
        <w:t>-care settings is limited</w:t>
      </w:r>
      <w:r w:rsidR="00CC3227">
        <w:t>;</w:t>
      </w:r>
      <w:r w:rsidR="00404ABC" w:rsidRPr="00FA12E6">
        <w:t xml:space="preserve"> </w:t>
      </w:r>
      <w:r w:rsidR="00CC3227">
        <w:t>p</w:t>
      </w:r>
      <w:r w:rsidR="00404ABC" w:rsidRPr="00FA12E6">
        <w:t xml:space="preserve">rovision of </w:t>
      </w:r>
      <w:r w:rsidR="00264AFF" w:rsidRPr="00FA12E6">
        <w:t xml:space="preserve">domiciliary </w:t>
      </w:r>
      <w:r w:rsidR="00404ABC" w:rsidRPr="00FA12E6">
        <w:t xml:space="preserve">oxygen </w:t>
      </w:r>
      <w:r w:rsidR="00264AFF" w:rsidRPr="00FA12E6">
        <w:t>tr</w:t>
      </w:r>
      <w:r w:rsidR="00404ABC" w:rsidRPr="00FA12E6">
        <w:t>e</w:t>
      </w:r>
      <w:r w:rsidR="00264AFF" w:rsidRPr="00FA12E6">
        <w:t>atment</w:t>
      </w:r>
      <w:r w:rsidR="00404ABC" w:rsidRPr="00FA12E6">
        <w:t xml:space="preserve"> is non-existent</w:t>
      </w:r>
      <w:r w:rsidRPr="00FA12E6">
        <w:t>.</w:t>
      </w:r>
      <w:r w:rsidR="00264AFF" w:rsidRPr="00FA12E6">
        <w:fldChar w:fldCharType="begin">
          <w:fldData xml:space="preserve">PEVuZE5vdGU+PENpdGU+PEF1dGhvcj5ILlQuPC9BdXRob3I+PFllYXI+MjAxMjwvWWVhcj48UmVj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4OTg3MjwvcGFnZXM+PHZvbHVt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</w:fldData>
        </w:fldChar>
      </w:r>
      <w:r w:rsidR="00B4478B">
        <w:instrText xml:space="preserve"> ADDIN EN.CITE </w:instrText>
      </w:r>
      <w:r w:rsidR="00B4478B">
        <w:fldChar w:fldCharType="begin">
          <w:fldData xml:space="preserve">PEVuZE5vdGU+PENpdGU+PEF1dGhvcj5ILlQuPC9BdXRob3I+PFllYXI+MjAxMjwvWWVhcj48UmVj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4OTg3MjwvcGFnZXM+PHZvbHVt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</w:fldData>
        </w:fldChar>
      </w:r>
      <w:r w:rsidR="00B4478B">
        <w:instrText xml:space="preserve"> ADDIN EN.CITE.DATA </w:instrText>
      </w:r>
      <w:r w:rsidR="00B4478B">
        <w:fldChar w:fldCharType="end"/>
      </w:r>
      <w:r w:rsidR="00264AFF" w:rsidRPr="00FA12E6">
        <w:fldChar w:fldCharType="separate"/>
      </w:r>
      <w:hyperlink w:anchor="_ENREF_206" w:tooltip="Evans, 2012 #3590" w:history="1">
        <w:r w:rsidR="00B4478B" w:rsidRPr="00B4478B">
          <w:rPr>
            <w:noProof/>
            <w:vertAlign w:val="superscript"/>
          </w:rPr>
          <w:t>206</w:t>
        </w:r>
      </w:hyperlink>
      <w:r w:rsidR="00B4478B" w:rsidRPr="00B4478B">
        <w:rPr>
          <w:noProof/>
          <w:vertAlign w:val="superscript"/>
        </w:rPr>
        <w:t>,</w:t>
      </w:r>
      <w:hyperlink w:anchor="_ENREF_207" w:tooltip="Bradley, 2014 #3443" w:history="1">
        <w:r w:rsidR="00B4478B" w:rsidRPr="00B4478B">
          <w:rPr>
            <w:noProof/>
            <w:vertAlign w:val="superscript"/>
          </w:rPr>
          <w:t>207</w:t>
        </w:r>
      </w:hyperlink>
      <w:r w:rsidR="00264AFF" w:rsidRPr="00FA12E6">
        <w:fldChar w:fldCharType="end"/>
      </w:r>
      <w:r w:rsidR="00C70190" w:rsidRPr="00FA12E6">
        <w:t xml:space="preserve"> </w:t>
      </w:r>
      <w:r w:rsidR="0059566A">
        <w:t>T</w:t>
      </w:r>
      <w:r w:rsidR="00264AFF" w:rsidRPr="00FA12E6">
        <w:t>reatment</w:t>
      </w:r>
      <w:r w:rsidR="00404ABC" w:rsidRPr="00FA12E6">
        <w:t xml:space="preserve"> of</w:t>
      </w:r>
      <w:r w:rsidR="00264AFF" w:rsidRPr="00FA12E6">
        <w:t xml:space="preserve"> respiratory </w:t>
      </w:r>
      <w:r w:rsidR="00404ABC" w:rsidRPr="00FA12E6">
        <w:t>failure is</w:t>
      </w:r>
      <w:r w:rsidR="00264AFF" w:rsidRPr="00FA12E6">
        <w:t xml:space="preserve"> often limited to low flow oxygen concentrators, with little capacity for assisted ven</w:t>
      </w:r>
      <w:r w:rsidRPr="00FA12E6">
        <w:t>tilation.</w:t>
      </w:r>
      <w:hyperlink w:anchor="_ENREF_208" w:tooltip="Krishnamoorthy, 2014 #3392" w:history="1">
        <w:r w:rsidR="00B4478B" w:rsidRPr="00FA12E6">
          <w:fldChar w:fldCharType="begin"/>
        </w:r>
        <w:r w:rsidR="00B4478B">
          <w:instrText xml:space="preserve"> ADDIN EN.CITE &lt;EndNote&gt;&lt;Cite&gt;&lt;Author&gt;Krishnamoorthy&lt;/Author&gt;&lt;Year&gt;2014&lt;/Year&gt;&lt;RecNum&gt;3392&lt;/RecNum&gt;&lt;DisplayText&gt;&lt;style face="superscript"&gt;208&lt;/style&gt;&lt;/DisplayText&gt;&lt;record&gt;&lt;rec-number&gt;3392&lt;/rec-number&gt;&lt;foreign-keys&gt;&lt;key app="EN" db-id="vxrv9der7tps5yexz215xa0vsex2p5f9rd0w" timestamp="1427391227"&gt;3392&lt;/key&gt;&lt;/foreign-keys&gt;&lt;ref-type name="Journal Article"&gt;17&lt;/ref-type&gt;&lt;contributors&gt;&lt;authors&gt;&lt;author&gt;Krishnamoorthy, V.&lt;/author&gt;&lt;author&gt;Vavilala, M. S.&lt;/author&gt;&lt;author&gt;Mock, C. N.&lt;/author&gt;&lt;/authors&gt;&lt;/contributors&gt;&lt;auth-address&gt;Department of Anesthesiology &amp;amp; Pain Medicine, University of Washington, Seattle, WA, USA ; Harborview Injury Prevention and Research Center, Washington, Seattle, WA, USA.&amp;#xD;Harborview Injury Prevention and Research Center, Washington, Seattle, WA, USA ; Departments of Pediatrics, Neurological Surgery and Radiology, University of Washington, Seattle, WA, USA.&amp;#xD;Harborview Injury Prevention and Research Center, Washington, Seattle, WA, USA ; Departments of Surgery and Epidemiology, University of Washington, Seattle, WA, USA.&lt;/auth-address&gt;&lt;titles&gt;&lt;title&gt;The need for ventilators in the developing world: An opportunity to improve care and save lives&lt;/title&gt;&lt;secondary-title&gt;J Glob Health&lt;/secondary-title&gt;&lt;alt-title&gt;Journal of global health&lt;/alt-title&gt;&lt;/titles&gt;&lt;periodical&gt;&lt;full-title&gt;J Glob Health&lt;/full-title&gt;&lt;abbr-1&gt;Journal of global health&lt;/abbr-1&gt;&lt;/periodical&gt;&lt;alt-periodical&gt;&lt;full-title&gt;J Glob Health&lt;/full-title&gt;&lt;abbr-1&gt;Journal of global health&lt;/abbr-1&gt;&lt;/alt-periodical&gt;&lt;pages&gt;010303&lt;/pages&gt;&lt;volume&gt;4&lt;/volume&gt;&lt;number&gt;1&lt;/number&gt;&lt;edition&gt;2014/07/01&lt;/edition&gt;&lt;dates&gt;&lt;year&gt;2014&lt;/year&gt;&lt;pub-dates&gt;&lt;date&gt;Jun&lt;/date&gt;&lt;/pub-dates&gt;&lt;/dates&gt;&lt;isbn&gt;2047-2978 (Print)&amp;#xD;2047-2978 (Linking)&lt;/isbn&gt;&lt;accession-num&gt;24976958&lt;/accession-num&gt;&lt;work-type&gt;Review&lt;/work-type&gt;&lt;urls&gt;&lt;related-urls&gt;&lt;url&gt;http://www.ncbi.nlm.nih.gov/pubmed/24976958&lt;/url&gt;&lt;/related-urls&gt;&lt;/urls&gt;&lt;custom2&gt;4073242&lt;/custom2&gt;&lt;electronic-resource-num&gt;10.7189/jogh.04.010303&lt;/electronic-resource-num&gt;&lt;language&gt;eng&lt;/language&gt;&lt;/record&gt;&lt;/Cite&gt;&lt;/EndNote&gt;</w:instrText>
        </w:r>
        <w:r w:rsidR="00B4478B" w:rsidRPr="00FA12E6">
          <w:fldChar w:fldCharType="separate"/>
        </w:r>
        <w:r w:rsidR="00B4478B" w:rsidRPr="00B4478B">
          <w:rPr>
            <w:noProof/>
            <w:vertAlign w:val="superscript"/>
          </w:rPr>
          <w:t>208</w:t>
        </w:r>
        <w:r w:rsidR="00B4478B" w:rsidRPr="00FA12E6">
          <w:fldChar w:fldCharType="end"/>
        </w:r>
      </w:hyperlink>
      <w:r w:rsidR="00264AFF" w:rsidRPr="00FA12E6">
        <w:t xml:space="preserve"> </w:t>
      </w:r>
      <w:r w:rsidRPr="00FA12E6">
        <w:t>H</w:t>
      </w:r>
      <w:r w:rsidR="00264AFF" w:rsidRPr="00FA12E6">
        <w:t>ealthcare providers may be insuffi</w:t>
      </w:r>
      <w:r w:rsidRPr="00FA12E6">
        <w:t>ciently trained to support the</w:t>
      </w:r>
      <w:r w:rsidR="00264AFF" w:rsidRPr="00FA12E6">
        <w:t xml:space="preserve"> safe delivery</w:t>
      </w:r>
      <w:r w:rsidRPr="00FA12E6">
        <w:t xml:space="preserve"> of critical care, where a</w:t>
      </w:r>
      <w:r w:rsidR="00264AFF" w:rsidRPr="00FA12E6">
        <w:t xml:space="preserve"> lack of infrastructure, clinical knowledge and training seems to be more significantly limiting tha</w:t>
      </w:r>
      <w:r w:rsidR="000A246C">
        <w:t>n</w:t>
      </w:r>
      <w:r w:rsidR="00264AFF" w:rsidRPr="00FA12E6">
        <w:t xml:space="preserve"> the avai</w:t>
      </w:r>
      <w:r w:rsidRPr="00FA12E6">
        <w:t>lability of drugs.</w:t>
      </w:r>
      <w:r w:rsidRPr="00FA12E6">
        <w:fldChar w:fldCharType="begin">
          <w:fldData xml:space="preserve">PEVuZE5vdGU+PENpdGU+PEF1dGhvcj5NdXJ0aHk8L0F1dGhvcj48WWVhcj4yMDEzPC9ZZWFyPjxS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</w:fldData>
        </w:fldChar>
      </w:r>
      <w:r w:rsidR="00B4478B">
        <w:instrText xml:space="preserve"> ADDIN EN.CITE </w:instrText>
      </w:r>
      <w:r w:rsidR="00B4478B">
        <w:fldChar w:fldCharType="begin">
          <w:fldData xml:space="preserve">PEVuZE5vdGU+PENpdGU+PEF1dGhvcj5NdXJ0aHk8L0F1dGhvcj48WWVhcj4yMDEzPC9ZZWFyPjxS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</w:fldData>
        </w:fldChar>
      </w:r>
      <w:r w:rsidR="00B4478B">
        <w:instrText xml:space="preserve"> ADDIN EN.CITE.DATA </w:instrText>
      </w:r>
      <w:r w:rsidR="00B4478B">
        <w:fldChar w:fldCharType="end"/>
      </w:r>
      <w:r w:rsidRPr="00FA12E6">
        <w:fldChar w:fldCharType="separate"/>
      </w:r>
      <w:hyperlink w:anchor="_ENREF_209" w:tooltip="Murthy, 2013 #3393" w:history="1">
        <w:r w:rsidR="00B4478B" w:rsidRPr="00B4478B">
          <w:rPr>
            <w:noProof/>
            <w:vertAlign w:val="superscript"/>
          </w:rPr>
          <w:t>209</w:t>
        </w:r>
      </w:hyperlink>
      <w:r w:rsidR="00B4478B" w:rsidRPr="00B4478B">
        <w:rPr>
          <w:noProof/>
          <w:vertAlign w:val="superscript"/>
        </w:rPr>
        <w:t>,</w:t>
      </w:r>
      <w:hyperlink w:anchor="_ENREF_210" w:tooltip="Baker, 2013 #3591" w:history="1">
        <w:r w:rsidR="00B4478B" w:rsidRPr="00B4478B">
          <w:rPr>
            <w:noProof/>
            <w:vertAlign w:val="superscript"/>
          </w:rPr>
          <w:t>210</w:t>
        </w:r>
      </w:hyperlink>
      <w:r w:rsidRPr="00FA12E6">
        <w:fldChar w:fldCharType="end"/>
      </w:r>
      <w:hyperlink w:anchor="_ENREF_188" w:tooltip="Baker, 2013 #3591" w:history="1"/>
      <w:r w:rsidR="00264AFF" w:rsidRPr="00FA12E6">
        <w:t xml:space="preserve"> </w:t>
      </w:r>
    </w:p>
    <w:p w14:paraId="666404A9" w14:textId="18573A1D" w:rsidR="00AA5E11" w:rsidRPr="002D5202" w:rsidRDefault="00CA55DC" w:rsidP="00914A92">
      <w:pPr>
        <w:pStyle w:val="Heading1"/>
      </w:pPr>
      <w:r w:rsidRPr="002D5202">
        <w:t xml:space="preserve">Future </w:t>
      </w:r>
      <w:r w:rsidRPr="00914A92">
        <w:t>direction</w:t>
      </w:r>
    </w:p>
    <w:p w14:paraId="01B7E53E" w14:textId="5B714A36" w:rsidR="00533ED4" w:rsidRPr="00FA12E6" w:rsidRDefault="00236F50" w:rsidP="00A81617">
      <w:r w:rsidRPr="00FA12E6">
        <w:t>Continued focus on improving ART capacity, and integrating care with that of concurrent chronic disease is likely to result in significant improvements in lung healt</w:t>
      </w:r>
      <w:r w:rsidR="00423F00" w:rsidRPr="00FA12E6">
        <w:t>h for HIV</w:t>
      </w:r>
      <w:r w:rsidR="007120CC" w:rsidRPr="00FA12E6">
        <w:t>-</w:t>
      </w:r>
      <w:r w:rsidR="00423F00" w:rsidRPr="00FA12E6">
        <w:t xml:space="preserve">infected individuals. </w:t>
      </w:r>
      <w:r w:rsidRPr="00FA12E6">
        <w:t>Earlier diagnosis</w:t>
      </w:r>
      <w:r w:rsidR="00A40ACC">
        <w:t xml:space="preserve"> and </w:t>
      </w:r>
      <w:r w:rsidR="000A246C">
        <w:t>treatment of HIV should</w:t>
      </w:r>
      <w:r w:rsidR="00423F00" w:rsidRPr="00FA12E6">
        <w:t xml:space="preserve"> reduce the incidence of structural lung disease from recurrent infections. However, increased longevity may unmask disease related to chronic inflammation in the lung. The pathology of chronic lung disease is unclear, especially our understanding of the interaction between imm</w:t>
      </w:r>
      <w:r w:rsidR="008039C6" w:rsidRPr="00FA12E6">
        <w:t>une dysregulation and</w:t>
      </w:r>
      <w:r w:rsidR="00423F00" w:rsidRPr="00FA12E6">
        <w:t xml:space="preserve"> the lung microbiome</w:t>
      </w:r>
      <w:r w:rsidR="008039C6" w:rsidRPr="00FA12E6">
        <w:t>. Although the Lung HIV Microbiome Project has recently found few significant differences between US based HIV-infected and non-infected individuals, the generalisability to LMIC is unknown</w:t>
      </w:r>
      <w:r w:rsidR="00423F00" w:rsidRPr="00FA12E6">
        <w:t>.</w:t>
      </w:r>
      <w:hyperlink w:anchor="_ENREF_211" w:tooltip="Beck, 2015 #3724" w:history="1">
        <w:r w:rsidR="00B4478B" w:rsidRPr="00FA12E6">
          <w:fldChar w:fldCharType="begin"/>
        </w:r>
        <w:r w:rsidR="00B4478B">
          <w:instrText xml:space="preserve"> ADDIN EN.CITE &lt;EndNote&gt;&lt;Cite&gt;&lt;Author&gt;Beck&lt;/Author&gt;&lt;Year&gt;2015&lt;/Year&gt;&lt;RecNum&gt;3724&lt;/RecNum&gt;&lt;DisplayText&gt;&lt;style face="superscript"&gt;211&lt;/style&gt;&lt;/DisplayText&gt;&lt;record&gt;&lt;rec-number&gt;3724&lt;/rec-number&gt;&lt;foreign-keys&gt;&lt;key app="EN" db-id="vxrv9der7tps5yexz215xa0vsex2p5f9rd0w" timestamp="1442910115"&gt;3724&lt;/key&gt;&lt;/foreign-keys&gt;&lt;ref-type name="Journal Article"&gt;17&lt;/ref-type&gt;&lt;contributors&gt;&lt;authors&gt;&lt;author&gt;Beck, James M.&lt;/author&gt;&lt;author&gt;Schloss, Patrick D.&lt;/author&gt;&lt;author&gt;Venkataraman, Arvind&lt;/author&gt;&lt;author&gt;Twigg Iii, Homer&lt;/author&gt;&lt;author&gt;Jablonski, Kathleen A.&lt;/author&gt;&lt;author&gt;Bushman, Frederic D.&lt;/author&gt;&lt;author&gt;Campbell, Thomas B.&lt;/author&gt;&lt;author&gt;Charlson, Emily S.&lt;/author&gt;&lt;author&gt;Collman, Ronald G.&lt;/author&gt;&lt;author&gt;Crothers, Kristina&lt;/author&gt;&lt;author&gt;Curtis, Jeffrey L.&lt;/author&gt;&lt;author&gt;Drews, Kimberly L.&lt;/author&gt;&lt;author&gt;Flores, Sonia C.&lt;/author&gt;&lt;author&gt;Fontenot, Andrew P.&lt;/author&gt;&lt;author&gt;Foulkes, Mary A.&lt;/author&gt;&lt;author&gt;Frank, Ian&lt;/author&gt;&lt;author&gt;Ghedin, Elodie&lt;/author&gt;&lt;author&gt;Huang, Laurence&lt;/author&gt;&lt;author&gt;Lynch, Susan V.&lt;/author&gt;&lt;author&gt;Morris, Alison&lt;/author&gt;&lt;author&gt;Palmer, Brent E.&lt;/author&gt;&lt;author&gt;Schmidt, Thomas M.&lt;/author&gt;&lt;author&gt;Sodergren, Erica&lt;/author&gt;&lt;author&gt;Weinstock, George M.&lt;/author&gt;&lt;author&gt;Young, Vincent B.&lt;/author&gt;&lt;/authors&gt;&lt;/contributors&gt;&lt;titles&gt;&lt;title&gt;Multi-center Comparison of Lung and Oral Microbiomes of HIV-infected and HIV-uninfected Individuals&lt;/title&gt;&lt;secondary-title&gt;American Journal of Respiratory and Critical Care Medicine&lt;/secondary-title&gt;&lt;/titles&gt;&lt;periodical&gt;&lt;full-title&gt;American Journal of Respiratory and Critical Care Medicine&lt;/full-title&gt;&lt;/periodical&gt;&lt;dates&gt;&lt;year&gt;2015&lt;/year&gt;&lt;/dates&gt;&lt;publisher&gt;American Thoracic Society - AJRCCM&lt;/publisher&gt;&lt;isbn&gt;1073-449X&lt;/isbn&gt;&lt;urls&gt;&lt;related-urls&gt;&lt;url&gt;http://dx.doi.org/10.1164/rccm.201501-0128OC&lt;/url&gt;&lt;/related-urls&gt;&lt;/urls&gt;&lt;electronic-resource-num&gt;10.1164/rccm.201501-0128OC&lt;/electronic-resource-num&gt;&lt;access-date&gt;2015/09/22&lt;/access-date&gt;&lt;/record&gt;&lt;/Cite&gt;&lt;/EndNote&gt;</w:instrText>
        </w:r>
        <w:r w:rsidR="00B4478B" w:rsidRPr="00FA12E6">
          <w:fldChar w:fldCharType="separate"/>
        </w:r>
        <w:r w:rsidR="00B4478B" w:rsidRPr="00B4478B">
          <w:rPr>
            <w:noProof/>
            <w:vertAlign w:val="superscript"/>
          </w:rPr>
          <w:t>211</w:t>
        </w:r>
        <w:r w:rsidR="00B4478B" w:rsidRPr="00FA12E6">
          <w:fldChar w:fldCharType="end"/>
        </w:r>
      </w:hyperlink>
      <w:r w:rsidR="001378D5" w:rsidRPr="00FA12E6">
        <w:t xml:space="preserve"> Clinical trials of therapy to reduce inflammation and ongoing low</w:t>
      </w:r>
      <w:r w:rsidR="00CA1AFA" w:rsidRPr="00FA12E6">
        <w:t>-</w:t>
      </w:r>
      <w:r w:rsidR="001378D5" w:rsidRPr="00FA12E6">
        <w:t>level infection are underway (e.g. azithromycin therapy for HIV</w:t>
      </w:r>
      <w:r w:rsidR="00CA1AFA" w:rsidRPr="00FA12E6">
        <w:t>-</w:t>
      </w:r>
      <w:r w:rsidR="001378D5" w:rsidRPr="00FA12E6">
        <w:t>related chronic lung disease).</w:t>
      </w:r>
      <w:hyperlink w:anchor="_ENREF_212" w:tooltip=", 2015 #3746" w:history="1">
        <w:r w:rsidR="00B4478B">
          <w:fldChar w:fldCharType="begin"/>
        </w:r>
        <w:r w:rsidR="00B4478B">
          <w:instrText xml:space="preserve"> ADDIN EN.CITE &lt;EndNote&gt;&lt;Cite ExcludeAuth="1"&gt;&lt;Year&gt;2015&lt;/Year&gt;&lt;RecNum&gt;3746&lt;/RecNum&gt;&lt;DisplayText&gt;&lt;style face="superscript"&gt;212&lt;/style&gt;&lt;/DisplayText&gt;&lt;record&gt;&lt;rec-number&gt;3746&lt;/rec-number&gt;&lt;foreign-keys&gt;&lt;key app="EN" db-id="vxrv9der7tps5yexz215xa0vsex2p5f9rd0w" timestamp="1443035611"&gt;3746&lt;/key&gt;&lt;/foreign-keys&gt;&lt;ref-type name="Journal Article"&gt;17&lt;/ref-type&gt;&lt;contributors&gt;&lt;/contributors&gt;&lt;titles&gt;&lt;title&gt;Bronchopulmonary Function in Response to Azithromycin Treatment for Chronic Lung Disease in HIV-infected Children (BREATHE)&lt;/title&gt;&lt;/titles&gt;&lt;volume&gt;NCT02426112&lt;/volume&gt;&lt;dates&gt;&lt;year&gt;2015&lt;/year&gt;&lt;/dates&gt;&lt;urls&gt;&lt;/urls&gt;&lt;/record&gt;&lt;/Cite&gt;&lt;/EndNote&gt;</w:instrText>
        </w:r>
        <w:r w:rsidR="00B4478B">
          <w:fldChar w:fldCharType="separate"/>
        </w:r>
        <w:r w:rsidR="00B4478B" w:rsidRPr="00B4478B">
          <w:rPr>
            <w:noProof/>
            <w:vertAlign w:val="superscript"/>
          </w:rPr>
          <w:t>212</w:t>
        </w:r>
        <w:r w:rsidR="00B4478B">
          <w:fldChar w:fldCharType="end"/>
        </w:r>
      </w:hyperlink>
      <w:r w:rsidR="001378D5" w:rsidRPr="00FA12E6">
        <w:t xml:space="preserve"> However, biochemical and pharmacological research should occur in parallel with preventative strategies of known importance</w:t>
      </w:r>
      <w:r w:rsidR="00AB7652" w:rsidRPr="00FA12E6">
        <w:t>: strong t</w:t>
      </w:r>
      <w:r w:rsidR="001378D5" w:rsidRPr="00FA12E6">
        <w:t xml:space="preserve">obacco control </w:t>
      </w:r>
      <w:r w:rsidR="00AB7652" w:rsidRPr="00FA12E6">
        <w:t xml:space="preserve">is urgently needed. </w:t>
      </w:r>
      <w:r w:rsidR="001378D5" w:rsidRPr="00FA12E6">
        <w:t>While tuberculosis</w:t>
      </w:r>
      <w:r w:rsidR="00533ED4" w:rsidRPr="00FA12E6">
        <w:t xml:space="preserve"> case fatality rates are falling, the challenges of MDR and XDR</w:t>
      </w:r>
      <w:r w:rsidR="00CA1AFA" w:rsidRPr="00FA12E6">
        <w:t>-TB</w:t>
      </w:r>
      <w:r w:rsidR="00533ED4" w:rsidRPr="00FA12E6">
        <w:t xml:space="preserve"> require robust diagnostic and public health systems for identifying at risk individuals.</w:t>
      </w:r>
      <w:r w:rsidR="00AB7652" w:rsidRPr="00FA12E6">
        <w:t xml:space="preserve"> Provision of antimicrobials in the context of resistant TB and other infections should be improved in conjunction with systems for antimicrobial stewardship.</w:t>
      </w:r>
    </w:p>
    <w:p w14:paraId="0CD202E2" w14:textId="19038FCD" w:rsidR="00423F00" w:rsidRPr="00FA12E6" w:rsidRDefault="00423F00" w:rsidP="00A81617">
      <w:r w:rsidRPr="00FA12E6">
        <w:t>T</w:t>
      </w:r>
      <w:r w:rsidR="00AB7652" w:rsidRPr="00FA12E6">
        <w:t>here is a</w:t>
      </w:r>
      <w:r w:rsidR="001378D5" w:rsidRPr="00FA12E6">
        <w:t xml:space="preserve"> pressing</w:t>
      </w:r>
      <w:r w:rsidRPr="00FA12E6">
        <w:t xml:space="preserve"> need to develop systems relevant to the resources available in LMIC, particularly to move the investigation and management of chronic respiratory pathology beyond tuberculosis. This will require deeper investigation of the pathogenesis of such illnesses</w:t>
      </w:r>
      <w:r w:rsidR="00533ED4" w:rsidRPr="00FA12E6">
        <w:t xml:space="preserve">. However, </w:t>
      </w:r>
      <w:r w:rsidRPr="00FA12E6">
        <w:t xml:space="preserve">pragmatic clinical </w:t>
      </w:r>
      <w:r w:rsidR="00533ED4" w:rsidRPr="00FA12E6">
        <w:t>research will be paramount: developing, validating and integrating diagnostic and treatment pathways could rapidly improve efficiency and effectiveness within health systems. These should be targeted at low cost and targeted interventions which could be incorporated into routine care without the need for secondary or tertiary level investigation where possible.</w:t>
      </w:r>
      <w:r w:rsidR="00AB7652" w:rsidRPr="00FA12E6">
        <w:t xml:space="preserve"> Syndromic management, spirometry, and “one off” enhanced diagnostic imaging should be evaluated for their potential to improve long term lung health. Finally, as healthcare systems develop, critical care facilities will become more important in providing acute, targeted support of </w:t>
      </w:r>
      <w:r w:rsidR="000954AD" w:rsidRPr="00FA12E6">
        <w:t>respiratory care. In this context,</w:t>
      </w:r>
      <w:r w:rsidR="00AB7652" w:rsidRPr="00FA12E6">
        <w:t xml:space="preserve"> large improvements could be</w:t>
      </w:r>
      <w:r w:rsidR="000954AD" w:rsidRPr="00FA12E6">
        <w:t xml:space="preserve"> made in a relatively small number of individuals, although key questions include how we should maximise the cost-effectiveness of such facilities.</w:t>
      </w:r>
    </w:p>
    <w:p w14:paraId="369FB63D" w14:textId="31B27275" w:rsidR="00191223" w:rsidRPr="00FA12E6" w:rsidRDefault="000954AD" w:rsidP="00A81617">
      <w:r w:rsidRPr="00FA12E6">
        <w:t>It is clear that HIV</w:t>
      </w:r>
      <w:r w:rsidR="00CA1AFA" w:rsidRPr="00FA12E6">
        <w:t>-</w:t>
      </w:r>
      <w:r w:rsidRPr="00FA12E6">
        <w:t>related respiratory disease is significantly different in LMIC</w:t>
      </w:r>
      <w:r w:rsidR="00CA1AFA" w:rsidRPr="00FA12E6">
        <w:t>,</w:t>
      </w:r>
      <w:r w:rsidRPr="00FA12E6">
        <w:t xml:space="preserve"> due to the epidemiology of pathogens, weaker healthcare delivery systems, and broader economic limitations. As the burden of chronic disease in the general population increases, </w:t>
      </w:r>
      <w:r w:rsidR="00306D6B" w:rsidRPr="00FA12E6">
        <w:t>HIV</w:t>
      </w:r>
      <w:r w:rsidR="00CA1AFA" w:rsidRPr="00FA12E6">
        <w:t>-</w:t>
      </w:r>
      <w:r w:rsidR="00306D6B" w:rsidRPr="00FA12E6">
        <w:t xml:space="preserve">related lung disease is likely to mirror this pattern. A combination of laboratory research, clinical investigation and health systems strengthening has exciting potential for improving the health of some of the most disadvantaged. </w:t>
      </w:r>
    </w:p>
    <w:p w14:paraId="411B7A9C" w14:textId="5564DDFF" w:rsidR="006C0B5B" w:rsidRPr="00FA12E6" w:rsidRDefault="006C0B5B" w:rsidP="00FA12E6">
      <w:pPr>
        <w:spacing w:line="360" w:lineRule="auto"/>
        <w:contextualSpacing/>
        <w:rPr>
          <w:b/>
          <w:sz w:val="28"/>
          <w:szCs w:val="24"/>
        </w:rPr>
      </w:pPr>
    </w:p>
    <w:p w14:paraId="597C4878" w14:textId="77777777" w:rsidR="00884352" w:rsidRPr="00FA12E6" w:rsidRDefault="00884352" w:rsidP="00FA12E6">
      <w:pPr>
        <w:spacing w:after="0" w:line="240" w:lineRule="auto"/>
        <w:rPr>
          <w:rFonts w:eastAsia="MS Gothic"/>
          <w:b/>
          <w:sz w:val="28"/>
          <w:szCs w:val="28"/>
        </w:rPr>
      </w:pPr>
      <w:r w:rsidRPr="00FA12E6">
        <w:rPr>
          <w:b/>
          <w:sz w:val="28"/>
          <w:szCs w:val="28"/>
        </w:rPr>
        <w:br w:type="page"/>
      </w:r>
    </w:p>
    <w:p w14:paraId="51CF4403" w14:textId="3E1F7FF2" w:rsidR="00ED7579" w:rsidRPr="00FA12E6" w:rsidRDefault="00ED7579" w:rsidP="00914A92">
      <w:pPr>
        <w:pStyle w:val="Heading1"/>
      </w:pPr>
      <w:r w:rsidRPr="00914A92">
        <w:t>References</w:t>
      </w:r>
    </w:p>
    <w:p w14:paraId="460C2C9F" w14:textId="77777777" w:rsidR="00B4478B" w:rsidRPr="00B4478B" w:rsidRDefault="006D3E52" w:rsidP="00B4478B">
      <w:pPr>
        <w:pStyle w:val="EndNoteBibliography"/>
        <w:rPr>
          <w:noProof/>
        </w:rPr>
      </w:pPr>
      <w:r w:rsidRPr="00FA12E6">
        <w:rPr>
          <w:rFonts w:ascii="Times New Roman" w:hAnsi="Times New Roman"/>
        </w:rPr>
        <w:fldChar w:fldCharType="begin"/>
      </w:r>
      <w:r w:rsidRPr="00FA12E6">
        <w:rPr>
          <w:rFonts w:ascii="Times New Roman" w:hAnsi="Times New Roman"/>
        </w:rPr>
        <w:instrText xml:space="preserve"> ADDIN EN.REFLIST </w:instrText>
      </w:r>
      <w:r w:rsidRPr="00FA12E6">
        <w:rPr>
          <w:rFonts w:ascii="Times New Roman" w:hAnsi="Times New Roman"/>
        </w:rPr>
        <w:fldChar w:fldCharType="separate"/>
      </w:r>
      <w:bookmarkStart w:id="0" w:name="_ENREF_1"/>
      <w:r w:rsidR="00B4478B" w:rsidRPr="00B4478B">
        <w:rPr>
          <w:noProof/>
        </w:rPr>
        <w:t>1.</w:t>
      </w:r>
      <w:r w:rsidR="00B4478B" w:rsidRPr="00B4478B">
        <w:rPr>
          <w:noProof/>
        </w:rPr>
        <w:tab/>
        <w:t xml:space="preserve">MDG 6: 15 years, 15 lessons of hope from the AIDS response. UNAIDS, 2014. (Accessed 26th August, 2015, </w:t>
      </w:r>
      <w:bookmarkEnd w:id="0"/>
    </w:p>
    <w:p w14:paraId="3677A9EA" w14:textId="77777777" w:rsidR="00B4478B" w:rsidRPr="00B4478B" w:rsidRDefault="00B4478B" w:rsidP="00B4478B">
      <w:pPr>
        <w:pStyle w:val="EndNoteBibliography"/>
        <w:rPr>
          <w:noProof/>
        </w:rPr>
      </w:pPr>
      <w:bookmarkStart w:id="1" w:name="_ENREF_2"/>
      <w:r w:rsidRPr="00B4478B">
        <w:rPr>
          <w:noProof/>
        </w:rPr>
        <w:t>2.</w:t>
      </w:r>
      <w:r w:rsidRPr="00B4478B">
        <w:rPr>
          <w:noProof/>
        </w:rPr>
        <w:tab/>
        <w:t xml:space="preserve">The Top 10 causes of Death: Fact Sheer No 310. WHO, 2014. (Accessed 26th August, 2015, </w:t>
      </w:r>
      <w:bookmarkEnd w:id="1"/>
    </w:p>
    <w:p w14:paraId="68E82420" w14:textId="77777777" w:rsidR="00B4478B" w:rsidRPr="00B4478B" w:rsidRDefault="00B4478B" w:rsidP="00B4478B">
      <w:pPr>
        <w:pStyle w:val="EndNoteBibliography"/>
        <w:rPr>
          <w:noProof/>
        </w:rPr>
      </w:pPr>
      <w:bookmarkStart w:id="2" w:name="_ENREF_3"/>
      <w:r w:rsidRPr="00B4478B">
        <w:rPr>
          <w:noProof/>
        </w:rPr>
        <w:t>3.</w:t>
      </w:r>
      <w:r w:rsidRPr="00B4478B">
        <w:rPr>
          <w:noProof/>
        </w:rPr>
        <w:tab/>
        <w:t>(UNAIDS) JUNPoHA. The Gap Report. Geneva, Switzerland: Joint United Nations Programme on HIV/AIDS (UNAIDS); 2014.</w:t>
      </w:r>
      <w:bookmarkEnd w:id="2"/>
    </w:p>
    <w:p w14:paraId="2F6D12E8" w14:textId="77777777" w:rsidR="00B4478B" w:rsidRPr="00B4478B" w:rsidRDefault="00B4478B" w:rsidP="00B4478B">
      <w:pPr>
        <w:pStyle w:val="EndNoteBibliography"/>
        <w:rPr>
          <w:noProof/>
        </w:rPr>
      </w:pPr>
      <w:bookmarkStart w:id="3" w:name="_ENREF_4"/>
      <w:r w:rsidRPr="00B4478B">
        <w:rPr>
          <w:noProof/>
        </w:rPr>
        <w:t>4.</w:t>
      </w:r>
      <w:r w:rsidRPr="00B4478B">
        <w:rPr>
          <w:noProof/>
        </w:rPr>
        <w:tab/>
        <w:t>Bor J, Herbst AJ, Newell ML, Barnighausen T. Increases in adult life expectancy in rural South Africa: valuing the scale-up of HIV treatment. Science 2013;339:961-5.</w:t>
      </w:r>
      <w:bookmarkEnd w:id="3"/>
    </w:p>
    <w:p w14:paraId="2C3349D3" w14:textId="77777777" w:rsidR="00B4478B" w:rsidRPr="00B4478B" w:rsidRDefault="00B4478B" w:rsidP="00B4478B">
      <w:pPr>
        <w:pStyle w:val="EndNoteBibliography"/>
        <w:rPr>
          <w:noProof/>
        </w:rPr>
      </w:pPr>
      <w:bookmarkStart w:id="4" w:name="_ENREF_5"/>
      <w:r w:rsidRPr="00B4478B">
        <w:rPr>
          <w:noProof/>
        </w:rPr>
        <w:t>5.</w:t>
      </w:r>
      <w:r w:rsidRPr="00B4478B">
        <w:rPr>
          <w:noProof/>
        </w:rPr>
        <w:tab/>
        <w:t>Bates M, Mudenda V, Mwaba P, Zumla A. Deaths due to respiratory tract infections in Africa: a review of autopsy studies. Current opinion in pulmonary medicine 2013;19:229-37.</w:t>
      </w:r>
      <w:bookmarkEnd w:id="4"/>
    </w:p>
    <w:p w14:paraId="1DBA3DCB" w14:textId="77777777" w:rsidR="00B4478B" w:rsidRPr="00B4478B" w:rsidRDefault="00B4478B" w:rsidP="00B4478B">
      <w:pPr>
        <w:pStyle w:val="EndNoteBibliography"/>
        <w:rPr>
          <w:noProof/>
        </w:rPr>
      </w:pPr>
      <w:bookmarkStart w:id="5" w:name="_ENREF_6"/>
      <w:r w:rsidRPr="00B4478B">
        <w:rPr>
          <w:noProof/>
        </w:rPr>
        <w:t>6.</w:t>
      </w:r>
      <w:r w:rsidRPr="00B4478B">
        <w:rPr>
          <w:noProof/>
        </w:rPr>
        <w:tab/>
        <w:t>Ferrand RA, Corbett EL, Wood R, et al. AIDS among older children and adolescents in Southern Africa: projecting the time course and magnitude of the epidemic. AIDS 2009;23:2039-46.</w:t>
      </w:r>
      <w:bookmarkEnd w:id="5"/>
    </w:p>
    <w:p w14:paraId="7B268897" w14:textId="77777777" w:rsidR="00B4478B" w:rsidRPr="00B4478B" w:rsidRDefault="00B4478B" w:rsidP="00B4478B">
      <w:pPr>
        <w:pStyle w:val="EndNoteBibliography"/>
        <w:rPr>
          <w:noProof/>
        </w:rPr>
      </w:pPr>
      <w:bookmarkStart w:id="6" w:name="_ENREF_7"/>
      <w:r w:rsidRPr="00B4478B">
        <w:rPr>
          <w:noProof/>
        </w:rPr>
        <w:t>7.</w:t>
      </w:r>
      <w:r w:rsidRPr="00B4478B">
        <w:rPr>
          <w:noProof/>
        </w:rPr>
        <w:tab/>
        <w:t>Allwood BW, Myer L, Bateman ED. A systematic review of the association between pulmonary tuberculosis and the development of chronic airflow obstruction in adults. Respiration 2013;86:76-85.</w:t>
      </w:r>
      <w:bookmarkEnd w:id="6"/>
    </w:p>
    <w:p w14:paraId="5A05B36C" w14:textId="77777777" w:rsidR="00B4478B" w:rsidRPr="00B4478B" w:rsidRDefault="00B4478B" w:rsidP="00B4478B">
      <w:pPr>
        <w:pStyle w:val="EndNoteBibliography"/>
        <w:rPr>
          <w:noProof/>
        </w:rPr>
      </w:pPr>
      <w:bookmarkStart w:id="7" w:name="_ENREF_8"/>
      <w:r w:rsidRPr="00B4478B">
        <w:rPr>
          <w:noProof/>
        </w:rPr>
        <w:t>8.</w:t>
      </w:r>
      <w:r w:rsidRPr="00B4478B">
        <w:rPr>
          <w:noProof/>
        </w:rPr>
        <w:tab/>
        <w:t>Chalmers JD, Hill AT. Mechanisms of immune dysfunction and bacterial persistence in non-cystic fibrosis bronchiectasis. Molecular immunology 2013;55:27-34.</w:t>
      </w:r>
      <w:bookmarkEnd w:id="7"/>
    </w:p>
    <w:p w14:paraId="1771EBC2" w14:textId="77777777" w:rsidR="00B4478B" w:rsidRPr="00B4478B" w:rsidRDefault="00B4478B" w:rsidP="00B4478B">
      <w:pPr>
        <w:pStyle w:val="EndNoteBibliography"/>
        <w:rPr>
          <w:noProof/>
        </w:rPr>
      </w:pPr>
      <w:bookmarkStart w:id="8" w:name="_ENREF_9"/>
      <w:r w:rsidRPr="00B4478B">
        <w:rPr>
          <w:noProof/>
        </w:rPr>
        <w:t>9.</w:t>
      </w:r>
      <w:r w:rsidRPr="00B4478B">
        <w:rPr>
          <w:noProof/>
        </w:rPr>
        <w:tab/>
        <w:t>Morris A, George MP, Crothers K, et al. HIV and chronic obstructive pulmonary disease: is it worse and why? Proc Am Thorac Soc 2011;8:320-5.</w:t>
      </w:r>
      <w:bookmarkEnd w:id="8"/>
    </w:p>
    <w:p w14:paraId="042ABAB7" w14:textId="77777777" w:rsidR="00B4478B" w:rsidRPr="00B4478B" w:rsidRDefault="00B4478B" w:rsidP="00B4478B">
      <w:pPr>
        <w:pStyle w:val="EndNoteBibliography"/>
        <w:rPr>
          <w:noProof/>
        </w:rPr>
      </w:pPr>
      <w:bookmarkStart w:id="9" w:name="_ENREF_10"/>
      <w:r w:rsidRPr="00B4478B">
        <w:rPr>
          <w:noProof/>
        </w:rPr>
        <w:t>10.</w:t>
      </w:r>
      <w:r w:rsidRPr="00B4478B">
        <w:rPr>
          <w:noProof/>
        </w:rPr>
        <w:tab/>
        <w:t>Drummond MB, Merlo CA, Astemborski J, et al. The effect of HIV infection on longitudinal lung function decline among IDUs: a prospective cohort. AIDS 2013;27:1303-11.</w:t>
      </w:r>
      <w:bookmarkEnd w:id="9"/>
    </w:p>
    <w:p w14:paraId="6A420B81" w14:textId="77777777" w:rsidR="00B4478B" w:rsidRPr="00B4478B" w:rsidRDefault="00B4478B" w:rsidP="00B4478B">
      <w:pPr>
        <w:pStyle w:val="EndNoteBibliography"/>
        <w:rPr>
          <w:noProof/>
        </w:rPr>
      </w:pPr>
      <w:bookmarkStart w:id="10" w:name="_ENREF_11"/>
      <w:r w:rsidRPr="00B4478B">
        <w:rPr>
          <w:noProof/>
        </w:rPr>
        <w:t>11.</w:t>
      </w:r>
      <w:r w:rsidRPr="00B4478B">
        <w:rPr>
          <w:noProof/>
        </w:rPr>
        <w:tab/>
        <w:t>Cole SR, Chu H, Allison PD, Gange SJ. Combined analysis of retrospective and prospective occurrences in cohort studies: HIV-1 serostatus and incident pneumonia. Int J Epidemiol 2006;35:1442-6.</w:t>
      </w:r>
      <w:bookmarkEnd w:id="10"/>
    </w:p>
    <w:p w14:paraId="2856A2BE" w14:textId="77777777" w:rsidR="00B4478B" w:rsidRPr="00B4478B" w:rsidRDefault="00B4478B" w:rsidP="00B4478B">
      <w:pPr>
        <w:pStyle w:val="EndNoteBibliography"/>
        <w:rPr>
          <w:noProof/>
        </w:rPr>
      </w:pPr>
      <w:bookmarkStart w:id="11" w:name="_ENREF_12"/>
      <w:r w:rsidRPr="00B4478B">
        <w:rPr>
          <w:noProof/>
        </w:rPr>
        <w:t>12.</w:t>
      </w:r>
      <w:r w:rsidRPr="00B4478B">
        <w:rPr>
          <w:noProof/>
        </w:rPr>
        <w:tab/>
        <w:t>Feikin DR, Njenga MK, Bigogo G, et al. Etiology and Incidence of viral and bacterial acute respiratory illness among older children and adults in rural western Kenya, 2007-2010. PLoS One 2012;7:e43656.</w:t>
      </w:r>
      <w:bookmarkEnd w:id="11"/>
    </w:p>
    <w:p w14:paraId="2E6EFFBB" w14:textId="77777777" w:rsidR="00B4478B" w:rsidRPr="00B4478B" w:rsidRDefault="00B4478B" w:rsidP="00B4478B">
      <w:pPr>
        <w:pStyle w:val="EndNoteBibliography"/>
        <w:rPr>
          <w:noProof/>
        </w:rPr>
      </w:pPr>
      <w:bookmarkStart w:id="12" w:name="_ENREF_13"/>
      <w:r w:rsidRPr="00B4478B">
        <w:rPr>
          <w:noProof/>
        </w:rPr>
        <w:t>13.</w:t>
      </w:r>
      <w:r w:rsidRPr="00B4478B">
        <w:rPr>
          <w:noProof/>
        </w:rPr>
        <w:tab/>
        <w:t>Cohen C, Walaza S, Moyes J, et al. Epidemiology of Severe Acute Respiratory Illness (SARI) among Adults and Children Aged &gt;/=5 Years in a High HIV-Prevalence Setting, 2009-2012. PLoS One 2015;10:e0117716.</w:t>
      </w:r>
      <w:bookmarkEnd w:id="12"/>
    </w:p>
    <w:p w14:paraId="2E772D15" w14:textId="77777777" w:rsidR="00B4478B" w:rsidRPr="00B4478B" w:rsidRDefault="00B4478B" w:rsidP="00B4478B">
      <w:pPr>
        <w:pStyle w:val="EndNoteBibliography"/>
        <w:rPr>
          <w:noProof/>
        </w:rPr>
      </w:pPr>
      <w:bookmarkStart w:id="13" w:name="_ENREF_14"/>
      <w:r w:rsidRPr="00B4478B">
        <w:rPr>
          <w:noProof/>
        </w:rPr>
        <w:t>14.</w:t>
      </w:r>
      <w:r w:rsidRPr="00B4478B">
        <w:rPr>
          <w:noProof/>
        </w:rPr>
        <w:tab/>
        <w:t>Iwuji CC, Mayanja BN, Weiss HA, et al. Morbidity in HIV-1-infected individuals before and after the introduction of antiretroviral therapy: a longitudinal study of a population-based cohort in Uganda. HIV medicine 2011;12:553-61.</w:t>
      </w:r>
      <w:bookmarkEnd w:id="13"/>
    </w:p>
    <w:p w14:paraId="5674D4BA" w14:textId="77777777" w:rsidR="00B4478B" w:rsidRPr="00B4478B" w:rsidRDefault="00B4478B" w:rsidP="00B4478B">
      <w:pPr>
        <w:pStyle w:val="EndNoteBibliography"/>
        <w:rPr>
          <w:noProof/>
        </w:rPr>
      </w:pPr>
      <w:bookmarkStart w:id="14" w:name="_ENREF_15"/>
      <w:r w:rsidRPr="00B4478B">
        <w:rPr>
          <w:noProof/>
        </w:rPr>
        <w:t>15.</w:t>
      </w:r>
      <w:r w:rsidRPr="00B4478B">
        <w:rPr>
          <w:noProof/>
        </w:rPr>
        <w:tab/>
        <w:t>Gray DM, Zar HJ. Community-acquired pneumonia in HIV-infected children: a global perspective. Current opinion in pulmonary medicine 2010;16:208-16.</w:t>
      </w:r>
      <w:bookmarkEnd w:id="14"/>
    </w:p>
    <w:p w14:paraId="31F9103F" w14:textId="77777777" w:rsidR="00B4478B" w:rsidRPr="00B4478B" w:rsidRDefault="00B4478B" w:rsidP="00B4478B">
      <w:pPr>
        <w:pStyle w:val="EndNoteBibliography"/>
        <w:rPr>
          <w:noProof/>
        </w:rPr>
      </w:pPr>
      <w:bookmarkStart w:id="15" w:name="_ENREF_16"/>
      <w:r w:rsidRPr="00B4478B">
        <w:rPr>
          <w:noProof/>
        </w:rPr>
        <w:t>16.</w:t>
      </w:r>
      <w:r w:rsidRPr="00B4478B">
        <w:rPr>
          <w:noProof/>
        </w:rPr>
        <w:tab/>
        <w:t>Benito N, Moreno A, Miro JM, Torres A. Pulmonary infections in HIV-infected patients: an update in the 21st century. Eur Respir J 2012;39:730-45.</w:t>
      </w:r>
      <w:bookmarkEnd w:id="15"/>
    </w:p>
    <w:p w14:paraId="4D36B347" w14:textId="77777777" w:rsidR="00B4478B" w:rsidRPr="00B4478B" w:rsidRDefault="00B4478B" w:rsidP="00B4478B">
      <w:pPr>
        <w:pStyle w:val="EndNoteBibliography"/>
        <w:rPr>
          <w:noProof/>
        </w:rPr>
      </w:pPr>
      <w:bookmarkStart w:id="16" w:name="_ENREF_17"/>
      <w:r w:rsidRPr="00B4478B">
        <w:rPr>
          <w:noProof/>
        </w:rPr>
        <w:t>17.</w:t>
      </w:r>
      <w:r w:rsidRPr="00B4478B">
        <w:rPr>
          <w:noProof/>
        </w:rPr>
        <w:tab/>
        <w:t>Laxminarayan R, Duse A, Wattal C, et al. Antibiotic resistance-the need for global solutions. Lancet Infect Dis 2013;13:1057-98.</w:t>
      </w:r>
      <w:bookmarkEnd w:id="16"/>
    </w:p>
    <w:p w14:paraId="2F43A4CC" w14:textId="77777777" w:rsidR="00B4478B" w:rsidRPr="00B4478B" w:rsidRDefault="00B4478B" w:rsidP="00B4478B">
      <w:pPr>
        <w:pStyle w:val="EndNoteBibliography"/>
        <w:rPr>
          <w:noProof/>
        </w:rPr>
      </w:pPr>
      <w:bookmarkStart w:id="17" w:name="_ENREF_18"/>
      <w:r w:rsidRPr="00B4478B">
        <w:rPr>
          <w:noProof/>
        </w:rPr>
        <w:t>18.</w:t>
      </w:r>
      <w:r w:rsidRPr="00B4478B">
        <w:rPr>
          <w:noProof/>
        </w:rPr>
        <w:tab/>
        <w:t>Charalambous S, Day JH, Fielding K, De Cock KM, Churchyard GJ, Corbett EL. HIV infection and chronic chest disease as risk factors for bacterial pneumonia: a case-control study. Aids 2003;17:1531-7.</w:t>
      </w:r>
      <w:bookmarkEnd w:id="17"/>
    </w:p>
    <w:p w14:paraId="6486E95E" w14:textId="77777777" w:rsidR="00B4478B" w:rsidRPr="00B4478B" w:rsidRDefault="00B4478B" w:rsidP="00B4478B">
      <w:pPr>
        <w:pStyle w:val="EndNoteBibliography"/>
        <w:rPr>
          <w:noProof/>
        </w:rPr>
      </w:pPr>
      <w:bookmarkStart w:id="18" w:name="_ENREF_19"/>
      <w:r w:rsidRPr="00B4478B">
        <w:rPr>
          <w:noProof/>
        </w:rPr>
        <w:t>19.</w:t>
      </w:r>
      <w:r w:rsidRPr="00B4478B">
        <w:rPr>
          <w:noProof/>
        </w:rPr>
        <w:tab/>
        <w:t>Azziz-Baumgartner E, Alamgir AS, Rahman M, et al. Incidence of influenza-like illness and severe acute respiratory infection during three influenza seasons in Bangladesh, 2008-2010. Bull World Health Organ 2012;90:12-9.</w:t>
      </w:r>
      <w:bookmarkEnd w:id="18"/>
    </w:p>
    <w:p w14:paraId="36183936" w14:textId="77777777" w:rsidR="00B4478B" w:rsidRPr="00B4478B" w:rsidRDefault="00B4478B" w:rsidP="00B4478B">
      <w:pPr>
        <w:pStyle w:val="EndNoteBibliography"/>
        <w:rPr>
          <w:noProof/>
        </w:rPr>
      </w:pPr>
      <w:bookmarkStart w:id="19" w:name="_ENREF_20"/>
      <w:r w:rsidRPr="00B4478B">
        <w:rPr>
          <w:noProof/>
        </w:rPr>
        <w:t>20.</w:t>
      </w:r>
      <w:r w:rsidRPr="00B4478B">
        <w:rPr>
          <w:noProof/>
        </w:rPr>
        <w:tab/>
        <w:t>Marston BJ, Plouffe JF, File TM, Jr., et al. Incidence of community-acquired pneumonia requiring hospitalization. Results of a population-based active surveillance Study in Ohio. The Community-Based Pneumonia Incidence Study Group. Arch Intern Med 1997;157:1709-18.</w:t>
      </w:r>
      <w:bookmarkEnd w:id="19"/>
    </w:p>
    <w:p w14:paraId="2BE94621" w14:textId="77777777" w:rsidR="00B4478B" w:rsidRPr="00B4478B" w:rsidRDefault="00B4478B" w:rsidP="00B4478B">
      <w:pPr>
        <w:pStyle w:val="EndNoteBibliography"/>
        <w:rPr>
          <w:noProof/>
        </w:rPr>
      </w:pPr>
      <w:bookmarkStart w:id="20" w:name="_ENREF_21"/>
      <w:r w:rsidRPr="00B4478B">
        <w:rPr>
          <w:noProof/>
        </w:rPr>
        <w:t>21.</w:t>
      </w:r>
      <w:r w:rsidRPr="00B4478B">
        <w:rPr>
          <w:noProof/>
        </w:rPr>
        <w:tab/>
        <w:t>Olsen SJ, Laosiritaworn Y, Siasiriwattana S, Chunsuttiwat S, Dowell SF. The incidence of pneumonia in rural Thailand. Int J Infect Dis 2006;10:439-45.</w:t>
      </w:r>
      <w:bookmarkEnd w:id="20"/>
    </w:p>
    <w:p w14:paraId="69006F03" w14:textId="77777777" w:rsidR="00B4478B" w:rsidRPr="00B4478B" w:rsidRDefault="00B4478B" w:rsidP="00B4478B">
      <w:pPr>
        <w:pStyle w:val="EndNoteBibliography"/>
        <w:rPr>
          <w:noProof/>
        </w:rPr>
      </w:pPr>
      <w:bookmarkStart w:id="21" w:name="_ENREF_22"/>
      <w:r w:rsidRPr="00B4478B">
        <w:rPr>
          <w:noProof/>
        </w:rPr>
        <w:t>22.</w:t>
      </w:r>
      <w:r w:rsidRPr="00B4478B">
        <w:rPr>
          <w:noProof/>
        </w:rPr>
        <w:tab/>
        <w:t>Tornheim JA, Manya AS, Oyando N, Kabaka S, Breiman RF, Feikin DR. The epidemiology of hospitalized pneumonia in rural Kenya: the potential of surveillance data in setting public health priorities. Int J Infect Dis 2007;11:536-43.</w:t>
      </w:r>
      <w:bookmarkEnd w:id="21"/>
    </w:p>
    <w:p w14:paraId="01460036" w14:textId="77777777" w:rsidR="00B4478B" w:rsidRPr="00B4478B" w:rsidRDefault="00B4478B" w:rsidP="00B4478B">
      <w:pPr>
        <w:pStyle w:val="EndNoteBibliography"/>
        <w:rPr>
          <w:noProof/>
        </w:rPr>
      </w:pPr>
      <w:bookmarkStart w:id="22" w:name="_ENREF_23"/>
      <w:r w:rsidRPr="00B4478B">
        <w:rPr>
          <w:noProof/>
        </w:rPr>
        <w:t>23.</w:t>
      </w:r>
      <w:r w:rsidRPr="00B4478B">
        <w:rPr>
          <w:noProof/>
        </w:rPr>
        <w:tab/>
        <w:t>Malinis M, Myers J, Bordon J, et al. Clinical outcomes of HIV-infected patients hospitalized with bacterial community-acquired pneumonia. Int J Infect Dis 2010;14:e22-7.</w:t>
      </w:r>
      <w:bookmarkEnd w:id="22"/>
    </w:p>
    <w:p w14:paraId="2E51ACAA" w14:textId="77777777" w:rsidR="00B4478B" w:rsidRPr="00B4478B" w:rsidRDefault="00B4478B" w:rsidP="00B4478B">
      <w:pPr>
        <w:pStyle w:val="EndNoteBibliography"/>
        <w:rPr>
          <w:noProof/>
        </w:rPr>
      </w:pPr>
      <w:bookmarkStart w:id="23" w:name="_ENREF_24"/>
      <w:r w:rsidRPr="00B4478B">
        <w:rPr>
          <w:noProof/>
        </w:rPr>
        <w:t>24.</w:t>
      </w:r>
      <w:r w:rsidRPr="00B4478B">
        <w:rPr>
          <w:noProof/>
        </w:rPr>
        <w:tab/>
        <w:t>Feldman C, Anderson R. HIV-associated bacterial pneumonia. Clinics in chest medicine 2013;34:205-16.</w:t>
      </w:r>
      <w:bookmarkEnd w:id="23"/>
    </w:p>
    <w:p w14:paraId="235BF656" w14:textId="77777777" w:rsidR="00B4478B" w:rsidRPr="00B4478B" w:rsidRDefault="00B4478B" w:rsidP="00B4478B">
      <w:pPr>
        <w:pStyle w:val="EndNoteBibliography"/>
        <w:rPr>
          <w:noProof/>
        </w:rPr>
      </w:pPr>
      <w:bookmarkStart w:id="24" w:name="_ENREF_25"/>
      <w:r w:rsidRPr="00B4478B">
        <w:rPr>
          <w:noProof/>
        </w:rPr>
        <w:t>25.</w:t>
      </w:r>
      <w:r w:rsidRPr="00B4478B">
        <w:rPr>
          <w:noProof/>
        </w:rPr>
        <w:tab/>
        <w:t>Scott JA, Hall AJ, Muyodi C, et al. Aetiology, outcome, and risk factors for mortality among adults with acute pneumonia in Kenya. Lancet 2000;355:1225-30.</w:t>
      </w:r>
      <w:bookmarkEnd w:id="24"/>
    </w:p>
    <w:p w14:paraId="5882A1A8" w14:textId="77777777" w:rsidR="00B4478B" w:rsidRPr="00B4478B" w:rsidRDefault="00B4478B" w:rsidP="00B4478B">
      <w:pPr>
        <w:pStyle w:val="EndNoteBibliography"/>
        <w:rPr>
          <w:noProof/>
        </w:rPr>
      </w:pPr>
      <w:bookmarkStart w:id="25" w:name="_ENREF_26"/>
      <w:r w:rsidRPr="00B4478B">
        <w:rPr>
          <w:noProof/>
        </w:rPr>
        <w:t>26.</w:t>
      </w:r>
      <w:r w:rsidRPr="00B4478B">
        <w:rPr>
          <w:noProof/>
        </w:rPr>
        <w:tab/>
        <w:t>Theodoratou E, McAllister DA, Reed C, et al. Global, regional, and national estimates of pneumonia burden in HIV-infected children in 2010: a meta-analysis and modelling study. The Lancet Infectious Diseases 2014;14:1250-8.</w:t>
      </w:r>
      <w:bookmarkEnd w:id="25"/>
    </w:p>
    <w:p w14:paraId="3DC8F669" w14:textId="77777777" w:rsidR="00B4478B" w:rsidRPr="00B4478B" w:rsidRDefault="00B4478B" w:rsidP="00B4478B">
      <w:pPr>
        <w:pStyle w:val="EndNoteBibliography"/>
        <w:rPr>
          <w:noProof/>
        </w:rPr>
      </w:pPr>
      <w:bookmarkStart w:id="26" w:name="_ENREF_27"/>
      <w:r w:rsidRPr="00B4478B">
        <w:rPr>
          <w:noProof/>
        </w:rPr>
        <w:t>27.</w:t>
      </w:r>
      <w:r w:rsidRPr="00B4478B">
        <w:rPr>
          <w:noProof/>
        </w:rPr>
        <w:tab/>
        <w:t>Falade AG, Ayede AI. Epidemiology, aetiology and management of childhood acute community-acquired pneumonia in developing countries--a review. African journal of medicine and medical sciences 2011;40:293-308.</w:t>
      </w:r>
      <w:bookmarkEnd w:id="26"/>
    </w:p>
    <w:p w14:paraId="6869AAE0" w14:textId="77777777" w:rsidR="00B4478B" w:rsidRPr="00B4478B" w:rsidRDefault="00B4478B" w:rsidP="00B4478B">
      <w:pPr>
        <w:pStyle w:val="EndNoteBibliography"/>
        <w:rPr>
          <w:noProof/>
        </w:rPr>
      </w:pPr>
      <w:bookmarkStart w:id="27" w:name="_ENREF_28"/>
      <w:r w:rsidRPr="00B4478B">
        <w:rPr>
          <w:noProof/>
        </w:rPr>
        <w:t>28.</w:t>
      </w:r>
      <w:r w:rsidRPr="00B4478B">
        <w:rPr>
          <w:noProof/>
        </w:rPr>
        <w:tab/>
        <w:t>Woodhead M. Community-acquired pneumonia in Europe: causative pathogens and resistance patterns. Eur Respir J Suppl 2002;36:20s-7s.</w:t>
      </w:r>
      <w:bookmarkEnd w:id="27"/>
    </w:p>
    <w:p w14:paraId="351B0852" w14:textId="77777777" w:rsidR="00B4478B" w:rsidRPr="00B4478B" w:rsidRDefault="00B4478B" w:rsidP="00B4478B">
      <w:pPr>
        <w:pStyle w:val="EndNoteBibliography"/>
        <w:rPr>
          <w:noProof/>
        </w:rPr>
      </w:pPr>
      <w:bookmarkStart w:id="28" w:name="_ENREF_29"/>
      <w:r w:rsidRPr="00B4478B">
        <w:rPr>
          <w:noProof/>
        </w:rPr>
        <w:t>29.</w:t>
      </w:r>
      <w:r w:rsidRPr="00B4478B">
        <w:rPr>
          <w:noProof/>
        </w:rPr>
        <w:tab/>
        <w:t>Peto L, Nadjm B, Horby P, et al. The bacterial aetiology of adult community-acquired pneumonia in Asia: a systematic review. Trans R Soc Trop Med Hyg 2014;108:326-37.</w:t>
      </w:r>
      <w:bookmarkEnd w:id="28"/>
    </w:p>
    <w:p w14:paraId="7079ABD9" w14:textId="77777777" w:rsidR="00B4478B" w:rsidRPr="00B4478B" w:rsidRDefault="00B4478B" w:rsidP="00B4478B">
      <w:pPr>
        <w:pStyle w:val="EndNoteBibliography"/>
        <w:rPr>
          <w:noProof/>
        </w:rPr>
      </w:pPr>
      <w:bookmarkStart w:id="29" w:name="_ENREF_30"/>
      <w:r w:rsidRPr="00B4478B">
        <w:rPr>
          <w:noProof/>
        </w:rPr>
        <w:t>30.</w:t>
      </w:r>
      <w:r w:rsidRPr="00B4478B">
        <w:rPr>
          <w:noProof/>
        </w:rPr>
        <w:tab/>
        <w:t>Wiersinga WJ, Currie BJ, Peacock SJ. Melioidosis. N Engl J Med 2012;367:1035-44.</w:t>
      </w:r>
      <w:bookmarkEnd w:id="29"/>
    </w:p>
    <w:p w14:paraId="706FC93A" w14:textId="77777777" w:rsidR="00B4478B" w:rsidRPr="00B4478B" w:rsidRDefault="00B4478B" w:rsidP="00B4478B">
      <w:pPr>
        <w:pStyle w:val="EndNoteBibliography"/>
        <w:rPr>
          <w:noProof/>
        </w:rPr>
      </w:pPr>
      <w:bookmarkStart w:id="30" w:name="_ENREF_31"/>
      <w:r w:rsidRPr="00B4478B">
        <w:rPr>
          <w:noProof/>
        </w:rPr>
        <w:t>31.</w:t>
      </w:r>
      <w:r w:rsidRPr="00B4478B">
        <w:rPr>
          <w:noProof/>
        </w:rPr>
        <w:tab/>
        <w:t>Fischer WA, 2nd, Gong M, Bhagwanjee S, Sevransky J. Global burden of influenza as a cause of cardiopulmonary morbidity and mortality. Global heart 2014;9:325-36.</w:t>
      </w:r>
      <w:bookmarkEnd w:id="30"/>
    </w:p>
    <w:p w14:paraId="5B6E7F20" w14:textId="77777777" w:rsidR="00B4478B" w:rsidRPr="00B4478B" w:rsidRDefault="00B4478B" w:rsidP="00B4478B">
      <w:pPr>
        <w:pStyle w:val="EndNoteBibliography"/>
        <w:rPr>
          <w:noProof/>
        </w:rPr>
      </w:pPr>
      <w:bookmarkStart w:id="31" w:name="_ENREF_32"/>
      <w:r w:rsidRPr="00B4478B">
        <w:rPr>
          <w:noProof/>
        </w:rPr>
        <w:t>32.</w:t>
      </w:r>
      <w:r w:rsidRPr="00B4478B">
        <w:rPr>
          <w:noProof/>
        </w:rPr>
        <w:tab/>
        <w:t>Cohen C, Moyes J, Tempia S, et al. Mortality amongst Patients with Influenza-Associated Severe Acute Respiratory Illness, South Africa, 2009-2013. PLoS One 2015;10:e0118884.</w:t>
      </w:r>
      <w:bookmarkEnd w:id="31"/>
    </w:p>
    <w:p w14:paraId="76CF09CE" w14:textId="77777777" w:rsidR="00B4478B" w:rsidRPr="00B4478B" w:rsidRDefault="00B4478B" w:rsidP="00B4478B">
      <w:pPr>
        <w:pStyle w:val="EndNoteBibliography"/>
        <w:rPr>
          <w:noProof/>
        </w:rPr>
      </w:pPr>
      <w:bookmarkStart w:id="32" w:name="_ENREF_33"/>
      <w:r w:rsidRPr="00B4478B">
        <w:rPr>
          <w:noProof/>
        </w:rPr>
        <w:t>33.</w:t>
      </w:r>
      <w:r w:rsidRPr="00B4478B">
        <w:rPr>
          <w:noProof/>
        </w:rPr>
        <w:tab/>
        <w:t>Fischer GB, Sarria EE, Mattiello R, Mocelin HT, Castro-Rodriguez JA. Post infectious bronchiolitis obliterans in children. Paediatric respiratory reviews 2010;11:233-9.</w:t>
      </w:r>
      <w:bookmarkEnd w:id="32"/>
    </w:p>
    <w:p w14:paraId="5659C4A8" w14:textId="77777777" w:rsidR="00B4478B" w:rsidRPr="00B4478B" w:rsidRDefault="00B4478B" w:rsidP="00B4478B">
      <w:pPr>
        <w:pStyle w:val="EndNoteBibliography"/>
        <w:rPr>
          <w:noProof/>
        </w:rPr>
      </w:pPr>
      <w:bookmarkStart w:id="33" w:name="_ENREF_34"/>
      <w:r w:rsidRPr="00B4478B">
        <w:rPr>
          <w:noProof/>
        </w:rPr>
        <w:t>34.</w:t>
      </w:r>
      <w:r w:rsidRPr="00B4478B">
        <w:rPr>
          <w:noProof/>
        </w:rPr>
        <w:tab/>
        <w:t>Hammitt LL, Kazungu S, Morpeth SC, et al. A preliminary study of pneumonia etiology among hospitalized children in Kenya. Clin Infect Dis 2012;54 Suppl 2:S190-9.</w:t>
      </w:r>
      <w:bookmarkEnd w:id="33"/>
    </w:p>
    <w:p w14:paraId="01D45F9A" w14:textId="77777777" w:rsidR="00B4478B" w:rsidRPr="00B4478B" w:rsidRDefault="00B4478B" w:rsidP="00B4478B">
      <w:pPr>
        <w:pStyle w:val="EndNoteBibliography"/>
        <w:rPr>
          <w:noProof/>
        </w:rPr>
      </w:pPr>
      <w:bookmarkStart w:id="34" w:name="_ENREF_35"/>
      <w:r w:rsidRPr="00B4478B">
        <w:rPr>
          <w:noProof/>
        </w:rPr>
        <w:t>35.</w:t>
      </w:r>
      <w:r w:rsidRPr="00B4478B">
        <w:rPr>
          <w:noProof/>
        </w:rPr>
        <w:tab/>
        <w:t>Kelly MS, Smieja M, Luinstra K, et al. Association of respiratory viruses with outcomes of severe childhood pneumonia in Botswana. PLoS One 2015;10:e0126593.</w:t>
      </w:r>
      <w:bookmarkEnd w:id="34"/>
    </w:p>
    <w:p w14:paraId="74255CA4" w14:textId="77777777" w:rsidR="00B4478B" w:rsidRPr="00B4478B" w:rsidRDefault="00B4478B" w:rsidP="00B4478B">
      <w:pPr>
        <w:pStyle w:val="EndNoteBibliography"/>
        <w:rPr>
          <w:noProof/>
        </w:rPr>
      </w:pPr>
      <w:bookmarkStart w:id="35" w:name="_ENREF_36"/>
      <w:r w:rsidRPr="00B4478B">
        <w:rPr>
          <w:noProof/>
        </w:rPr>
        <w:t>36.</w:t>
      </w:r>
      <w:r w:rsidRPr="00B4478B">
        <w:rPr>
          <w:noProof/>
        </w:rPr>
        <w:tab/>
        <w:t>Nunes MC, Kuschner Z, Rabede Z, et al. Clinical epidemiology of bocavirus, rhinovirus, two polyomaviruses and four coronaviruses in HIV-infected and HIV-uninfected South African children. PLoS One 2014;9:e86448.</w:t>
      </w:r>
      <w:bookmarkEnd w:id="35"/>
    </w:p>
    <w:p w14:paraId="71C85CBC" w14:textId="77777777" w:rsidR="00B4478B" w:rsidRPr="00B4478B" w:rsidRDefault="00B4478B" w:rsidP="00B4478B">
      <w:pPr>
        <w:pStyle w:val="EndNoteBibliography"/>
        <w:rPr>
          <w:noProof/>
        </w:rPr>
      </w:pPr>
      <w:bookmarkStart w:id="36" w:name="_ENREF_37"/>
      <w:r w:rsidRPr="00B4478B">
        <w:rPr>
          <w:noProof/>
        </w:rPr>
        <w:t>37.</w:t>
      </w:r>
      <w:r w:rsidRPr="00B4478B">
        <w:rPr>
          <w:noProof/>
        </w:rPr>
        <w:tab/>
        <w:t>WHO. Global tuberculosis report 2014: World Health Organisation; 2014.</w:t>
      </w:r>
      <w:bookmarkEnd w:id="36"/>
    </w:p>
    <w:p w14:paraId="0CF60022" w14:textId="77777777" w:rsidR="00B4478B" w:rsidRPr="00B4478B" w:rsidRDefault="00B4478B" w:rsidP="00B4478B">
      <w:pPr>
        <w:pStyle w:val="EndNoteBibliography"/>
        <w:rPr>
          <w:noProof/>
        </w:rPr>
      </w:pPr>
      <w:bookmarkStart w:id="37" w:name="_ENREF_38"/>
      <w:r w:rsidRPr="00B4478B">
        <w:rPr>
          <w:noProof/>
        </w:rPr>
        <w:t>38.</w:t>
      </w:r>
      <w:r w:rsidRPr="00B4478B">
        <w:rPr>
          <w:noProof/>
        </w:rPr>
        <w:tab/>
        <w:t>Munthali L KP. The effect of HIV and antiretroviral therapy on characteristics of pulmonary tuberculosis in northern Malawi: a cross-sectional study. BMC Infect Dis 2014.</w:t>
      </w:r>
      <w:bookmarkEnd w:id="37"/>
    </w:p>
    <w:p w14:paraId="60AECCE4" w14:textId="77777777" w:rsidR="00B4478B" w:rsidRPr="00B4478B" w:rsidRDefault="00B4478B" w:rsidP="00B4478B">
      <w:pPr>
        <w:pStyle w:val="EndNoteBibliography"/>
        <w:rPr>
          <w:noProof/>
        </w:rPr>
      </w:pPr>
      <w:bookmarkStart w:id="38" w:name="_ENREF_39"/>
      <w:r w:rsidRPr="00B4478B">
        <w:rPr>
          <w:noProof/>
        </w:rPr>
        <w:t>39.</w:t>
      </w:r>
      <w:r w:rsidRPr="00B4478B">
        <w:rPr>
          <w:noProof/>
        </w:rPr>
        <w:tab/>
        <w:t>Stone VE. Quality primary care for HIV/AIDS: how much HIV/AIDS experience is enough? J Gen Intern Med 2003;18:157-8.</w:t>
      </w:r>
      <w:bookmarkEnd w:id="38"/>
    </w:p>
    <w:p w14:paraId="11D537DF" w14:textId="77777777" w:rsidR="00B4478B" w:rsidRPr="00B4478B" w:rsidRDefault="00B4478B" w:rsidP="00B4478B">
      <w:pPr>
        <w:pStyle w:val="EndNoteBibliography"/>
        <w:rPr>
          <w:noProof/>
        </w:rPr>
      </w:pPr>
      <w:bookmarkStart w:id="39" w:name="_ENREF_40"/>
      <w:r w:rsidRPr="00B4478B">
        <w:rPr>
          <w:noProof/>
        </w:rPr>
        <w:t>40.</w:t>
      </w:r>
      <w:r w:rsidRPr="00B4478B">
        <w:rPr>
          <w:noProof/>
        </w:rPr>
        <w:tab/>
        <w:t>Zwang J, Garenne M, Kahn K, Collinson M, Tollman SM. Trends in mortality from pulmonary tuberculosis and HIV/AIDS co-infection in rural South Africa (Agincourt). Trans R Soc Trop Med Hyg 2007;101:893-8.</w:t>
      </w:r>
      <w:bookmarkEnd w:id="39"/>
    </w:p>
    <w:p w14:paraId="152C4092" w14:textId="77777777" w:rsidR="00B4478B" w:rsidRPr="00B4478B" w:rsidRDefault="00B4478B" w:rsidP="00B4478B">
      <w:pPr>
        <w:pStyle w:val="EndNoteBibliography"/>
        <w:rPr>
          <w:noProof/>
        </w:rPr>
      </w:pPr>
      <w:bookmarkStart w:id="40" w:name="_ENREF_41"/>
      <w:r w:rsidRPr="00B4478B">
        <w:rPr>
          <w:noProof/>
        </w:rPr>
        <w:t>41.</w:t>
      </w:r>
      <w:r w:rsidRPr="00B4478B">
        <w:rPr>
          <w:noProof/>
        </w:rPr>
        <w:tab/>
        <w:t>Haar CH, Cobelens FG, Kalisvaart NA, van Gerven PJ, van der Have JJ. HIV-related mortality among tuberculosis patients in The Netherlands, 1993-2001. Int J Tuberc Lung Dis 2007;11:1038-41.</w:t>
      </w:r>
      <w:bookmarkEnd w:id="40"/>
    </w:p>
    <w:p w14:paraId="187BC536" w14:textId="77777777" w:rsidR="00B4478B" w:rsidRPr="00B4478B" w:rsidRDefault="00B4478B" w:rsidP="00B4478B">
      <w:pPr>
        <w:pStyle w:val="EndNoteBibliography"/>
        <w:rPr>
          <w:noProof/>
        </w:rPr>
      </w:pPr>
      <w:bookmarkStart w:id="41" w:name="_ENREF_42"/>
      <w:r w:rsidRPr="00B4478B">
        <w:rPr>
          <w:noProof/>
        </w:rPr>
        <w:t>42.</w:t>
      </w:r>
      <w:r w:rsidRPr="00B4478B">
        <w:rPr>
          <w:noProof/>
        </w:rPr>
        <w:tab/>
        <w:t>Duarte EC, Bierrenbach AL, Barbosa da Silva J, Jr., Tauil PL, de Fatima Duarte E. Factors associated with deaths among pulmonary tuberculosis patients: a case-control study with secondary data. J Epidemiol Community Health 2009;63:233-8.</w:t>
      </w:r>
      <w:bookmarkEnd w:id="41"/>
    </w:p>
    <w:p w14:paraId="1CBDB220" w14:textId="77777777" w:rsidR="00B4478B" w:rsidRPr="00B4478B" w:rsidRDefault="00B4478B" w:rsidP="00B4478B">
      <w:pPr>
        <w:pStyle w:val="EndNoteBibliography"/>
        <w:rPr>
          <w:noProof/>
        </w:rPr>
      </w:pPr>
      <w:bookmarkStart w:id="42" w:name="_ENREF_43"/>
      <w:r w:rsidRPr="00B4478B">
        <w:rPr>
          <w:noProof/>
        </w:rPr>
        <w:t>43.</w:t>
      </w:r>
      <w:r w:rsidRPr="00B4478B">
        <w:rPr>
          <w:noProof/>
        </w:rPr>
        <w:tab/>
        <w:t>Ciglenecki I, Glynn JR, Mwinga A, et al. Population differences in death rates in HIV-positive patients with tuberculosis. Int J Tuberc Lung Dis 2007;11:1121-8.</w:t>
      </w:r>
      <w:bookmarkEnd w:id="42"/>
    </w:p>
    <w:p w14:paraId="1901E979" w14:textId="77777777" w:rsidR="00B4478B" w:rsidRPr="00B4478B" w:rsidRDefault="00B4478B" w:rsidP="00B4478B">
      <w:pPr>
        <w:pStyle w:val="EndNoteBibliography"/>
        <w:rPr>
          <w:noProof/>
        </w:rPr>
      </w:pPr>
      <w:bookmarkStart w:id="43" w:name="_ENREF_44"/>
      <w:r w:rsidRPr="00B4478B">
        <w:rPr>
          <w:noProof/>
        </w:rPr>
        <w:t>44.</w:t>
      </w:r>
      <w:r w:rsidRPr="00B4478B">
        <w:rPr>
          <w:noProof/>
        </w:rPr>
        <w:tab/>
        <w:t>Cain KP, Kanara N, Laserson KF, et al. The epidemiology of HIV-associated tuberculosis in rural Cambodia. Int J Tuberc Lung Dis 2007;11:1008-13.</w:t>
      </w:r>
      <w:bookmarkEnd w:id="43"/>
    </w:p>
    <w:p w14:paraId="6AF54BAF" w14:textId="77777777" w:rsidR="00B4478B" w:rsidRPr="00B4478B" w:rsidRDefault="00B4478B" w:rsidP="00B4478B">
      <w:pPr>
        <w:pStyle w:val="EndNoteBibliography"/>
        <w:rPr>
          <w:noProof/>
        </w:rPr>
      </w:pPr>
      <w:bookmarkStart w:id="44" w:name="_ENREF_45"/>
      <w:r w:rsidRPr="00B4478B">
        <w:rPr>
          <w:noProof/>
        </w:rPr>
        <w:t>45.</w:t>
      </w:r>
      <w:r w:rsidRPr="00B4478B">
        <w:rPr>
          <w:noProof/>
        </w:rPr>
        <w:tab/>
        <w:t>Organisation WH. Global tuberculosis report 2014: World Health Organisation; 2014.</w:t>
      </w:r>
      <w:bookmarkEnd w:id="44"/>
    </w:p>
    <w:p w14:paraId="1E8B9BBD" w14:textId="77777777" w:rsidR="00B4478B" w:rsidRPr="00B4478B" w:rsidRDefault="00B4478B" w:rsidP="00B4478B">
      <w:pPr>
        <w:pStyle w:val="EndNoteBibliography"/>
        <w:rPr>
          <w:noProof/>
        </w:rPr>
      </w:pPr>
      <w:bookmarkStart w:id="45" w:name="_ENREF_46"/>
      <w:r w:rsidRPr="00B4478B">
        <w:rPr>
          <w:noProof/>
        </w:rPr>
        <w:t>46.</w:t>
      </w:r>
      <w:r w:rsidRPr="00B4478B">
        <w:rPr>
          <w:noProof/>
        </w:rPr>
        <w:tab/>
        <w:t>Lawn SD, Churchyard G. Epidemiology of HIV-associated tuberculosis. Current opinion in HIV and AIDS 2009;4:325-33.</w:t>
      </w:r>
      <w:bookmarkEnd w:id="45"/>
    </w:p>
    <w:p w14:paraId="1E5C1E14" w14:textId="77777777" w:rsidR="00B4478B" w:rsidRPr="00B4478B" w:rsidRDefault="00B4478B" w:rsidP="00B4478B">
      <w:pPr>
        <w:pStyle w:val="EndNoteBibliography"/>
        <w:rPr>
          <w:noProof/>
        </w:rPr>
      </w:pPr>
      <w:bookmarkStart w:id="46" w:name="_ENREF_47"/>
      <w:r w:rsidRPr="00B4478B">
        <w:rPr>
          <w:noProof/>
        </w:rPr>
        <w:t>47.</w:t>
      </w:r>
      <w:r w:rsidRPr="00B4478B">
        <w:rPr>
          <w:noProof/>
        </w:rPr>
        <w:tab/>
        <w:t>Gupta RK, Lucas SB, Fielding KL, Lawn SD. Prevalence of tuberculosis in post-mortem studies of HIV-infected adults and children in resource-limited settings: a systematic review and meta-analysis. AIDS 2015.</w:t>
      </w:r>
      <w:bookmarkEnd w:id="46"/>
    </w:p>
    <w:p w14:paraId="024BF9F6" w14:textId="77777777" w:rsidR="00B4478B" w:rsidRPr="00B4478B" w:rsidRDefault="00B4478B" w:rsidP="00B4478B">
      <w:pPr>
        <w:pStyle w:val="EndNoteBibliography"/>
        <w:rPr>
          <w:noProof/>
        </w:rPr>
      </w:pPr>
      <w:bookmarkStart w:id="47" w:name="_ENREF_48"/>
      <w:r w:rsidRPr="00B4478B">
        <w:rPr>
          <w:noProof/>
        </w:rPr>
        <w:t>48.</w:t>
      </w:r>
      <w:r w:rsidRPr="00B4478B">
        <w:rPr>
          <w:noProof/>
        </w:rPr>
        <w:tab/>
        <w:t>Martinson NA, Karstaedt A, Venter WD, et al. Causes of death in hospitalized adults with a premortem diagnosis of tuberculosis: an autopsy study. Aids 2007;21:2043-50.</w:t>
      </w:r>
      <w:bookmarkEnd w:id="47"/>
    </w:p>
    <w:p w14:paraId="5D088C0D" w14:textId="77777777" w:rsidR="00B4478B" w:rsidRPr="00B4478B" w:rsidRDefault="00B4478B" w:rsidP="00B4478B">
      <w:pPr>
        <w:pStyle w:val="EndNoteBibliography"/>
        <w:rPr>
          <w:noProof/>
        </w:rPr>
      </w:pPr>
      <w:bookmarkStart w:id="48" w:name="_ENREF_49"/>
      <w:r w:rsidRPr="00B4478B">
        <w:rPr>
          <w:noProof/>
        </w:rPr>
        <w:t>49.</w:t>
      </w:r>
      <w:r w:rsidRPr="00B4478B">
        <w:rPr>
          <w:noProof/>
        </w:rPr>
        <w:tab/>
        <w:t>Wong EB, Omar T, Setlhako GJ, et al. Causes of death on antiretroviral therapy: a post-mortem study from South Africa. PLoS One 2012;7:e47542.</w:t>
      </w:r>
      <w:bookmarkEnd w:id="48"/>
    </w:p>
    <w:p w14:paraId="7215BFE3" w14:textId="77777777" w:rsidR="00B4478B" w:rsidRPr="00B4478B" w:rsidRDefault="00B4478B" w:rsidP="00B4478B">
      <w:pPr>
        <w:pStyle w:val="EndNoteBibliography"/>
        <w:rPr>
          <w:noProof/>
        </w:rPr>
      </w:pPr>
      <w:bookmarkStart w:id="49" w:name="_ENREF_50"/>
      <w:r w:rsidRPr="00B4478B">
        <w:rPr>
          <w:noProof/>
        </w:rPr>
        <w:t>50.</w:t>
      </w:r>
      <w:r w:rsidRPr="00B4478B">
        <w:rPr>
          <w:noProof/>
        </w:rPr>
        <w:tab/>
        <w:t>Lawn SD MGea. Managment of HIV-associated tuberculosis in resource-limited settings: a state of the art review. BMC Medicine 2013.</w:t>
      </w:r>
      <w:bookmarkEnd w:id="49"/>
    </w:p>
    <w:p w14:paraId="67F24F38" w14:textId="77777777" w:rsidR="00B4478B" w:rsidRPr="00B4478B" w:rsidRDefault="00B4478B" w:rsidP="00B4478B">
      <w:pPr>
        <w:pStyle w:val="EndNoteBibliography"/>
        <w:rPr>
          <w:noProof/>
        </w:rPr>
      </w:pPr>
      <w:bookmarkStart w:id="50" w:name="_ENREF_51"/>
      <w:r w:rsidRPr="00B4478B">
        <w:rPr>
          <w:noProof/>
        </w:rPr>
        <w:t>51.</w:t>
      </w:r>
      <w:r w:rsidRPr="00B4478B">
        <w:rPr>
          <w:noProof/>
        </w:rPr>
        <w:tab/>
        <w:t>Lawn SD, Wood R. When should antiretroviral treatment be started in patients with HIV-associated tuberculosis in South Africa? S Afr Med J 2007;97:412, 4-5.</w:t>
      </w:r>
      <w:bookmarkEnd w:id="50"/>
    </w:p>
    <w:p w14:paraId="62B5C093" w14:textId="77777777" w:rsidR="00B4478B" w:rsidRPr="00B4478B" w:rsidRDefault="00B4478B" w:rsidP="00B4478B">
      <w:pPr>
        <w:pStyle w:val="EndNoteBibliography"/>
        <w:rPr>
          <w:noProof/>
        </w:rPr>
      </w:pPr>
      <w:bookmarkStart w:id="51" w:name="_ENREF_52"/>
      <w:r w:rsidRPr="00B4478B">
        <w:rPr>
          <w:noProof/>
        </w:rPr>
        <w:t>52.</w:t>
      </w:r>
      <w:r w:rsidRPr="00B4478B">
        <w:rPr>
          <w:noProof/>
        </w:rPr>
        <w:tab/>
        <w:t>Lowe DM, Rangaka MX, Gordon F, James CD, Miller RF. Pneumocystis jirovecii pneumonia in tropical and low and middle income countries: a systematic review and meta-regression. PLoS One 2013;8:e69969.</w:t>
      </w:r>
      <w:bookmarkEnd w:id="51"/>
    </w:p>
    <w:p w14:paraId="123E5D7E" w14:textId="77777777" w:rsidR="00B4478B" w:rsidRPr="00B4478B" w:rsidRDefault="00B4478B" w:rsidP="00B4478B">
      <w:pPr>
        <w:pStyle w:val="EndNoteBibliography"/>
        <w:rPr>
          <w:noProof/>
        </w:rPr>
      </w:pPr>
      <w:bookmarkStart w:id="52" w:name="_ENREF_53"/>
      <w:r w:rsidRPr="00B4478B">
        <w:rPr>
          <w:noProof/>
        </w:rPr>
        <w:t>53.</w:t>
      </w:r>
      <w:r w:rsidRPr="00B4478B">
        <w:rPr>
          <w:noProof/>
        </w:rPr>
        <w:tab/>
        <w:t>Fei MW, Kim EJ, Sant CA, et al. Predicting mortality from HIV-associated Pneumocystis pneumonia at illness presentation: an observational cohort study. Thorax 2009;64:1070-6.</w:t>
      </w:r>
      <w:bookmarkEnd w:id="52"/>
    </w:p>
    <w:p w14:paraId="683ED88C" w14:textId="77777777" w:rsidR="00B4478B" w:rsidRPr="00B4478B" w:rsidRDefault="00B4478B" w:rsidP="00B4478B">
      <w:pPr>
        <w:pStyle w:val="EndNoteBibliography"/>
        <w:rPr>
          <w:noProof/>
        </w:rPr>
      </w:pPr>
      <w:bookmarkStart w:id="53" w:name="_ENREF_54"/>
      <w:r w:rsidRPr="00B4478B">
        <w:rPr>
          <w:noProof/>
        </w:rPr>
        <w:t>54.</w:t>
      </w:r>
      <w:r w:rsidRPr="00B4478B">
        <w:rPr>
          <w:noProof/>
        </w:rPr>
        <w:tab/>
        <w:t>Shirley RM, Baddley JW. Cryptococcal lung disease. Current opinion in pulmonary medicine 2009;15:254-60.</w:t>
      </w:r>
      <w:bookmarkEnd w:id="53"/>
    </w:p>
    <w:p w14:paraId="1129F5AE" w14:textId="77777777" w:rsidR="00B4478B" w:rsidRPr="00B4478B" w:rsidRDefault="00B4478B" w:rsidP="00B4478B">
      <w:pPr>
        <w:pStyle w:val="EndNoteBibliography"/>
        <w:rPr>
          <w:noProof/>
        </w:rPr>
      </w:pPr>
      <w:bookmarkStart w:id="54" w:name="_ENREF_55"/>
      <w:r w:rsidRPr="00B4478B">
        <w:rPr>
          <w:noProof/>
        </w:rPr>
        <w:t>55.</w:t>
      </w:r>
      <w:r w:rsidRPr="00B4478B">
        <w:rPr>
          <w:noProof/>
        </w:rPr>
        <w:tab/>
        <w:t>Jarvis JN, Bicanic T, Loyse A, et al. Determinants of mortality in a combined cohort of 501 patients with HIV-associated Cryptococcal meningitis: implications for improving outcomes. Clin Infect Dis 2014;58:736-45.</w:t>
      </w:r>
      <w:bookmarkEnd w:id="54"/>
    </w:p>
    <w:p w14:paraId="2144C743" w14:textId="77777777" w:rsidR="00B4478B" w:rsidRPr="00B4478B" w:rsidRDefault="00B4478B" w:rsidP="00B4478B">
      <w:pPr>
        <w:pStyle w:val="EndNoteBibliography"/>
        <w:rPr>
          <w:noProof/>
        </w:rPr>
      </w:pPr>
      <w:bookmarkStart w:id="55" w:name="_ENREF_56"/>
      <w:r w:rsidRPr="00B4478B">
        <w:rPr>
          <w:noProof/>
        </w:rPr>
        <w:t>56.</w:t>
      </w:r>
      <w:r w:rsidRPr="00B4478B">
        <w:rPr>
          <w:noProof/>
        </w:rPr>
        <w:tab/>
        <w:t>Hage CA, Knox KS, Davis TE, Wheat LJ. Antigen detection in bronchoalveolar lavage fluid for diagnosis of fungal pneumonia. Current opinion in pulmonary medicine 2011;17:167-71.</w:t>
      </w:r>
      <w:bookmarkEnd w:id="55"/>
    </w:p>
    <w:p w14:paraId="3361F4D6" w14:textId="77777777" w:rsidR="00B4478B" w:rsidRPr="00B4478B" w:rsidRDefault="00B4478B" w:rsidP="00B4478B">
      <w:pPr>
        <w:pStyle w:val="EndNoteBibliography"/>
        <w:rPr>
          <w:noProof/>
        </w:rPr>
      </w:pPr>
      <w:bookmarkStart w:id="56" w:name="_ENREF_57"/>
      <w:r w:rsidRPr="00B4478B">
        <w:rPr>
          <w:noProof/>
        </w:rPr>
        <w:t>57.</w:t>
      </w:r>
      <w:r w:rsidRPr="00B4478B">
        <w:rPr>
          <w:noProof/>
        </w:rPr>
        <w:tab/>
        <w:t>Nacher M, Adenis A, Adriouch L, et al. What is AIDS in the Amazon and the Guianas? Establishing the burden of disseminated histoplasmosis. Am J Trop Med Hyg 2011;84:239-40.</w:t>
      </w:r>
      <w:bookmarkEnd w:id="56"/>
    </w:p>
    <w:p w14:paraId="3E48A945" w14:textId="77777777" w:rsidR="00B4478B" w:rsidRPr="00B4478B" w:rsidRDefault="00B4478B" w:rsidP="00B4478B">
      <w:pPr>
        <w:pStyle w:val="EndNoteBibliography"/>
        <w:rPr>
          <w:noProof/>
        </w:rPr>
      </w:pPr>
      <w:bookmarkStart w:id="57" w:name="_ENREF_58"/>
      <w:r w:rsidRPr="00B4478B">
        <w:rPr>
          <w:noProof/>
        </w:rPr>
        <w:t>58.</w:t>
      </w:r>
      <w:r w:rsidRPr="00B4478B">
        <w:rPr>
          <w:noProof/>
        </w:rPr>
        <w:tab/>
        <w:t>Adenis AA, Aznar C, Couppie P. Histoplasmosis in HIV-Infected Patients: A Review of New Developments and Remaining Gaps. Current tropical medicine reports 2014;1:119-28.</w:t>
      </w:r>
      <w:bookmarkEnd w:id="57"/>
    </w:p>
    <w:p w14:paraId="36D14804" w14:textId="77777777" w:rsidR="00B4478B" w:rsidRPr="00B4478B" w:rsidRDefault="00B4478B" w:rsidP="00B4478B">
      <w:pPr>
        <w:pStyle w:val="EndNoteBibliography"/>
        <w:rPr>
          <w:noProof/>
        </w:rPr>
      </w:pPr>
      <w:bookmarkStart w:id="58" w:name="_ENREF_59"/>
      <w:r w:rsidRPr="00B4478B">
        <w:rPr>
          <w:noProof/>
        </w:rPr>
        <w:t>59.</w:t>
      </w:r>
      <w:r w:rsidRPr="00B4478B">
        <w:rPr>
          <w:noProof/>
        </w:rPr>
        <w:tab/>
        <w:t>Crothers K, Huang L, Goulet JL, et al. HIV infection and risk for incident pulmonary diseases in the combination antiretroviral therapy era. Am J Respir Crit Care Med 2011;183:388-95.</w:t>
      </w:r>
      <w:bookmarkEnd w:id="58"/>
    </w:p>
    <w:p w14:paraId="33DF4E66" w14:textId="77777777" w:rsidR="00B4478B" w:rsidRPr="00B4478B" w:rsidRDefault="00B4478B" w:rsidP="00B4478B">
      <w:pPr>
        <w:pStyle w:val="EndNoteBibliography"/>
        <w:rPr>
          <w:noProof/>
        </w:rPr>
      </w:pPr>
      <w:bookmarkStart w:id="59" w:name="_ENREF_60"/>
      <w:r w:rsidRPr="00B4478B">
        <w:rPr>
          <w:noProof/>
        </w:rPr>
        <w:t>60.</w:t>
      </w:r>
      <w:r w:rsidRPr="00B4478B">
        <w:rPr>
          <w:noProof/>
        </w:rPr>
        <w:tab/>
        <w:t>Crothers K, McGinnis K, Kleerup E, et al. HIV infection is associated with reduced pulmonary diffusing capacity. J Acquir Immune Defic Syndr 2013;64:271-8.</w:t>
      </w:r>
      <w:bookmarkEnd w:id="59"/>
    </w:p>
    <w:p w14:paraId="32973835" w14:textId="77777777" w:rsidR="00B4478B" w:rsidRPr="00B4478B" w:rsidRDefault="00B4478B" w:rsidP="00B4478B">
      <w:pPr>
        <w:pStyle w:val="EndNoteBibliography"/>
        <w:rPr>
          <w:noProof/>
        </w:rPr>
      </w:pPr>
      <w:bookmarkStart w:id="60" w:name="_ENREF_61"/>
      <w:r w:rsidRPr="00B4478B">
        <w:rPr>
          <w:noProof/>
        </w:rPr>
        <w:t>61.</w:t>
      </w:r>
      <w:r w:rsidRPr="00B4478B">
        <w:rPr>
          <w:noProof/>
        </w:rPr>
        <w:tab/>
        <w:t>Drummond MB, Huang L, Diaz PT, et al. Factors associated with abnormal spirometry among HIV-infected individuals. AIDS 2015;29:1691-700.</w:t>
      </w:r>
      <w:bookmarkEnd w:id="60"/>
    </w:p>
    <w:p w14:paraId="151C8860" w14:textId="77777777" w:rsidR="00B4478B" w:rsidRPr="00B4478B" w:rsidRDefault="00B4478B" w:rsidP="00B4478B">
      <w:pPr>
        <w:pStyle w:val="EndNoteBibliography"/>
        <w:rPr>
          <w:noProof/>
        </w:rPr>
      </w:pPr>
      <w:bookmarkStart w:id="61" w:name="_ENREF_62"/>
      <w:r w:rsidRPr="00B4478B">
        <w:rPr>
          <w:noProof/>
        </w:rPr>
        <w:t>62.</w:t>
      </w:r>
      <w:r w:rsidRPr="00B4478B">
        <w:rPr>
          <w:noProof/>
        </w:rPr>
        <w:tab/>
        <w:t>Drummond MB, Kirk GD. HIV-associated obstructive lung diseases: insights and implications for the clinician. The lancet Respiratory medicine 2014;2:583-92.</w:t>
      </w:r>
      <w:bookmarkEnd w:id="61"/>
    </w:p>
    <w:p w14:paraId="15013480" w14:textId="77777777" w:rsidR="00B4478B" w:rsidRPr="00B4478B" w:rsidRDefault="00B4478B" w:rsidP="00B4478B">
      <w:pPr>
        <w:pStyle w:val="EndNoteBibliography"/>
        <w:rPr>
          <w:noProof/>
        </w:rPr>
      </w:pPr>
      <w:bookmarkStart w:id="62" w:name="_ENREF_63"/>
      <w:r w:rsidRPr="00B4478B">
        <w:rPr>
          <w:noProof/>
        </w:rPr>
        <w:t>63.</w:t>
      </w:r>
      <w:r w:rsidRPr="00B4478B">
        <w:rPr>
          <w:noProof/>
        </w:rPr>
        <w:tab/>
        <w:t>Gingo MR, Morris A, Crothers K. Human immunodeficiency virus-associated obstructive lung diseases. Clinics in chest medicine 2013;34:273-82.</w:t>
      </w:r>
      <w:bookmarkEnd w:id="62"/>
    </w:p>
    <w:p w14:paraId="7BCB4D19" w14:textId="77777777" w:rsidR="00B4478B" w:rsidRPr="00B4478B" w:rsidRDefault="00B4478B" w:rsidP="00B4478B">
      <w:pPr>
        <w:pStyle w:val="EndNoteBibliography"/>
        <w:rPr>
          <w:noProof/>
        </w:rPr>
      </w:pPr>
      <w:bookmarkStart w:id="63" w:name="_ENREF_64"/>
      <w:r w:rsidRPr="00B4478B">
        <w:rPr>
          <w:noProof/>
        </w:rPr>
        <w:t>64.</w:t>
      </w:r>
      <w:r w:rsidRPr="00B4478B">
        <w:rPr>
          <w:noProof/>
        </w:rPr>
        <w:tab/>
        <w:t>Scourfield AT, Doffman SR, Miller RF. Chronic obstructive pulmonary disease in patients with HIV: an emerging problem. Br J Hosp Med (Lond) 2014;75:678-84.</w:t>
      </w:r>
      <w:bookmarkEnd w:id="63"/>
    </w:p>
    <w:p w14:paraId="2B21ED22" w14:textId="77777777" w:rsidR="00B4478B" w:rsidRPr="00B4478B" w:rsidRDefault="00B4478B" w:rsidP="00B4478B">
      <w:pPr>
        <w:pStyle w:val="EndNoteBibliography"/>
        <w:rPr>
          <w:noProof/>
        </w:rPr>
      </w:pPr>
      <w:bookmarkStart w:id="64" w:name="_ENREF_65"/>
      <w:r w:rsidRPr="00B4478B">
        <w:rPr>
          <w:noProof/>
        </w:rPr>
        <w:t>65.</w:t>
      </w:r>
      <w:r w:rsidRPr="00B4478B">
        <w:rPr>
          <w:noProof/>
        </w:rPr>
        <w:tab/>
        <w:t>Attia EF, Akgun KM, Wongtrakool C, et al. Increased risk of radiographic emphysema in HIV is associated with elevated soluble CD14 and nadir CD4. Chest 2014;146:1543-53.</w:t>
      </w:r>
      <w:bookmarkEnd w:id="64"/>
    </w:p>
    <w:p w14:paraId="36CE1991" w14:textId="77777777" w:rsidR="00B4478B" w:rsidRPr="00B4478B" w:rsidRDefault="00B4478B" w:rsidP="00B4478B">
      <w:pPr>
        <w:pStyle w:val="EndNoteBibliography"/>
        <w:rPr>
          <w:noProof/>
        </w:rPr>
      </w:pPr>
      <w:bookmarkStart w:id="65" w:name="_ENREF_66"/>
      <w:r w:rsidRPr="00B4478B">
        <w:rPr>
          <w:noProof/>
        </w:rPr>
        <w:t>66.</w:t>
      </w:r>
      <w:r w:rsidRPr="00B4478B">
        <w:rPr>
          <w:noProof/>
        </w:rPr>
        <w:tab/>
        <w:t>Buist AS, Vollmer WM, Sullivan SD, et al. The Burden of Obstructive Lung Disease Initiative (BOLD): rationale and design. COPD 2005;2:277-83.</w:t>
      </w:r>
      <w:bookmarkEnd w:id="65"/>
    </w:p>
    <w:p w14:paraId="58DA0BA0" w14:textId="77777777" w:rsidR="00B4478B" w:rsidRPr="00B4478B" w:rsidRDefault="00B4478B" w:rsidP="00B4478B">
      <w:pPr>
        <w:pStyle w:val="EndNoteBibliography"/>
        <w:rPr>
          <w:noProof/>
        </w:rPr>
      </w:pPr>
      <w:bookmarkStart w:id="66" w:name="_ENREF_67"/>
      <w:r w:rsidRPr="00B4478B">
        <w:rPr>
          <w:noProof/>
        </w:rPr>
        <w:t>67.</w:t>
      </w:r>
      <w:r w:rsidRPr="00B4478B">
        <w:rPr>
          <w:noProof/>
        </w:rPr>
        <w:tab/>
        <w:t>van Gemert F, Kirenga B, Chavannes N, et al. Prevalence of chronic obstructive pulmonary disease and associated risk factors in Uganda (FRESH AIR Uganda): a prospective cross-sectional observational study. The Lancet Global health 2015;3:e44-51.</w:t>
      </w:r>
      <w:bookmarkEnd w:id="66"/>
    </w:p>
    <w:p w14:paraId="64F63435" w14:textId="77777777" w:rsidR="00B4478B" w:rsidRPr="00B4478B" w:rsidRDefault="00B4478B" w:rsidP="00B4478B">
      <w:pPr>
        <w:pStyle w:val="EndNoteBibliography"/>
        <w:rPr>
          <w:noProof/>
        </w:rPr>
      </w:pPr>
      <w:bookmarkStart w:id="67" w:name="_ENREF_68"/>
      <w:r w:rsidRPr="00B4478B">
        <w:rPr>
          <w:noProof/>
        </w:rPr>
        <w:t>68.</w:t>
      </w:r>
      <w:r w:rsidRPr="00B4478B">
        <w:rPr>
          <w:noProof/>
        </w:rPr>
        <w:tab/>
        <w:t>Fang X, Wang X, Bai C. COPD in China: the burden and importance of proper management. Chest 2011;139:920-9.</w:t>
      </w:r>
      <w:bookmarkEnd w:id="67"/>
    </w:p>
    <w:p w14:paraId="3ED6E898" w14:textId="77777777" w:rsidR="00B4478B" w:rsidRPr="00B4478B" w:rsidRDefault="00B4478B" w:rsidP="00B4478B">
      <w:pPr>
        <w:pStyle w:val="EndNoteBibliography"/>
        <w:rPr>
          <w:noProof/>
        </w:rPr>
      </w:pPr>
      <w:bookmarkStart w:id="68" w:name="_ENREF_69"/>
      <w:r w:rsidRPr="00B4478B">
        <w:rPr>
          <w:noProof/>
        </w:rPr>
        <w:t>69.</w:t>
      </w:r>
      <w:r w:rsidRPr="00B4478B">
        <w:rPr>
          <w:noProof/>
        </w:rPr>
        <w:tab/>
        <w:t>SK J. Indian Study on Epidemiology of Asthma, Respiratory Symptoms and Chronic Bronchitis (INSEARCH). New Delhi, India: Indian Council of Medical Research; 2010.</w:t>
      </w:r>
      <w:bookmarkEnd w:id="68"/>
    </w:p>
    <w:p w14:paraId="5A5205F4" w14:textId="77777777" w:rsidR="00B4478B" w:rsidRPr="00B4478B" w:rsidRDefault="00B4478B" w:rsidP="00B4478B">
      <w:pPr>
        <w:pStyle w:val="EndNoteBibliography"/>
        <w:rPr>
          <w:noProof/>
        </w:rPr>
      </w:pPr>
      <w:bookmarkStart w:id="69" w:name="_ENREF_70"/>
      <w:r w:rsidRPr="00B4478B">
        <w:rPr>
          <w:noProof/>
        </w:rPr>
        <w:t>70.</w:t>
      </w:r>
      <w:r w:rsidRPr="00B4478B">
        <w:rPr>
          <w:noProof/>
        </w:rPr>
        <w:tab/>
        <w:t>Tan WC, Ng TP. COPD in Asia: where East meets West. Chest 2008;133:517-27.</w:t>
      </w:r>
      <w:bookmarkEnd w:id="69"/>
    </w:p>
    <w:p w14:paraId="103C6733" w14:textId="77777777" w:rsidR="00B4478B" w:rsidRPr="00B4478B" w:rsidRDefault="00B4478B" w:rsidP="00B4478B">
      <w:pPr>
        <w:pStyle w:val="EndNoteBibliography"/>
        <w:rPr>
          <w:noProof/>
        </w:rPr>
      </w:pPr>
      <w:bookmarkStart w:id="70" w:name="_ENREF_71"/>
      <w:r w:rsidRPr="00B4478B">
        <w:rPr>
          <w:noProof/>
        </w:rPr>
        <w:t>71.</w:t>
      </w:r>
      <w:r w:rsidRPr="00B4478B">
        <w:rPr>
          <w:noProof/>
        </w:rPr>
        <w:tab/>
        <w:t>Nakamura H, Tateyama M, Tasato D, et al. The prevalence of airway obstruction among Japanese HIV-positive male patients compared with general population; a case-control study of single center analysis. Journal of infection and chemotherapy : official journal of the Japan Society of Chemotherapy 2014;20:361-4.</w:t>
      </w:r>
      <w:bookmarkEnd w:id="70"/>
    </w:p>
    <w:p w14:paraId="049A33AA" w14:textId="77777777" w:rsidR="00B4478B" w:rsidRPr="00B4478B" w:rsidRDefault="00B4478B" w:rsidP="00B4478B">
      <w:pPr>
        <w:pStyle w:val="EndNoteBibliography"/>
        <w:rPr>
          <w:noProof/>
        </w:rPr>
      </w:pPr>
      <w:bookmarkStart w:id="71" w:name="_ENREF_72"/>
      <w:r w:rsidRPr="00B4478B">
        <w:rPr>
          <w:noProof/>
        </w:rPr>
        <w:t>72.</w:t>
      </w:r>
      <w:r w:rsidRPr="00B4478B">
        <w:rPr>
          <w:noProof/>
        </w:rPr>
        <w:tab/>
        <w:t>Pefura-Yone EW, Fodjeu G, Kengne AP, Roche N, Kuaban C. Prevalence and determinants of chronic obstructive pulmonary disease in HIV infected patients in an African country with low level of tobacco smoking. Respir Med 2015;109:247-54.</w:t>
      </w:r>
      <w:bookmarkEnd w:id="71"/>
    </w:p>
    <w:p w14:paraId="2629FEA6" w14:textId="77777777" w:rsidR="00B4478B" w:rsidRPr="00B4478B" w:rsidRDefault="00B4478B" w:rsidP="00B4478B">
      <w:pPr>
        <w:pStyle w:val="EndNoteBibliography"/>
        <w:rPr>
          <w:noProof/>
        </w:rPr>
      </w:pPr>
      <w:bookmarkStart w:id="72" w:name="_ENREF_73"/>
      <w:r w:rsidRPr="00B4478B">
        <w:rPr>
          <w:noProof/>
        </w:rPr>
        <w:t>73.</w:t>
      </w:r>
      <w:r w:rsidRPr="00B4478B">
        <w:rPr>
          <w:noProof/>
        </w:rPr>
        <w:tab/>
        <w:t>McShane PJ, Naureckas ET, Tino G, Strek ME. Non-cystic fibrosis bronchiectasis. Am J Respir Crit Care Med 2013;188:647-56.</w:t>
      </w:r>
      <w:bookmarkEnd w:id="72"/>
    </w:p>
    <w:p w14:paraId="618F0A17" w14:textId="77777777" w:rsidR="00B4478B" w:rsidRPr="00B4478B" w:rsidRDefault="00B4478B" w:rsidP="00B4478B">
      <w:pPr>
        <w:pStyle w:val="EndNoteBibliography"/>
        <w:rPr>
          <w:noProof/>
        </w:rPr>
      </w:pPr>
      <w:bookmarkStart w:id="73" w:name="_ENREF_74"/>
      <w:r w:rsidRPr="00B4478B">
        <w:rPr>
          <w:noProof/>
        </w:rPr>
        <w:t>74.</w:t>
      </w:r>
      <w:r w:rsidRPr="00B4478B">
        <w:rPr>
          <w:noProof/>
        </w:rPr>
        <w:tab/>
        <w:t>Clausen E, Wittman C, Gingo M, et al. Chest computed tomography findings in HIV-infected individuals in the era of antiretroviral therapy. PLoS One 2014;9:e112237.</w:t>
      </w:r>
      <w:bookmarkEnd w:id="73"/>
    </w:p>
    <w:p w14:paraId="05EA3AFA" w14:textId="77777777" w:rsidR="00B4478B" w:rsidRPr="00B4478B" w:rsidRDefault="00B4478B" w:rsidP="00B4478B">
      <w:pPr>
        <w:pStyle w:val="EndNoteBibliography"/>
        <w:rPr>
          <w:noProof/>
        </w:rPr>
      </w:pPr>
      <w:bookmarkStart w:id="74" w:name="_ENREF_75"/>
      <w:r w:rsidRPr="00B4478B">
        <w:rPr>
          <w:noProof/>
        </w:rPr>
        <w:t>75.</w:t>
      </w:r>
      <w:r w:rsidRPr="00B4478B">
        <w:rPr>
          <w:noProof/>
        </w:rPr>
        <w:tab/>
        <w:t>Zona S, Santoro A, Besutti G, et al. Burden of subclinical heart and lung disease detected on thoracic CT scans of HIV patients on HAART. Journal of the International AIDS Society 2014;17:19716.</w:t>
      </w:r>
      <w:bookmarkEnd w:id="74"/>
    </w:p>
    <w:p w14:paraId="6C158E83" w14:textId="77777777" w:rsidR="00B4478B" w:rsidRPr="00B4478B" w:rsidRDefault="00B4478B" w:rsidP="00B4478B">
      <w:pPr>
        <w:pStyle w:val="EndNoteBibliography"/>
        <w:rPr>
          <w:noProof/>
        </w:rPr>
      </w:pPr>
      <w:bookmarkStart w:id="75" w:name="_ENREF_76"/>
      <w:r w:rsidRPr="00B4478B">
        <w:rPr>
          <w:noProof/>
        </w:rPr>
        <w:t>76.</w:t>
      </w:r>
      <w:r w:rsidRPr="00B4478B">
        <w:rPr>
          <w:noProof/>
        </w:rPr>
        <w:tab/>
        <w:t>Pasteur MC, Bilton D, Hill AT. British Thoracic Society guideline for non-CF bronchiectasis. Thorax 2010;65 Suppl 1:i1-58.</w:t>
      </w:r>
      <w:bookmarkEnd w:id="75"/>
    </w:p>
    <w:p w14:paraId="5B59A2CA" w14:textId="77777777" w:rsidR="00B4478B" w:rsidRPr="00B4478B" w:rsidRDefault="00B4478B" w:rsidP="00B4478B">
      <w:pPr>
        <w:pStyle w:val="EndNoteBibliography"/>
        <w:rPr>
          <w:noProof/>
        </w:rPr>
      </w:pPr>
      <w:bookmarkStart w:id="76" w:name="_ENREF_77"/>
      <w:r w:rsidRPr="00B4478B">
        <w:rPr>
          <w:noProof/>
        </w:rPr>
        <w:t>77.</w:t>
      </w:r>
      <w:r w:rsidRPr="00B4478B">
        <w:rPr>
          <w:noProof/>
        </w:rPr>
        <w:tab/>
        <w:t>Metcalfe JZ, Mason P, Mungofa S, Sandy C, Hopewell PC. Empiric tuberculosis treatment in retreatment patients in high HIV/tuberculosis-burden settings. The Lancet Infectious Diseases 2014;14:794-5.</w:t>
      </w:r>
      <w:bookmarkEnd w:id="76"/>
    </w:p>
    <w:p w14:paraId="24D80B6F" w14:textId="77777777" w:rsidR="00B4478B" w:rsidRPr="00B4478B" w:rsidRDefault="00B4478B" w:rsidP="00B4478B">
      <w:pPr>
        <w:pStyle w:val="EndNoteBibliography"/>
        <w:rPr>
          <w:noProof/>
        </w:rPr>
      </w:pPr>
      <w:bookmarkStart w:id="77" w:name="_ENREF_78"/>
      <w:r w:rsidRPr="00B4478B">
        <w:rPr>
          <w:noProof/>
        </w:rPr>
        <w:t>78.</w:t>
      </w:r>
      <w:r w:rsidRPr="00B4478B">
        <w:rPr>
          <w:noProof/>
        </w:rPr>
        <w:tab/>
        <w:t>Masekela R, Anderson R, Moodley T, et al. HIV-related bronchiectasis in children: an emerging spectre in high tuberculosis burden areas. Int J Tuberc Lung Dis 2012;16:114-9.</w:t>
      </w:r>
      <w:bookmarkEnd w:id="77"/>
    </w:p>
    <w:p w14:paraId="35926835" w14:textId="77777777" w:rsidR="00B4478B" w:rsidRPr="00B4478B" w:rsidRDefault="00B4478B" w:rsidP="00B4478B">
      <w:pPr>
        <w:pStyle w:val="EndNoteBibliography"/>
        <w:rPr>
          <w:noProof/>
        </w:rPr>
      </w:pPr>
      <w:bookmarkStart w:id="78" w:name="_ENREF_79"/>
      <w:r w:rsidRPr="00B4478B">
        <w:rPr>
          <w:noProof/>
        </w:rPr>
        <w:t>79.</w:t>
      </w:r>
      <w:r w:rsidRPr="00B4478B">
        <w:rPr>
          <w:noProof/>
        </w:rPr>
        <w:tab/>
        <w:t>Zar HJ. Chronic lung disease in human immunodeficiency virus (HIV) infected children. Pediatr Pulmonol 2008;43:1-10.</w:t>
      </w:r>
      <w:bookmarkEnd w:id="78"/>
    </w:p>
    <w:p w14:paraId="71C2B26F" w14:textId="77777777" w:rsidR="00B4478B" w:rsidRPr="00B4478B" w:rsidRDefault="00B4478B" w:rsidP="00B4478B">
      <w:pPr>
        <w:pStyle w:val="EndNoteBibliography"/>
        <w:rPr>
          <w:noProof/>
        </w:rPr>
      </w:pPr>
      <w:bookmarkStart w:id="79" w:name="_ENREF_80"/>
      <w:r w:rsidRPr="00B4478B">
        <w:rPr>
          <w:noProof/>
        </w:rPr>
        <w:t>80.</w:t>
      </w:r>
      <w:r w:rsidRPr="00B4478B">
        <w:rPr>
          <w:noProof/>
        </w:rPr>
        <w:tab/>
        <w:t>Mwalukomo T, Rylance SJ, Webb EL, et al. Clinical Characteristics and Lung Function in Older Children Vertically Infected With Human Immunodeficiency Virus in Malawi. JPIDS 2015.</w:t>
      </w:r>
      <w:bookmarkEnd w:id="79"/>
    </w:p>
    <w:p w14:paraId="349272E6" w14:textId="77777777" w:rsidR="00B4478B" w:rsidRPr="00B4478B" w:rsidRDefault="00B4478B" w:rsidP="00B4478B">
      <w:pPr>
        <w:pStyle w:val="EndNoteBibliography"/>
        <w:rPr>
          <w:noProof/>
        </w:rPr>
      </w:pPr>
      <w:bookmarkStart w:id="80" w:name="_ENREF_81"/>
      <w:r w:rsidRPr="00B4478B">
        <w:rPr>
          <w:noProof/>
        </w:rPr>
        <w:t>81.</w:t>
      </w:r>
      <w:r w:rsidRPr="00B4478B">
        <w:rPr>
          <w:noProof/>
        </w:rPr>
        <w:tab/>
        <w:t>Lloyd S, Taylor NK, Koumans E, et al. Prevalence of and risk factors for chronic lung disease among HIV-infected children.  IAS2015.</w:t>
      </w:r>
      <w:bookmarkEnd w:id="80"/>
    </w:p>
    <w:p w14:paraId="50A84F78" w14:textId="77777777" w:rsidR="00B4478B" w:rsidRPr="00B4478B" w:rsidRDefault="00B4478B" w:rsidP="00B4478B">
      <w:pPr>
        <w:pStyle w:val="EndNoteBibliography"/>
        <w:rPr>
          <w:noProof/>
        </w:rPr>
      </w:pPr>
      <w:bookmarkStart w:id="81" w:name="_ENREF_82"/>
      <w:r w:rsidRPr="00B4478B">
        <w:rPr>
          <w:noProof/>
        </w:rPr>
        <w:t>82.</w:t>
      </w:r>
      <w:r w:rsidRPr="00B4478B">
        <w:rPr>
          <w:noProof/>
        </w:rPr>
        <w:tab/>
        <w:t>Pitcher RD, Lombard CJ, Cotton MF, Beningfield SJ, Workman L, Zar HJ. Chest radiographic abnormalities in HIV-infected African children: a longitudinal study. Thorax 2015;70:840-6.</w:t>
      </w:r>
      <w:bookmarkEnd w:id="81"/>
    </w:p>
    <w:p w14:paraId="6B7DCFDF" w14:textId="77777777" w:rsidR="00B4478B" w:rsidRPr="00B4478B" w:rsidRDefault="00B4478B" w:rsidP="00B4478B">
      <w:pPr>
        <w:pStyle w:val="EndNoteBibliography"/>
        <w:rPr>
          <w:noProof/>
        </w:rPr>
      </w:pPr>
      <w:bookmarkStart w:id="82" w:name="_ENREF_83"/>
      <w:r w:rsidRPr="00B4478B">
        <w:rPr>
          <w:noProof/>
        </w:rPr>
        <w:t>83.</w:t>
      </w:r>
      <w:r w:rsidRPr="00B4478B">
        <w:rPr>
          <w:noProof/>
        </w:rPr>
        <w:tab/>
        <w:t>Rylance J, G. M, Desai S, et al. Chronic respiratory ill-health in children with vertically acquired HIV: clinical features and lung function.  IAS2015.</w:t>
      </w:r>
      <w:bookmarkEnd w:id="82"/>
    </w:p>
    <w:p w14:paraId="15AB2A1C" w14:textId="77777777" w:rsidR="00B4478B" w:rsidRPr="00B4478B" w:rsidRDefault="00B4478B" w:rsidP="00B4478B">
      <w:pPr>
        <w:pStyle w:val="EndNoteBibliography"/>
        <w:rPr>
          <w:noProof/>
        </w:rPr>
      </w:pPr>
      <w:bookmarkStart w:id="83" w:name="_ENREF_84"/>
      <w:r w:rsidRPr="00B4478B">
        <w:rPr>
          <w:noProof/>
        </w:rPr>
        <w:t>84.</w:t>
      </w:r>
      <w:r w:rsidRPr="00B4478B">
        <w:rPr>
          <w:noProof/>
        </w:rPr>
        <w:tab/>
        <w:t>Ferrand RA, Desai SR, Hopkins C, et al. Chronic lung disease in adolescents with delayed diagnosis of vertically acquired HIV infection. Clin Infect Dis 2012;55:145-52.</w:t>
      </w:r>
      <w:bookmarkEnd w:id="83"/>
    </w:p>
    <w:p w14:paraId="382E2613" w14:textId="77777777" w:rsidR="00B4478B" w:rsidRPr="00B4478B" w:rsidRDefault="00B4478B" w:rsidP="00B4478B">
      <w:pPr>
        <w:pStyle w:val="EndNoteBibliography"/>
        <w:rPr>
          <w:noProof/>
        </w:rPr>
      </w:pPr>
      <w:bookmarkStart w:id="84" w:name="_ENREF_85"/>
      <w:r w:rsidRPr="00B4478B">
        <w:rPr>
          <w:noProof/>
        </w:rPr>
        <w:t>85.</w:t>
      </w:r>
      <w:r w:rsidRPr="00B4478B">
        <w:rPr>
          <w:noProof/>
        </w:rPr>
        <w:tab/>
        <w:t>Stocks J, Hislop A, Sonnappa S. Early lung development: lifelong effect on respiratory health and disease. The lancet Respiratory medicine 2013;1:728-42.</w:t>
      </w:r>
      <w:bookmarkEnd w:id="84"/>
    </w:p>
    <w:p w14:paraId="4B50D92E" w14:textId="77777777" w:rsidR="00B4478B" w:rsidRPr="00B4478B" w:rsidRDefault="00B4478B" w:rsidP="00B4478B">
      <w:pPr>
        <w:pStyle w:val="EndNoteBibliography"/>
        <w:rPr>
          <w:noProof/>
        </w:rPr>
      </w:pPr>
      <w:bookmarkStart w:id="85" w:name="_ENREF_86"/>
      <w:r w:rsidRPr="00B4478B">
        <w:rPr>
          <w:noProof/>
        </w:rPr>
        <w:t>86.</w:t>
      </w:r>
      <w:r w:rsidRPr="00B4478B">
        <w:rPr>
          <w:noProof/>
        </w:rPr>
        <w:tab/>
        <w:t>Doffman SR, Miller RF. Interstitial lung disease in HIV. Clinics in chest medicine 2013;34:293-306.</w:t>
      </w:r>
      <w:bookmarkEnd w:id="85"/>
    </w:p>
    <w:p w14:paraId="6412A27C" w14:textId="77777777" w:rsidR="00B4478B" w:rsidRPr="00B4478B" w:rsidRDefault="00B4478B" w:rsidP="00B4478B">
      <w:pPr>
        <w:pStyle w:val="EndNoteBibliography"/>
        <w:rPr>
          <w:noProof/>
        </w:rPr>
      </w:pPr>
      <w:bookmarkStart w:id="86" w:name="_ENREF_87"/>
      <w:r w:rsidRPr="00B4478B">
        <w:rPr>
          <w:noProof/>
        </w:rPr>
        <w:t>87.</w:t>
      </w:r>
      <w:r w:rsidRPr="00B4478B">
        <w:rPr>
          <w:noProof/>
        </w:rPr>
        <w:tab/>
        <w:t>Moitra S, Puri R, Paul D, Huang YC. Global perspectives of emerging occupational and environmental lung diseases. Current opinion in pulmonary medicine 2015;21:114-20.</w:t>
      </w:r>
      <w:bookmarkEnd w:id="86"/>
    </w:p>
    <w:p w14:paraId="5B9CB79A" w14:textId="77777777" w:rsidR="00B4478B" w:rsidRPr="00B4478B" w:rsidRDefault="00B4478B" w:rsidP="00B4478B">
      <w:pPr>
        <w:pStyle w:val="EndNoteBibliography"/>
        <w:rPr>
          <w:noProof/>
        </w:rPr>
      </w:pPr>
      <w:bookmarkStart w:id="87" w:name="_ENREF_88"/>
      <w:r w:rsidRPr="00B4478B">
        <w:rPr>
          <w:noProof/>
        </w:rPr>
        <w:t>88.</w:t>
      </w:r>
      <w:r w:rsidRPr="00B4478B">
        <w:rPr>
          <w:noProof/>
        </w:rPr>
        <w:tab/>
        <w:t>Corbett EL, Churchyard GJ, Clayton TC, et al. HIV infection and silicosis: the impact of two potent risk factors on the incidence of mycobacterial disease in South African miners. Aids 2000;14:2759-68.</w:t>
      </w:r>
      <w:bookmarkEnd w:id="87"/>
    </w:p>
    <w:p w14:paraId="7A698C33" w14:textId="77777777" w:rsidR="00B4478B" w:rsidRPr="00B4478B" w:rsidRDefault="00B4478B" w:rsidP="00B4478B">
      <w:pPr>
        <w:pStyle w:val="EndNoteBibliography"/>
        <w:rPr>
          <w:noProof/>
        </w:rPr>
      </w:pPr>
      <w:bookmarkStart w:id="88" w:name="_ENREF_89"/>
      <w:r w:rsidRPr="00B4478B">
        <w:rPr>
          <w:noProof/>
        </w:rPr>
        <w:t>89.</w:t>
      </w:r>
      <w:r w:rsidRPr="00B4478B">
        <w:rPr>
          <w:noProof/>
        </w:rPr>
        <w:tab/>
        <w:t>Jeena PM, Coovadia HM, Thula SA, Blythe D, Buckels NJ, Chetty R. Persistent and chronic lung disease in HIV-1 infected and uninfected African children. Aids 1998;12:1185-93.</w:t>
      </w:r>
      <w:bookmarkEnd w:id="88"/>
    </w:p>
    <w:p w14:paraId="63930099" w14:textId="77777777" w:rsidR="00B4478B" w:rsidRPr="00B4478B" w:rsidRDefault="00B4478B" w:rsidP="00B4478B">
      <w:pPr>
        <w:pStyle w:val="EndNoteBibliography"/>
        <w:rPr>
          <w:noProof/>
        </w:rPr>
      </w:pPr>
      <w:bookmarkStart w:id="89" w:name="_ENREF_90"/>
      <w:r w:rsidRPr="00B4478B">
        <w:rPr>
          <w:noProof/>
        </w:rPr>
        <w:t>90.</w:t>
      </w:r>
      <w:r w:rsidRPr="00B4478B">
        <w:rPr>
          <w:noProof/>
        </w:rPr>
        <w:tab/>
        <w:t>Sharland M, Gibb DM, Holland F. Respiratory morbidity from lymphocytic interstitial pneumonitis (LIP) in vertically acquired HIV infection. Arch Dis Child 1997;76:334-6.</w:t>
      </w:r>
      <w:bookmarkEnd w:id="89"/>
    </w:p>
    <w:p w14:paraId="1A6C01D0" w14:textId="77777777" w:rsidR="00B4478B" w:rsidRPr="00B4478B" w:rsidRDefault="00B4478B" w:rsidP="00B4478B">
      <w:pPr>
        <w:pStyle w:val="EndNoteBibliography"/>
        <w:rPr>
          <w:noProof/>
        </w:rPr>
      </w:pPr>
      <w:bookmarkStart w:id="90" w:name="_ENREF_91"/>
      <w:r w:rsidRPr="00B4478B">
        <w:rPr>
          <w:noProof/>
        </w:rPr>
        <w:t>91.</w:t>
      </w:r>
      <w:r w:rsidRPr="00B4478B">
        <w:rPr>
          <w:noProof/>
        </w:rPr>
        <w:tab/>
        <w:t>Barnett CF, Hsue PY. Human immunodeficiency virus-associated pulmonary arterial hypertension. Clinics in chest medicine 2013;34:283-92.</w:t>
      </w:r>
      <w:bookmarkEnd w:id="90"/>
    </w:p>
    <w:p w14:paraId="3AA76605" w14:textId="77777777" w:rsidR="00B4478B" w:rsidRPr="00B4478B" w:rsidRDefault="00B4478B" w:rsidP="00B4478B">
      <w:pPr>
        <w:pStyle w:val="EndNoteBibliography"/>
        <w:rPr>
          <w:noProof/>
        </w:rPr>
      </w:pPr>
      <w:bookmarkStart w:id="91" w:name="_ENREF_92"/>
      <w:r w:rsidRPr="00B4478B">
        <w:rPr>
          <w:noProof/>
        </w:rPr>
        <w:t>92.</w:t>
      </w:r>
      <w:r w:rsidRPr="00B4478B">
        <w:rPr>
          <w:noProof/>
        </w:rPr>
        <w:tab/>
        <w:t>J G Hakim JAM, S Siziya. Myocardial dysfunction in humanimmunodeficiency virus infection: an echocardiographic study of 157 patients in hospital in Zimbabwe. Heart 1996;76.</w:t>
      </w:r>
      <w:bookmarkEnd w:id="91"/>
    </w:p>
    <w:p w14:paraId="2942F332" w14:textId="77777777" w:rsidR="00B4478B" w:rsidRPr="00B4478B" w:rsidRDefault="00B4478B" w:rsidP="00B4478B">
      <w:pPr>
        <w:pStyle w:val="EndNoteBibliography"/>
        <w:rPr>
          <w:noProof/>
        </w:rPr>
      </w:pPr>
      <w:bookmarkStart w:id="92" w:name="_ENREF_93"/>
      <w:r w:rsidRPr="00B4478B">
        <w:rPr>
          <w:noProof/>
        </w:rPr>
        <w:t>93.</w:t>
      </w:r>
      <w:r w:rsidRPr="00B4478B">
        <w:rPr>
          <w:noProof/>
        </w:rPr>
        <w:tab/>
        <w:t>Olusegun-Joseph DA, Ajuluchukwu JN, Okany CC, Mbakwem AC, Oke DA, Okubadejo NU. Echocardiographic patterns in treatment-naive HIV-positive patients in Lagos, south-west Nigeria. Cardiovascular journal of Africa 2012;23:e1-6.</w:t>
      </w:r>
      <w:bookmarkEnd w:id="92"/>
    </w:p>
    <w:p w14:paraId="25BF3DB5" w14:textId="77777777" w:rsidR="00B4478B" w:rsidRPr="00B4478B" w:rsidRDefault="00B4478B" w:rsidP="00B4478B">
      <w:pPr>
        <w:pStyle w:val="EndNoteBibliography"/>
        <w:rPr>
          <w:noProof/>
        </w:rPr>
      </w:pPr>
      <w:bookmarkStart w:id="93" w:name="_ENREF_94"/>
      <w:r w:rsidRPr="00B4478B">
        <w:rPr>
          <w:noProof/>
        </w:rPr>
        <w:t>94.</w:t>
      </w:r>
      <w:r w:rsidRPr="00B4478B">
        <w:rPr>
          <w:noProof/>
        </w:rPr>
        <w:tab/>
        <w:t>Jain N, Reddy DH, Verma SP, et al. Cardiac abnormalities in HIV-positive patients: results from an observational study in India. Journal of the International Association of Providers of AIDS Care 2014;13:40-6.</w:t>
      </w:r>
      <w:bookmarkEnd w:id="93"/>
    </w:p>
    <w:p w14:paraId="7F557D76" w14:textId="77777777" w:rsidR="00B4478B" w:rsidRPr="00B4478B" w:rsidRDefault="00B4478B" w:rsidP="00B4478B">
      <w:pPr>
        <w:pStyle w:val="EndNoteBibliography"/>
        <w:rPr>
          <w:noProof/>
        </w:rPr>
      </w:pPr>
      <w:bookmarkStart w:id="94" w:name="_ENREF_95"/>
      <w:r w:rsidRPr="00B4478B">
        <w:rPr>
          <w:noProof/>
        </w:rPr>
        <w:t>95.</w:t>
      </w:r>
      <w:r w:rsidRPr="00B4478B">
        <w:rPr>
          <w:noProof/>
        </w:rPr>
        <w:tab/>
        <w:t>Luo L, Zeng Y, Li T, et al. Prospective echocardiographic assessment of cardiac structure and function in Chinese persons living with HIV. Clin Infect Dis 2014;58:1459-66.</w:t>
      </w:r>
      <w:bookmarkEnd w:id="94"/>
    </w:p>
    <w:p w14:paraId="5D41002A" w14:textId="77777777" w:rsidR="00B4478B" w:rsidRPr="00B4478B" w:rsidRDefault="00B4478B" w:rsidP="00B4478B">
      <w:pPr>
        <w:pStyle w:val="EndNoteBibliography"/>
        <w:rPr>
          <w:noProof/>
        </w:rPr>
      </w:pPr>
      <w:bookmarkStart w:id="95" w:name="_ENREF_96"/>
      <w:r w:rsidRPr="00B4478B">
        <w:rPr>
          <w:noProof/>
        </w:rPr>
        <w:t>96.</w:t>
      </w:r>
      <w:r w:rsidRPr="00B4478B">
        <w:rPr>
          <w:noProof/>
        </w:rPr>
        <w:tab/>
        <w:t>Ntsekhe M, Mayosi BM. Cardiac manifestations of HIV infection: an African perspective. Nature clinical practice Cardiovascular medicine 2009;6:120-7.</w:t>
      </w:r>
      <w:bookmarkEnd w:id="95"/>
    </w:p>
    <w:p w14:paraId="14754687" w14:textId="77777777" w:rsidR="00B4478B" w:rsidRPr="00B4478B" w:rsidRDefault="00B4478B" w:rsidP="00B4478B">
      <w:pPr>
        <w:pStyle w:val="EndNoteBibliography"/>
        <w:rPr>
          <w:noProof/>
        </w:rPr>
      </w:pPr>
      <w:bookmarkStart w:id="96" w:name="_ENREF_97"/>
      <w:r w:rsidRPr="00B4478B">
        <w:rPr>
          <w:noProof/>
        </w:rPr>
        <w:t>97.</w:t>
      </w:r>
      <w:r w:rsidRPr="00B4478B">
        <w:rPr>
          <w:noProof/>
        </w:rPr>
        <w:tab/>
        <w:t>Stein L, Urban MI, O'Connell D, et al. The spectrum of human immunodeficiency virus-associated cancers in a South African black population: results from a case-control study, 1995-2004. Int J Cancer 2008;122:2260-5.</w:t>
      </w:r>
      <w:bookmarkEnd w:id="96"/>
    </w:p>
    <w:p w14:paraId="2D820547" w14:textId="77777777" w:rsidR="00B4478B" w:rsidRPr="00B4478B" w:rsidRDefault="00B4478B" w:rsidP="00B4478B">
      <w:pPr>
        <w:pStyle w:val="EndNoteBibliography"/>
        <w:rPr>
          <w:noProof/>
        </w:rPr>
      </w:pPr>
      <w:bookmarkStart w:id="97" w:name="_ENREF_98"/>
      <w:r w:rsidRPr="00B4478B">
        <w:rPr>
          <w:noProof/>
        </w:rPr>
        <w:t>98.</w:t>
      </w:r>
      <w:r w:rsidRPr="00B4478B">
        <w:rPr>
          <w:noProof/>
        </w:rPr>
        <w:tab/>
        <w:t>Hou W, Fu J, Ge Y, Du J, Hua S. Incidence and risk of lung cancer in HIV-infected patients. J Cancer Res Clin Oncol 2013;139:1781-94.</w:t>
      </w:r>
      <w:bookmarkEnd w:id="97"/>
    </w:p>
    <w:p w14:paraId="6225C4CD" w14:textId="77777777" w:rsidR="00B4478B" w:rsidRPr="00B4478B" w:rsidRDefault="00B4478B" w:rsidP="00B4478B">
      <w:pPr>
        <w:pStyle w:val="EndNoteBibliography"/>
        <w:rPr>
          <w:noProof/>
        </w:rPr>
      </w:pPr>
      <w:bookmarkStart w:id="98" w:name="_ENREF_99"/>
      <w:r w:rsidRPr="00B4478B">
        <w:rPr>
          <w:noProof/>
        </w:rPr>
        <w:t>99.</w:t>
      </w:r>
      <w:r w:rsidRPr="00B4478B">
        <w:rPr>
          <w:noProof/>
        </w:rPr>
        <w:tab/>
        <w:t>Mbulaiteye SM, Katabira ET, Wabinga H, et al. Spectrum of cancers among HIV-infected persons in Africa: the Uganda AIDS-Cancer Registry Match Study. Int J Cancer 2006;118:985-90.</w:t>
      </w:r>
      <w:bookmarkEnd w:id="98"/>
    </w:p>
    <w:p w14:paraId="237468E0" w14:textId="77777777" w:rsidR="00B4478B" w:rsidRPr="00B4478B" w:rsidRDefault="00B4478B" w:rsidP="00B4478B">
      <w:pPr>
        <w:pStyle w:val="EndNoteBibliography"/>
        <w:rPr>
          <w:noProof/>
        </w:rPr>
      </w:pPr>
      <w:bookmarkStart w:id="99" w:name="_ENREF_100"/>
      <w:r w:rsidRPr="00B4478B">
        <w:rPr>
          <w:noProof/>
        </w:rPr>
        <w:t>100.</w:t>
      </w:r>
      <w:r w:rsidRPr="00B4478B">
        <w:rPr>
          <w:noProof/>
        </w:rPr>
        <w:tab/>
        <w:t>Pinto Neto LF, Milanez Mda C, Golub JE, Miranda AE. Malignancies in HIV/AIDS patients attending an outpatient clinic in Vitoria, State of Espirito Santo, Brazil. Revista da Sociedade Brasileira de Medicina Tropical 2012;45:687-90.</w:t>
      </w:r>
      <w:bookmarkEnd w:id="99"/>
    </w:p>
    <w:p w14:paraId="7B9CC0F9" w14:textId="77777777" w:rsidR="00B4478B" w:rsidRPr="00B4478B" w:rsidRDefault="00B4478B" w:rsidP="00B4478B">
      <w:pPr>
        <w:pStyle w:val="EndNoteBibliography"/>
        <w:rPr>
          <w:noProof/>
        </w:rPr>
      </w:pPr>
      <w:bookmarkStart w:id="100" w:name="_ENREF_101"/>
      <w:r w:rsidRPr="00B4478B">
        <w:rPr>
          <w:noProof/>
        </w:rPr>
        <w:t>101.</w:t>
      </w:r>
      <w:r w:rsidRPr="00B4478B">
        <w:rPr>
          <w:noProof/>
        </w:rPr>
        <w:tab/>
        <w:t>Fitzmaurice C, Dicker D, Pain A, et al. The Global Burden of Cancer 2013. JAMA oncology 2015;1:505-27.</w:t>
      </w:r>
      <w:bookmarkEnd w:id="100"/>
    </w:p>
    <w:p w14:paraId="7D9B6411" w14:textId="77777777" w:rsidR="00B4478B" w:rsidRPr="00B4478B" w:rsidRDefault="00B4478B" w:rsidP="00B4478B">
      <w:pPr>
        <w:pStyle w:val="EndNoteBibliography"/>
        <w:rPr>
          <w:noProof/>
        </w:rPr>
      </w:pPr>
      <w:bookmarkStart w:id="101" w:name="_ENREF_102"/>
      <w:r w:rsidRPr="00B4478B">
        <w:rPr>
          <w:noProof/>
        </w:rPr>
        <w:t>102.</w:t>
      </w:r>
      <w:r w:rsidRPr="00B4478B">
        <w:rPr>
          <w:noProof/>
        </w:rPr>
        <w:tab/>
        <w:t>Winstone TA, Man SF, Hull M, Montaner JS, Sin DD. Epidemic of lung cancer in patients with HIV infection. Chest 2013;143:305-14.</w:t>
      </w:r>
      <w:bookmarkEnd w:id="101"/>
    </w:p>
    <w:p w14:paraId="4FDB0452" w14:textId="77777777" w:rsidR="00B4478B" w:rsidRPr="00B4478B" w:rsidRDefault="00B4478B" w:rsidP="00B4478B">
      <w:pPr>
        <w:pStyle w:val="EndNoteBibliography"/>
        <w:rPr>
          <w:noProof/>
        </w:rPr>
      </w:pPr>
      <w:bookmarkStart w:id="102" w:name="_ENREF_103"/>
      <w:r w:rsidRPr="00B4478B">
        <w:rPr>
          <w:noProof/>
        </w:rPr>
        <w:t>103.</w:t>
      </w:r>
      <w:r w:rsidRPr="00B4478B">
        <w:rPr>
          <w:noProof/>
        </w:rPr>
        <w:tab/>
        <w:t>Hirschhorn LR, Kaaya SF, Garrity PS, Chopyak E, Fawzi MC. Cancer and the 'other' noncommunicable chronic diseases in older people living with HIV/AIDS in resource-limited settings: a challenge to success. Aids 2012;26 Suppl 1:S65-75.</w:t>
      </w:r>
      <w:bookmarkEnd w:id="102"/>
    </w:p>
    <w:p w14:paraId="7D754B02" w14:textId="77777777" w:rsidR="00B4478B" w:rsidRPr="00B4478B" w:rsidRDefault="00B4478B" w:rsidP="00B4478B">
      <w:pPr>
        <w:pStyle w:val="EndNoteBibliography"/>
        <w:rPr>
          <w:noProof/>
        </w:rPr>
      </w:pPr>
      <w:bookmarkStart w:id="103" w:name="_ENREF_104"/>
      <w:r w:rsidRPr="00B4478B">
        <w:rPr>
          <w:noProof/>
        </w:rPr>
        <w:t>104.</w:t>
      </w:r>
      <w:r w:rsidRPr="00B4478B">
        <w:rPr>
          <w:noProof/>
        </w:rPr>
        <w:tab/>
        <w:t>Casper C. The increasing burden of HIV-associated malignancies in resource-limited regions. Annual review of medicine 2011;62:157-70.</w:t>
      </w:r>
      <w:bookmarkEnd w:id="103"/>
    </w:p>
    <w:p w14:paraId="1E915607" w14:textId="77777777" w:rsidR="00B4478B" w:rsidRPr="00B4478B" w:rsidRDefault="00B4478B" w:rsidP="00B4478B">
      <w:pPr>
        <w:pStyle w:val="EndNoteBibliography"/>
        <w:rPr>
          <w:noProof/>
        </w:rPr>
      </w:pPr>
      <w:bookmarkStart w:id="104" w:name="_ENREF_105"/>
      <w:r w:rsidRPr="00B4478B">
        <w:rPr>
          <w:noProof/>
        </w:rPr>
        <w:t>105.</w:t>
      </w:r>
      <w:r w:rsidRPr="00B4478B">
        <w:rPr>
          <w:noProof/>
        </w:rPr>
        <w:tab/>
        <w:t>Timblin C, BeruBe K, Churg A, et al. Ambient particulate matter causes activation of the c-jun kinase/stress-activated protein kinase cascade and DNA synthesis in lung epithelial cells. Cancer Res 1998;58:4543-7.</w:t>
      </w:r>
      <w:bookmarkEnd w:id="104"/>
    </w:p>
    <w:p w14:paraId="74D2A1B0" w14:textId="77777777" w:rsidR="00B4478B" w:rsidRPr="00B4478B" w:rsidRDefault="00B4478B" w:rsidP="00B4478B">
      <w:pPr>
        <w:pStyle w:val="EndNoteBibliography"/>
        <w:rPr>
          <w:noProof/>
        </w:rPr>
      </w:pPr>
      <w:bookmarkStart w:id="105" w:name="_ENREF_106"/>
      <w:r w:rsidRPr="00B4478B">
        <w:rPr>
          <w:noProof/>
        </w:rPr>
        <w:t>106.</w:t>
      </w:r>
      <w:r w:rsidRPr="00B4478B">
        <w:rPr>
          <w:noProof/>
        </w:rPr>
        <w:tab/>
        <w:t>Prendergast AJ, Essajee S, Penazzato M. HIV and the Millennium Development Goals. Arch Dis Child 2015;100 Suppl 1:S48-52.</w:t>
      </w:r>
      <w:bookmarkEnd w:id="105"/>
    </w:p>
    <w:p w14:paraId="7B058D26" w14:textId="77777777" w:rsidR="00B4478B" w:rsidRPr="00B4478B" w:rsidRDefault="00B4478B" w:rsidP="00B4478B">
      <w:pPr>
        <w:pStyle w:val="EndNoteBibliography"/>
        <w:rPr>
          <w:noProof/>
        </w:rPr>
      </w:pPr>
      <w:bookmarkStart w:id="106" w:name="_ENREF_107"/>
      <w:r w:rsidRPr="00B4478B">
        <w:rPr>
          <w:noProof/>
        </w:rPr>
        <w:t>107.</w:t>
      </w:r>
      <w:r w:rsidRPr="00B4478B">
        <w:rPr>
          <w:noProof/>
        </w:rPr>
        <w:tab/>
        <w:t>Group TAS, Danel C, Moh R, et al. A Trial of Early Antiretrovirals and Isoniazid Preventive Therapy in Africa. N Engl J Med 2015;373:808-22.</w:t>
      </w:r>
      <w:bookmarkEnd w:id="106"/>
    </w:p>
    <w:p w14:paraId="1B427745" w14:textId="77777777" w:rsidR="00B4478B" w:rsidRPr="00B4478B" w:rsidRDefault="00B4478B" w:rsidP="00B4478B">
      <w:pPr>
        <w:pStyle w:val="EndNoteBibliography"/>
        <w:rPr>
          <w:noProof/>
        </w:rPr>
      </w:pPr>
      <w:bookmarkStart w:id="107" w:name="_ENREF_108"/>
      <w:r w:rsidRPr="00B4478B">
        <w:rPr>
          <w:noProof/>
        </w:rPr>
        <w:t>108.</w:t>
      </w:r>
      <w:r w:rsidRPr="00B4478B">
        <w:rPr>
          <w:noProof/>
        </w:rPr>
        <w:tab/>
        <w:t>Insight Start Study Group. Initiation of Antiretroviral Therapy in Early Asymptomatic HIV Infection. N Engl J Med 2015.</w:t>
      </w:r>
      <w:bookmarkEnd w:id="107"/>
    </w:p>
    <w:p w14:paraId="409AAB3F" w14:textId="77777777" w:rsidR="00B4478B" w:rsidRPr="00B4478B" w:rsidRDefault="00B4478B" w:rsidP="00B4478B">
      <w:pPr>
        <w:pStyle w:val="EndNoteBibliography"/>
        <w:rPr>
          <w:noProof/>
        </w:rPr>
      </w:pPr>
      <w:bookmarkStart w:id="108" w:name="_ENREF_109"/>
      <w:r w:rsidRPr="00B4478B">
        <w:rPr>
          <w:noProof/>
        </w:rPr>
        <w:t>109.</w:t>
      </w:r>
      <w:r w:rsidRPr="00B4478B">
        <w:rPr>
          <w:noProof/>
        </w:rPr>
        <w:tab/>
        <w:t>Munro SA, Lewin SA, Smith HJ, Engel ME, Fretheim A, Volmink J. Patient adherence to tuberculosis treatment: a systematic review of qualitative research. PLoS Med 2007;4:e238.</w:t>
      </w:r>
      <w:bookmarkEnd w:id="108"/>
    </w:p>
    <w:p w14:paraId="3E93E5C3" w14:textId="77777777" w:rsidR="00B4478B" w:rsidRPr="00B4478B" w:rsidRDefault="00B4478B" w:rsidP="00B4478B">
      <w:pPr>
        <w:pStyle w:val="EndNoteBibliography"/>
        <w:rPr>
          <w:noProof/>
        </w:rPr>
      </w:pPr>
      <w:bookmarkStart w:id="109" w:name="_ENREF_110"/>
      <w:r w:rsidRPr="00B4478B">
        <w:rPr>
          <w:noProof/>
        </w:rPr>
        <w:t>110.</w:t>
      </w:r>
      <w:r w:rsidRPr="00B4478B">
        <w:rPr>
          <w:noProof/>
        </w:rPr>
        <w:tab/>
        <w:t>Sabaté E. Adherence to long-term therapies: evidence for action: World Health Organization; 2003.</w:t>
      </w:r>
      <w:bookmarkEnd w:id="109"/>
    </w:p>
    <w:p w14:paraId="5D378145" w14:textId="77777777" w:rsidR="00B4478B" w:rsidRPr="00B4478B" w:rsidRDefault="00B4478B" w:rsidP="00B4478B">
      <w:pPr>
        <w:pStyle w:val="EndNoteBibliography"/>
        <w:rPr>
          <w:noProof/>
        </w:rPr>
      </w:pPr>
      <w:bookmarkStart w:id="110" w:name="_ENREF_111"/>
      <w:r w:rsidRPr="00B4478B">
        <w:rPr>
          <w:noProof/>
        </w:rPr>
        <w:t>111.</w:t>
      </w:r>
      <w:r w:rsidRPr="00B4478B">
        <w:rPr>
          <w:noProof/>
        </w:rPr>
        <w:tab/>
        <w:t>Mitiku H, Weldegebreal F, Teklemariam Z. Magnitude of opportunistic infections and associated factors in HIV-infected adults on antiretroviral therapy in eastern Ethiopia. HIV AIDS (Auckl) 2015;7:137-44.</w:t>
      </w:r>
      <w:bookmarkEnd w:id="110"/>
    </w:p>
    <w:p w14:paraId="000830E5" w14:textId="77777777" w:rsidR="00B4478B" w:rsidRPr="00B4478B" w:rsidRDefault="00B4478B" w:rsidP="00B4478B">
      <w:pPr>
        <w:pStyle w:val="EndNoteBibliography"/>
        <w:rPr>
          <w:noProof/>
        </w:rPr>
      </w:pPr>
      <w:bookmarkStart w:id="111" w:name="_ENREF_112"/>
      <w:r w:rsidRPr="00B4478B">
        <w:rPr>
          <w:noProof/>
        </w:rPr>
        <w:t>112.</w:t>
      </w:r>
      <w:r w:rsidRPr="00B4478B">
        <w:rPr>
          <w:noProof/>
        </w:rPr>
        <w:tab/>
        <w:t>Rubaihayo J, Tumwesigye NM, Konde-Lule J. Trends in prevalence of selected opportunistic infections associated with HIV/AIDS in Uganda. BMC Infect Dis 2015;15:187.</w:t>
      </w:r>
      <w:bookmarkEnd w:id="111"/>
    </w:p>
    <w:p w14:paraId="58968B72" w14:textId="77777777" w:rsidR="00B4478B" w:rsidRPr="00B4478B" w:rsidRDefault="00B4478B" w:rsidP="00B4478B">
      <w:pPr>
        <w:pStyle w:val="EndNoteBibliography"/>
        <w:rPr>
          <w:noProof/>
        </w:rPr>
      </w:pPr>
      <w:bookmarkStart w:id="112" w:name="_ENREF_113"/>
      <w:r w:rsidRPr="00B4478B">
        <w:rPr>
          <w:noProof/>
        </w:rPr>
        <w:t>113.</w:t>
      </w:r>
      <w:r w:rsidRPr="00B4478B">
        <w:rPr>
          <w:noProof/>
        </w:rPr>
        <w:tab/>
        <w:t>Prentice AM, Moore SE. Early programming of adult diseases in resource poor countries. Arch Dis Child 2005;90:429-32.</w:t>
      </w:r>
      <w:bookmarkEnd w:id="112"/>
    </w:p>
    <w:p w14:paraId="529EF0EC" w14:textId="77777777" w:rsidR="00B4478B" w:rsidRPr="00B4478B" w:rsidRDefault="00B4478B" w:rsidP="00B4478B">
      <w:pPr>
        <w:pStyle w:val="EndNoteBibliography"/>
        <w:rPr>
          <w:noProof/>
        </w:rPr>
      </w:pPr>
      <w:bookmarkStart w:id="113" w:name="_ENREF_114"/>
      <w:r w:rsidRPr="00B4478B">
        <w:rPr>
          <w:noProof/>
        </w:rPr>
        <w:t>114.</w:t>
      </w:r>
      <w:r w:rsidRPr="00B4478B">
        <w:rPr>
          <w:noProof/>
        </w:rPr>
        <w:tab/>
        <w:t>Hemkens LG, Bucher HC. HIV infection and cardiovascular disease. European heart journal 2014;35:1373-81.</w:t>
      </w:r>
      <w:bookmarkEnd w:id="113"/>
    </w:p>
    <w:p w14:paraId="5AFC1F41" w14:textId="77777777" w:rsidR="00B4478B" w:rsidRPr="00B4478B" w:rsidRDefault="00B4478B" w:rsidP="00B4478B">
      <w:pPr>
        <w:pStyle w:val="EndNoteBibliography"/>
        <w:rPr>
          <w:noProof/>
        </w:rPr>
      </w:pPr>
      <w:bookmarkStart w:id="114" w:name="_ENREF_115"/>
      <w:r w:rsidRPr="00B4478B">
        <w:rPr>
          <w:noProof/>
        </w:rPr>
        <w:t>115.</w:t>
      </w:r>
      <w:r w:rsidRPr="00B4478B">
        <w:rPr>
          <w:noProof/>
        </w:rPr>
        <w:tab/>
        <w:t>Stern DA, Morgan WJ, Wright AL, Guerra S, Martinez FD. Poor airway function in early infancy and lung function by age 22 years: a non-selective longitudinal cohort study. Lancet 2007;370:758-64.</w:t>
      </w:r>
      <w:bookmarkEnd w:id="114"/>
    </w:p>
    <w:p w14:paraId="003869F5" w14:textId="77777777" w:rsidR="00B4478B" w:rsidRPr="00B4478B" w:rsidRDefault="00B4478B" w:rsidP="00B4478B">
      <w:pPr>
        <w:pStyle w:val="EndNoteBibliography"/>
        <w:rPr>
          <w:noProof/>
        </w:rPr>
      </w:pPr>
      <w:bookmarkStart w:id="115" w:name="_ENREF_116"/>
      <w:r w:rsidRPr="00B4478B">
        <w:rPr>
          <w:noProof/>
        </w:rPr>
        <w:t>116.</w:t>
      </w:r>
      <w:r w:rsidRPr="00B4478B">
        <w:rPr>
          <w:noProof/>
        </w:rPr>
        <w:tab/>
        <w:t>Bisgaard H, Jensen SM, Bonnelykke K. Interaction between asthma and lung function growth in early life. Am J Respir Crit Care Med 2012;185:1183-9.</w:t>
      </w:r>
      <w:bookmarkEnd w:id="115"/>
    </w:p>
    <w:p w14:paraId="7D4775F5" w14:textId="77777777" w:rsidR="00B4478B" w:rsidRPr="00B4478B" w:rsidRDefault="00B4478B" w:rsidP="00B4478B">
      <w:pPr>
        <w:pStyle w:val="EndNoteBibliography"/>
        <w:rPr>
          <w:noProof/>
        </w:rPr>
      </w:pPr>
      <w:bookmarkStart w:id="116" w:name="_ENREF_117"/>
      <w:r w:rsidRPr="00B4478B">
        <w:rPr>
          <w:noProof/>
        </w:rPr>
        <w:t>117.</w:t>
      </w:r>
      <w:r w:rsidRPr="00B4478B">
        <w:rPr>
          <w:noProof/>
        </w:rPr>
        <w:tab/>
        <w:t>Stocks J, Sonnappa S. Early life influences on the development of chronic obstructive pulmonary disease. Therapeutic advances in respiratory disease 2013;7:161-73.</w:t>
      </w:r>
      <w:bookmarkEnd w:id="116"/>
    </w:p>
    <w:p w14:paraId="46402135" w14:textId="77777777" w:rsidR="00B4478B" w:rsidRPr="00B4478B" w:rsidRDefault="00B4478B" w:rsidP="00B4478B">
      <w:pPr>
        <w:pStyle w:val="EndNoteBibliography"/>
        <w:rPr>
          <w:noProof/>
        </w:rPr>
      </w:pPr>
      <w:bookmarkStart w:id="117" w:name="_ENREF_118"/>
      <w:r w:rsidRPr="00B4478B">
        <w:rPr>
          <w:noProof/>
        </w:rPr>
        <w:t>118.</w:t>
      </w:r>
      <w:r w:rsidRPr="00B4478B">
        <w:rPr>
          <w:noProof/>
        </w:rPr>
        <w:tab/>
        <w:t>Black RE, Allen LH, Bhutta ZA, et al. Maternal and child undernutrition: global and regional exposures and health consequences. Lancet 2008;371:243-60.</w:t>
      </w:r>
      <w:bookmarkEnd w:id="117"/>
    </w:p>
    <w:p w14:paraId="0DF87376" w14:textId="77777777" w:rsidR="00B4478B" w:rsidRPr="00B4478B" w:rsidRDefault="00B4478B" w:rsidP="00B4478B">
      <w:pPr>
        <w:pStyle w:val="EndNoteBibliography"/>
        <w:rPr>
          <w:noProof/>
        </w:rPr>
      </w:pPr>
      <w:bookmarkStart w:id="118" w:name="_ENREF_119"/>
      <w:r w:rsidRPr="00B4478B">
        <w:rPr>
          <w:noProof/>
        </w:rPr>
        <w:t>119.</w:t>
      </w:r>
      <w:r w:rsidRPr="00B4478B">
        <w:rPr>
          <w:noProof/>
        </w:rPr>
        <w:tab/>
        <w:t>Irlam JH, Visser MM, Rollins NN, Siegfried N. Micronutrient supplementation in children and adults with HIV infection. Cochrane Database Syst Rev 2010:CD003650.</w:t>
      </w:r>
      <w:bookmarkEnd w:id="118"/>
    </w:p>
    <w:p w14:paraId="2DDA789A" w14:textId="77777777" w:rsidR="00B4478B" w:rsidRPr="00B4478B" w:rsidRDefault="00B4478B" w:rsidP="00B4478B">
      <w:pPr>
        <w:pStyle w:val="EndNoteBibliography"/>
        <w:rPr>
          <w:noProof/>
        </w:rPr>
      </w:pPr>
      <w:bookmarkStart w:id="119" w:name="_ENREF_120"/>
      <w:r w:rsidRPr="00B4478B">
        <w:rPr>
          <w:noProof/>
        </w:rPr>
        <w:t>120.</w:t>
      </w:r>
      <w:r w:rsidRPr="00B4478B">
        <w:rPr>
          <w:noProof/>
        </w:rPr>
        <w:tab/>
        <w:t>Bobat R, Coovadia H, Stephen C, et al. Safety and efficacy of zinc supplementation for children with HIV-1 infection in South Africa: a randomised double-blind placebo-controlled trial. Lancet 2005;366:1862-7.</w:t>
      </w:r>
      <w:bookmarkEnd w:id="119"/>
    </w:p>
    <w:p w14:paraId="7554C3C1" w14:textId="77777777" w:rsidR="00B4478B" w:rsidRPr="00B4478B" w:rsidRDefault="00B4478B" w:rsidP="00B4478B">
      <w:pPr>
        <w:pStyle w:val="EndNoteBibliography"/>
        <w:rPr>
          <w:noProof/>
        </w:rPr>
      </w:pPr>
      <w:bookmarkStart w:id="120" w:name="_ENREF_121"/>
      <w:r w:rsidRPr="00B4478B">
        <w:rPr>
          <w:noProof/>
        </w:rPr>
        <w:t>121.</w:t>
      </w:r>
      <w:r w:rsidRPr="00B4478B">
        <w:rPr>
          <w:noProof/>
        </w:rPr>
        <w:tab/>
        <w:t>Lim SS, Vos T, Flaxman AD, et al. A comparative risk assessment of burden of disease and injury attributable to 67 risk factors and risk factor clusters in 21 regions, 1990-2010: a systematic analysis for the Global Burden of Disease Study 2010. Lancet 2012;380:2224-60.</w:t>
      </w:r>
      <w:bookmarkEnd w:id="120"/>
    </w:p>
    <w:p w14:paraId="7C4AB2AC" w14:textId="77777777" w:rsidR="00B4478B" w:rsidRPr="00B4478B" w:rsidRDefault="00B4478B" w:rsidP="00B4478B">
      <w:pPr>
        <w:pStyle w:val="EndNoteBibliography"/>
        <w:rPr>
          <w:noProof/>
        </w:rPr>
      </w:pPr>
      <w:bookmarkStart w:id="121" w:name="_ENREF_122"/>
      <w:r w:rsidRPr="00B4478B">
        <w:rPr>
          <w:noProof/>
        </w:rPr>
        <w:t>122.</w:t>
      </w:r>
      <w:r w:rsidRPr="00B4478B">
        <w:rPr>
          <w:noProof/>
        </w:rPr>
        <w:tab/>
        <w:t>Kurmi OP, Semple S, Simkhada P, Smith WC, Ayres JG. COPD and chronic bronchitis risk of indoor air pollution from solid fuel: a systematic review and meta-analysis. Thorax 2010;65:221-8.</w:t>
      </w:r>
      <w:bookmarkEnd w:id="121"/>
    </w:p>
    <w:p w14:paraId="40F3813D" w14:textId="77777777" w:rsidR="00B4478B" w:rsidRPr="00B4478B" w:rsidRDefault="00B4478B" w:rsidP="00B4478B">
      <w:pPr>
        <w:pStyle w:val="EndNoteBibliography"/>
        <w:rPr>
          <w:noProof/>
        </w:rPr>
      </w:pPr>
      <w:bookmarkStart w:id="122" w:name="_ENREF_123"/>
      <w:r w:rsidRPr="00B4478B">
        <w:rPr>
          <w:noProof/>
        </w:rPr>
        <w:t>123.</w:t>
      </w:r>
      <w:r w:rsidRPr="00B4478B">
        <w:rPr>
          <w:noProof/>
        </w:rPr>
        <w:tab/>
        <w:t>Sumpter C, Chandramohan D. Systematic review and meta-analysis of the associations between indoor air pollution and tuberculosis. Trop Med Int Health 2013;18:101-8.</w:t>
      </w:r>
      <w:bookmarkEnd w:id="122"/>
    </w:p>
    <w:p w14:paraId="2CCB288E" w14:textId="77777777" w:rsidR="00B4478B" w:rsidRPr="00B4478B" w:rsidRDefault="00B4478B" w:rsidP="00B4478B">
      <w:pPr>
        <w:pStyle w:val="EndNoteBibliography"/>
        <w:rPr>
          <w:noProof/>
        </w:rPr>
      </w:pPr>
      <w:bookmarkStart w:id="123" w:name="_ENREF_124"/>
      <w:r w:rsidRPr="00B4478B">
        <w:rPr>
          <w:noProof/>
        </w:rPr>
        <w:t>124.</w:t>
      </w:r>
      <w:r w:rsidRPr="00B4478B">
        <w:rPr>
          <w:noProof/>
        </w:rPr>
        <w:tab/>
        <w:t>van Zyl Smit RN, Pai M, Yew WW, et al. Global lung health: the colliding epidemics of tuberculosis, tobacco smoking, HIV and COPD. Eur Respir J 2010;35:27-33.</w:t>
      </w:r>
      <w:bookmarkEnd w:id="123"/>
    </w:p>
    <w:p w14:paraId="16BCAAC3" w14:textId="77777777" w:rsidR="00B4478B" w:rsidRPr="00B4478B" w:rsidRDefault="00B4478B" w:rsidP="00B4478B">
      <w:pPr>
        <w:pStyle w:val="EndNoteBibliography"/>
        <w:rPr>
          <w:noProof/>
        </w:rPr>
      </w:pPr>
      <w:bookmarkStart w:id="124" w:name="_ENREF_125"/>
      <w:r w:rsidRPr="00B4478B">
        <w:rPr>
          <w:noProof/>
        </w:rPr>
        <w:t>125.</w:t>
      </w:r>
      <w:r w:rsidRPr="00B4478B">
        <w:rPr>
          <w:noProof/>
        </w:rPr>
        <w:tab/>
        <w:t>Deeks SG, Lewin SR, Havlir DV. The end of AIDS: HIV infection as a chronic disease. Lancet 2013;382:1525-33.</w:t>
      </w:r>
      <w:bookmarkEnd w:id="124"/>
    </w:p>
    <w:p w14:paraId="300CDC6A" w14:textId="77777777" w:rsidR="00B4478B" w:rsidRPr="00B4478B" w:rsidRDefault="00B4478B" w:rsidP="00B4478B">
      <w:pPr>
        <w:pStyle w:val="EndNoteBibliography"/>
        <w:rPr>
          <w:noProof/>
        </w:rPr>
      </w:pPr>
      <w:bookmarkStart w:id="125" w:name="_ENREF_126"/>
      <w:r w:rsidRPr="00B4478B">
        <w:rPr>
          <w:noProof/>
        </w:rPr>
        <w:t>126.</w:t>
      </w:r>
      <w:r w:rsidRPr="00B4478B">
        <w:rPr>
          <w:noProof/>
        </w:rPr>
        <w:tab/>
        <w:t>Crothers K, Thompson BW, Burkhardt K, et al. HIV-associated lung infections and complications in the era of combination antiretroviral therapy. Proc Am Thorac Soc 2011;8:275-81.</w:t>
      </w:r>
      <w:bookmarkEnd w:id="125"/>
    </w:p>
    <w:p w14:paraId="7493EA1B" w14:textId="77777777" w:rsidR="00B4478B" w:rsidRPr="00B4478B" w:rsidRDefault="00B4478B" w:rsidP="00B4478B">
      <w:pPr>
        <w:pStyle w:val="EndNoteBibliography"/>
        <w:rPr>
          <w:noProof/>
        </w:rPr>
      </w:pPr>
      <w:bookmarkStart w:id="126" w:name="_ENREF_127"/>
      <w:r w:rsidRPr="00B4478B">
        <w:rPr>
          <w:noProof/>
        </w:rPr>
        <w:t>127.</w:t>
      </w:r>
      <w:r w:rsidRPr="00B4478B">
        <w:rPr>
          <w:noProof/>
        </w:rPr>
        <w:tab/>
        <w:t>Remais JV, Zeng G, Li G, Tian L, Engelgau MM. Convergence of non-communicable and infectious diseases in low- and middle-income countries. Int J Epidemiol 2013;42:221-7.</w:t>
      </w:r>
      <w:bookmarkEnd w:id="126"/>
    </w:p>
    <w:p w14:paraId="497B3FCE" w14:textId="77777777" w:rsidR="00B4478B" w:rsidRPr="00B4478B" w:rsidRDefault="00B4478B" w:rsidP="00B4478B">
      <w:pPr>
        <w:pStyle w:val="EndNoteBibliography"/>
        <w:rPr>
          <w:noProof/>
        </w:rPr>
      </w:pPr>
      <w:bookmarkStart w:id="127" w:name="_ENREF_128"/>
      <w:r w:rsidRPr="00B4478B">
        <w:rPr>
          <w:noProof/>
        </w:rPr>
        <w:t>128.</w:t>
      </w:r>
      <w:r w:rsidRPr="00B4478B">
        <w:rPr>
          <w:noProof/>
        </w:rPr>
        <w:tab/>
        <w:t>Harpham T. Urban health in developing countries: what do we know and where do we go? Health &amp; place 2009;15:107-16.</w:t>
      </w:r>
      <w:bookmarkEnd w:id="127"/>
    </w:p>
    <w:p w14:paraId="753B24C1" w14:textId="77777777" w:rsidR="00B4478B" w:rsidRPr="00B4478B" w:rsidRDefault="00B4478B" w:rsidP="00B4478B">
      <w:pPr>
        <w:pStyle w:val="EndNoteBibliography"/>
        <w:rPr>
          <w:noProof/>
        </w:rPr>
      </w:pPr>
      <w:bookmarkStart w:id="128" w:name="_ENREF_129"/>
      <w:r w:rsidRPr="00B4478B">
        <w:rPr>
          <w:noProof/>
        </w:rPr>
        <w:t>129.</w:t>
      </w:r>
      <w:r w:rsidRPr="00B4478B">
        <w:rPr>
          <w:noProof/>
        </w:rPr>
        <w:tab/>
        <w:t>Lienhardt C, Fielding K, Sillah J, et al. Risk Factors for Tuberculosis Infection in Sub-Saharan Africa. American Journal of Respiratory and Critical Care Medicine 2003;168:448-55.</w:t>
      </w:r>
      <w:bookmarkEnd w:id="128"/>
    </w:p>
    <w:p w14:paraId="5AA0C898" w14:textId="77777777" w:rsidR="00B4478B" w:rsidRPr="00B4478B" w:rsidRDefault="00B4478B" w:rsidP="00B4478B">
      <w:pPr>
        <w:pStyle w:val="EndNoteBibliography"/>
        <w:rPr>
          <w:noProof/>
        </w:rPr>
      </w:pPr>
      <w:bookmarkStart w:id="129" w:name="_ENREF_130"/>
      <w:r w:rsidRPr="00B4478B">
        <w:rPr>
          <w:noProof/>
        </w:rPr>
        <w:t>130.</w:t>
      </w:r>
      <w:r w:rsidRPr="00B4478B">
        <w:rPr>
          <w:noProof/>
        </w:rPr>
        <w:tab/>
        <w:t>Coker R, McKee M, Atun R, et al. Risk factors for pulmonary tuberculosis in Russia: case-control study2006.</w:t>
      </w:r>
      <w:bookmarkEnd w:id="129"/>
    </w:p>
    <w:p w14:paraId="58D387B1" w14:textId="77777777" w:rsidR="00B4478B" w:rsidRPr="00B4478B" w:rsidRDefault="00B4478B" w:rsidP="00B4478B">
      <w:pPr>
        <w:pStyle w:val="EndNoteBibliography"/>
        <w:rPr>
          <w:noProof/>
        </w:rPr>
      </w:pPr>
      <w:bookmarkStart w:id="130" w:name="_ENREF_131"/>
      <w:r w:rsidRPr="00B4478B">
        <w:rPr>
          <w:noProof/>
        </w:rPr>
        <w:t>131.</w:t>
      </w:r>
      <w:r w:rsidRPr="00B4478B">
        <w:rPr>
          <w:noProof/>
        </w:rPr>
        <w:tab/>
        <w:t>Greer A, Ng V, Fisman D. Climate change and infectious diseases in North America: the road ahead. CMAJ : Canadian Medical Association journal = journal de l'Association medicale canadienne 2008;178:715-22.</w:t>
      </w:r>
      <w:bookmarkEnd w:id="130"/>
    </w:p>
    <w:p w14:paraId="64DF0269" w14:textId="77777777" w:rsidR="00B4478B" w:rsidRPr="00B4478B" w:rsidRDefault="00B4478B" w:rsidP="00B4478B">
      <w:pPr>
        <w:pStyle w:val="EndNoteBibliography"/>
        <w:rPr>
          <w:noProof/>
        </w:rPr>
      </w:pPr>
      <w:bookmarkStart w:id="131" w:name="_ENREF_132"/>
      <w:r w:rsidRPr="00B4478B">
        <w:rPr>
          <w:noProof/>
        </w:rPr>
        <w:t>132.</w:t>
      </w:r>
      <w:r w:rsidRPr="00B4478B">
        <w:rPr>
          <w:noProof/>
        </w:rPr>
        <w:tab/>
        <w:t>Patel P, Hanson DL, Sullivan PS, et al. Incidence of types of cancer among HIV-infected persons compared with the general population in the United States, 1992-2003. Ann Intern Med 2008;148:728-36.</w:t>
      </w:r>
      <w:bookmarkEnd w:id="131"/>
    </w:p>
    <w:p w14:paraId="50761FD0" w14:textId="77777777" w:rsidR="00B4478B" w:rsidRPr="00B4478B" w:rsidRDefault="00B4478B" w:rsidP="00B4478B">
      <w:pPr>
        <w:pStyle w:val="EndNoteBibliography"/>
        <w:rPr>
          <w:noProof/>
        </w:rPr>
      </w:pPr>
      <w:bookmarkStart w:id="132" w:name="_ENREF_133"/>
      <w:r w:rsidRPr="00B4478B">
        <w:rPr>
          <w:noProof/>
        </w:rPr>
        <w:t>133.</w:t>
      </w:r>
      <w:r w:rsidRPr="00B4478B">
        <w:rPr>
          <w:noProof/>
        </w:rPr>
        <w:tab/>
        <w:t>Helleberg M, Afzal S, Kronborg G, et al. Mortality attributable to smoking among HIV-1-infected individuals: a nationwide, population-based cohort study. Clin Infect Dis 2013;56:727-34.</w:t>
      </w:r>
      <w:bookmarkEnd w:id="132"/>
    </w:p>
    <w:p w14:paraId="3F6CD602" w14:textId="77777777" w:rsidR="00B4478B" w:rsidRPr="00B4478B" w:rsidRDefault="00B4478B" w:rsidP="00B4478B">
      <w:pPr>
        <w:pStyle w:val="EndNoteBibliography"/>
        <w:rPr>
          <w:noProof/>
        </w:rPr>
      </w:pPr>
      <w:bookmarkStart w:id="133" w:name="_ENREF_134"/>
      <w:r w:rsidRPr="00B4478B">
        <w:rPr>
          <w:noProof/>
        </w:rPr>
        <w:t>134.</w:t>
      </w:r>
      <w:r w:rsidRPr="00B4478B">
        <w:rPr>
          <w:noProof/>
        </w:rPr>
        <w:tab/>
        <w:t>Jackson-Morris A, Latif E. Strengthening government tobacco control in low- and middle-income countries: a 'must do' for lung health progress. Int J Tuberc Lung Dis 2013;17:997-1000.</w:t>
      </w:r>
      <w:bookmarkEnd w:id="133"/>
    </w:p>
    <w:p w14:paraId="7AAAB4FE" w14:textId="77777777" w:rsidR="00B4478B" w:rsidRPr="00B4478B" w:rsidRDefault="00B4478B" w:rsidP="00B4478B">
      <w:pPr>
        <w:pStyle w:val="EndNoteBibliography"/>
        <w:rPr>
          <w:noProof/>
        </w:rPr>
      </w:pPr>
      <w:bookmarkStart w:id="134" w:name="_ENREF_135"/>
      <w:r w:rsidRPr="00B4478B">
        <w:rPr>
          <w:noProof/>
        </w:rPr>
        <w:t>135.</w:t>
      </w:r>
      <w:r w:rsidRPr="00B4478B">
        <w:rPr>
          <w:noProof/>
        </w:rPr>
        <w:tab/>
        <w:t>Suthar AB, Granich R, Mermin J, Van Rie A. Effect of cotrimoxazole on mortality in HIV-infected adults on antiretroviral therapy: a systematic review and meta-analysis. Bull World Health Organ 2012;90:128C-38C.</w:t>
      </w:r>
      <w:bookmarkEnd w:id="134"/>
    </w:p>
    <w:p w14:paraId="34DA53ED" w14:textId="77777777" w:rsidR="00B4478B" w:rsidRPr="00B4478B" w:rsidRDefault="00B4478B" w:rsidP="00B4478B">
      <w:pPr>
        <w:pStyle w:val="EndNoteBibliography"/>
        <w:rPr>
          <w:noProof/>
        </w:rPr>
      </w:pPr>
      <w:bookmarkStart w:id="135" w:name="_ENREF_136"/>
      <w:r w:rsidRPr="00B4478B">
        <w:rPr>
          <w:noProof/>
        </w:rPr>
        <w:t>136.</w:t>
      </w:r>
      <w:r w:rsidRPr="00B4478B">
        <w:rPr>
          <w:noProof/>
        </w:rPr>
        <w:tab/>
        <w:t>Grimwade K, Swingler GH. Cotrimoxazole prophylaxis for opportunistic infections in children with HIV infection. Cochrane Database Syst Rev 2006:CD003508.</w:t>
      </w:r>
      <w:bookmarkEnd w:id="135"/>
    </w:p>
    <w:p w14:paraId="76CC0B26" w14:textId="77777777" w:rsidR="00B4478B" w:rsidRPr="00B4478B" w:rsidRDefault="00B4478B" w:rsidP="00B4478B">
      <w:pPr>
        <w:pStyle w:val="EndNoteBibliography"/>
        <w:rPr>
          <w:noProof/>
        </w:rPr>
      </w:pPr>
      <w:bookmarkStart w:id="136" w:name="_ENREF_137"/>
      <w:r w:rsidRPr="00B4478B">
        <w:rPr>
          <w:noProof/>
        </w:rPr>
        <w:t>137.</w:t>
      </w:r>
      <w:r w:rsidRPr="00B4478B">
        <w:rPr>
          <w:noProof/>
        </w:rPr>
        <w:tab/>
        <w:t>Dworkin MS, Williamson J, Jones JL, Kaplan JE. Prophylaxis with trimethoprim-sulfamethoxazole for human immunodeficiency virus-infected patients: impact on risk for infectious diseases. Clin Infect Dis 2001;33:393-8.</w:t>
      </w:r>
      <w:bookmarkEnd w:id="136"/>
    </w:p>
    <w:p w14:paraId="725944AB" w14:textId="77777777" w:rsidR="00B4478B" w:rsidRPr="00B4478B" w:rsidRDefault="00B4478B" w:rsidP="00B4478B">
      <w:pPr>
        <w:pStyle w:val="EndNoteBibliography"/>
        <w:rPr>
          <w:noProof/>
        </w:rPr>
      </w:pPr>
      <w:bookmarkStart w:id="137" w:name="_ENREF_138"/>
      <w:r w:rsidRPr="00B4478B">
        <w:rPr>
          <w:noProof/>
        </w:rPr>
        <w:t>138.</w:t>
      </w:r>
      <w:r w:rsidRPr="00B4478B">
        <w:rPr>
          <w:noProof/>
        </w:rPr>
        <w:tab/>
        <w:t>Anglaret X, Chene G, Attia A, et al. Early chemoprophylaxis with trimethoprim-sulphamethoxazole for HIV-1-infected adults in Abidjan, Cote d'Ivoire: a randomised trial. Cotrimo-CI Study Group. Lancet 1999;353:1463-8.</w:t>
      </w:r>
      <w:bookmarkEnd w:id="137"/>
    </w:p>
    <w:p w14:paraId="5011DD50" w14:textId="77777777" w:rsidR="00B4478B" w:rsidRPr="00B4478B" w:rsidRDefault="00B4478B" w:rsidP="00B4478B">
      <w:pPr>
        <w:pStyle w:val="EndNoteBibliography"/>
        <w:rPr>
          <w:noProof/>
        </w:rPr>
      </w:pPr>
      <w:bookmarkStart w:id="138" w:name="_ENREF_139"/>
      <w:r w:rsidRPr="00B4478B">
        <w:rPr>
          <w:noProof/>
        </w:rPr>
        <w:t>139.</w:t>
      </w:r>
      <w:r w:rsidRPr="00B4478B">
        <w:rPr>
          <w:noProof/>
        </w:rPr>
        <w:tab/>
        <w:t>Mermin J, Lule J, Ekwaru JP, et al. Effect of co-trimoxazole prophylaxis on morbidity, mortality, CD4-cell count, and viral load in HIV infection in rural Uganda. Lancet 2004;364:1428-34.</w:t>
      </w:r>
      <w:bookmarkEnd w:id="138"/>
    </w:p>
    <w:p w14:paraId="09F29D40" w14:textId="77777777" w:rsidR="00B4478B" w:rsidRPr="00B4478B" w:rsidRDefault="00B4478B" w:rsidP="00B4478B">
      <w:pPr>
        <w:pStyle w:val="EndNoteBibliography"/>
        <w:rPr>
          <w:noProof/>
        </w:rPr>
      </w:pPr>
      <w:bookmarkStart w:id="139" w:name="_ENREF_140"/>
      <w:r w:rsidRPr="00B4478B">
        <w:rPr>
          <w:noProof/>
        </w:rPr>
        <w:t>140.</w:t>
      </w:r>
      <w:r w:rsidRPr="00B4478B">
        <w:rPr>
          <w:noProof/>
        </w:rPr>
        <w:tab/>
        <w:t>Chintu C, Bhat GJ, Walker AS, et al. Co-trimoxazole as prophylaxis against opportunistic infections in HIV-infected Zambian children (CHAP): a double-blind randomised placebo-controlled trial. Lancet 2004;364:1865-71.</w:t>
      </w:r>
      <w:bookmarkEnd w:id="139"/>
    </w:p>
    <w:p w14:paraId="537E22E7" w14:textId="77777777" w:rsidR="00B4478B" w:rsidRPr="00B4478B" w:rsidRDefault="00B4478B" w:rsidP="00B4478B">
      <w:pPr>
        <w:pStyle w:val="EndNoteBibliography"/>
        <w:rPr>
          <w:noProof/>
        </w:rPr>
      </w:pPr>
      <w:bookmarkStart w:id="140" w:name="_ENREF_141"/>
      <w:r w:rsidRPr="00B4478B">
        <w:rPr>
          <w:noProof/>
        </w:rPr>
        <w:t>141.</w:t>
      </w:r>
      <w:r w:rsidRPr="00B4478B">
        <w:rPr>
          <w:noProof/>
        </w:rPr>
        <w:tab/>
        <w:t>WHO. On post-exposure prophylaxis for HIV and the use of co-trimoxazole propylaxis for HIV related infections among adults, adolescents and children: recommendations for a public health approach. 2013.</w:t>
      </w:r>
      <w:bookmarkEnd w:id="140"/>
    </w:p>
    <w:p w14:paraId="27762FC4" w14:textId="77777777" w:rsidR="00B4478B" w:rsidRPr="00B4478B" w:rsidRDefault="00B4478B" w:rsidP="00B4478B">
      <w:pPr>
        <w:pStyle w:val="EndNoteBibliography"/>
        <w:rPr>
          <w:noProof/>
        </w:rPr>
      </w:pPr>
      <w:bookmarkStart w:id="141" w:name="_ENREF_142"/>
      <w:r w:rsidRPr="00B4478B">
        <w:rPr>
          <w:noProof/>
        </w:rPr>
        <w:t>142.</w:t>
      </w:r>
      <w:r w:rsidRPr="00B4478B">
        <w:rPr>
          <w:noProof/>
        </w:rPr>
        <w:tab/>
        <w:t>Opportunistic Infections Project Team of the Collaboration of Observational HIVERiE, Mocroft A, Reiss P, et al. Is it safe to discontinue primary Pneumocystis jiroveci pneumonia prophylaxis in patients with virologically suppressed HIV infection and a CD4 cell count &lt;200 cells/microL? Clin Infect Dis 2010;51:611-9.</w:t>
      </w:r>
      <w:bookmarkEnd w:id="141"/>
    </w:p>
    <w:p w14:paraId="06FAE5FB" w14:textId="77777777" w:rsidR="00B4478B" w:rsidRPr="00B4478B" w:rsidRDefault="00B4478B" w:rsidP="00B4478B">
      <w:pPr>
        <w:pStyle w:val="EndNoteBibliography"/>
        <w:rPr>
          <w:noProof/>
        </w:rPr>
      </w:pPr>
      <w:bookmarkStart w:id="142" w:name="_ENREF_143"/>
      <w:r w:rsidRPr="00B4478B">
        <w:rPr>
          <w:noProof/>
        </w:rPr>
        <w:t>143.</w:t>
      </w:r>
      <w:r w:rsidRPr="00B4478B">
        <w:rPr>
          <w:noProof/>
        </w:rPr>
        <w:tab/>
        <w:t>Church JA, Fitzgerald F, Walker AS, Gibb DM, Prendergast AJ. The expanding role of co-trimoxazole in developing countries. Lancet Infect Dis 2015;15:327-39.</w:t>
      </w:r>
      <w:bookmarkEnd w:id="142"/>
    </w:p>
    <w:p w14:paraId="1A6CF808" w14:textId="77777777" w:rsidR="00B4478B" w:rsidRPr="00B4478B" w:rsidRDefault="00B4478B" w:rsidP="00B4478B">
      <w:pPr>
        <w:pStyle w:val="EndNoteBibliography"/>
        <w:rPr>
          <w:noProof/>
        </w:rPr>
      </w:pPr>
      <w:bookmarkStart w:id="143" w:name="_ENREF_144"/>
      <w:r w:rsidRPr="00B4478B">
        <w:rPr>
          <w:noProof/>
        </w:rPr>
        <w:t>144.</w:t>
      </w:r>
      <w:r w:rsidRPr="00B4478B">
        <w:rPr>
          <w:noProof/>
        </w:rPr>
        <w:tab/>
        <w:t>Bwakura-Dangarembizi M, Kendall L, Bakeera-Kitaka S, et al. A randomized trial of prolonged co-trimoxazole in HIV-infected children in Africa. N Engl J Med 2014;370:41-53.</w:t>
      </w:r>
      <w:bookmarkEnd w:id="143"/>
    </w:p>
    <w:p w14:paraId="7E114F20" w14:textId="77777777" w:rsidR="00B4478B" w:rsidRPr="00B4478B" w:rsidRDefault="00B4478B" w:rsidP="00B4478B">
      <w:pPr>
        <w:pStyle w:val="EndNoteBibliography"/>
        <w:rPr>
          <w:noProof/>
        </w:rPr>
      </w:pPr>
      <w:bookmarkStart w:id="144" w:name="_ENREF_145"/>
      <w:r w:rsidRPr="00B4478B">
        <w:rPr>
          <w:noProof/>
        </w:rPr>
        <w:t>145.</w:t>
      </w:r>
      <w:r w:rsidRPr="00B4478B">
        <w:rPr>
          <w:noProof/>
        </w:rPr>
        <w:tab/>
        <w:t>Date AA, Vitoria M, Granich R, Banda M, Fox MY, Gilks C. Implementation of co-trimoxazole prophylaxis and isoniazid preventive therapy for people living with HIV. Bull World Health Organ 2010;88:253-9.</w:t>
      </w:r>
      <w:bookmarkEnd w:id="144"/>
    </w:p>
    <w:p w14:paraId="1C9D72B4" w14:textId="77777777" w:rsidR="00B4478B" w:rsidRPr="00B4478B" w:rsidRDefault="00B4478B" w:rsidP="00B4478B">
      <w:pPr>
        <w:pStyle w:val="EndNoteBibliography"/>
        <w:rPr>
          <w:noProof/>
        </w:rPr>
      </w:pPr>
      <w:bookmarkStart w:id="145" w:name="_ENREF_146"/>
      <w:r w:rsidRPr="00B4478B">
        <w:rPr>
          <w:noProof/>
        </w:rPr>
        <w:t>146.</w:t>
      </w:r>
      <w:r w:rsidRPr="00B4478B">
        <w:rPr>
          <w:noProof/>
        </w:rPr>
        <w:tab/>
        <w:t>Zachariah R, Harries AD, Luo C, Bachman G, Graham SM. Scaling-up co-trimoxazole prophylaxis in HIV-exposed and HIV-infected children in high HIV-prevalence countries. Lancet Infect Dis 2007;7:686-93.</w:t>
      </w:r>
      <w:bookmarkEnd w:id="145"/>
    </w:p>
    <w:p w14:paraId="23D5FB8C" w14:textId="77777777" w:rsidR="00B4478B" w:rsidRPr="00B4478B" w:rsidRDefault="00B4478B" w:rsidP="00B4478B">
      <w:pPr>
        <w:pStyle w:val="EndNoteBibliography"/>
        <w:rPr>
          <w:noProof/>
        </w:rPr>
      </w:pPr>
      <w:bookmarkStart w:id="146" w:name="_ENREF_147"/>
      <w:r w:rsidRPr="00B4478B">
        <w:rPr>
          <w:noProof/>
        </w:rPr>
        <w:t>147.</w:t>
      </w:r>
      <w:r w:rsidRPr="00B4478B">
        <w:rPr>
          <w:noProof/>
        </w:rPr>
        <w:tab/>
        <w:t>Moodley D, Reddy L, Mahungo W, Masha R. Factors associated with coverage of cotrimoxazole prophylaxis in HIV-exposed children in South Africa. PLoS One 2013;8:e63273.</w:t>
      </w:r>
      <w:bookmarkEnd w:id="146"/>
    </w:p>
    <w:p w14:paraId="14519EEF" w14:textId="77777777" w:rsidR="00B4478B" w:rsidRPr="00B4478B" w:rsidRDefault="00B4478B" w:rsidP="00B4478B">
      <w:pPr>
        <w:pStyle w:val="EndNoteBibliography"/>
        <w:rPr>
          <w:noProof/>
        </w:rPr>
      </w:pPr>
      <w:bookmarkStart w:id="147" w:name="_ENREF_148"/>
      <w:r w:rsidRPr="00B4478B">
        <w:rPr>
          <w:noProof/>
        </w:rPr>
        <w:t>148.</w:t>
      </w:r>
      <w:r w:rsidRPr="00B4478B">
        <w:rPr>
          <w:noProof/>
        </w:rPr>
        <w:tab/>
        <w:t>Pope CA, 3rd. Respiratory hospital admissions associated with PM10 pollution in Utah, Salt Lake, and Cache Valleys. Arch Environ Health 1991;46:90-7.</w:t>
      </w:r>
      <w:bookmarkEnd w:id="147"/>
    </w:p>
    <w:p w14:paraId="00A018DD" w14:textId="77777777" w:rsidR="00B4478B" w:rsidRPr="00B4478B" w:rsidRDefault="00B4478B" w:rsidP="00B4478B">
      <w:pPr>
        <w:pStyle w:val="EndNoteBibliography"/>
        <w:rPr>
          <w:noProof/>
        </w:rPr>
      </w:pPr>
      <w:bookmarkStart w:id="148" w:name="_ENREF_149"/>
      <w:r w:rsidRPr="00B4478B">
        <w:rPr>
          <w:noProof/>
        </w:rPr>
        <w:t>149.</w:t>
      </w:r>
      <w:r w:rsidRPr="00B4478B">
        <w:rPr>
          <w:noProof/>
        </w:rPr>
        <w:tab/>
        <w:t>Briggs MA, Emerson C, Modi S, Taylor NK, Date A. Use of Isoniazid Preventive Therapy for Tuberculosis Prophylaxis Among People Living With HIV/AIDS: A Review of the Literature. J Acquir Immune Defic Syndr 2015;68 Suppl 3:S297-305.</w:t>
      </w:r>
      <w:bookmarkEnd w:id="148"/>
    </w:p>
    <w:p w14:paraId="5EE0F3C7" w14:textId="77777777" w:rsidR="00B4478B" w:rsidRPr="00B4478B" w:rsidRDefault="00B4478B" w:rsidP="00B4478B">
      <w:pPr>
        <w:pStyle w:val="EndNoteBibliography"/>
        <w:rPr>
          <w:noProof/>
        </w:rPr>
      </w:pPr>
      <w:bookmarkStart w:id="149" w:name="_ENREF_150"/>
      <w:r w:rsidRPr="00B4478B">
        <w:rPr>
          <w:noProof/>
        </w:rPr>
        <w:t>150.</w:t>
      </w:r>
      <w:r w:rsidRPr="00B4478B">
        <w:rPr>
          <w:noProof/>
        </w:rPr>
        <w:tab/>
        <w:t>WHO. Global tuberculosis report. Geneva: WHO,. 2014.</w:t>
      </w:r>
      <w:bookmarkEnd w:id="149"/>
    </w:p>
    <w:p w14:paraId="5C538726" w14:textId="77777777" w:rsidR="00B4478B" w:rsidRPr="00B4478B" w:rsidRDefault="00B4478B" w:rsidP="00B4478B">
      <w:pPr>
        <w:pStyle w:val="EndNoteBibliography"/>
        <w:rPr>
          <w:noProof/>
        </w:rPr>
      </w:pPr>
      <w:bookmarkStart w:id="150" w:name="_ENREF_151"/>
      <w:r w:rsidRPr="00B4478B">
        <w:rPr>
          <w:noProof/>
        </w:rPr>
        <w:t>151.</w:t>
      </w:r>
      <w:r w:rsidRPr="00B4478B">
        <w:rPr>
          <w:noProof/>
        </w:rPr>
        <w:tab/>
        <w:t>Ait-Khaled N, Alarcon E, Bissell K, et al. Isoniazid preventive therapy for people living with HIV: public health challenges and implementation issues. Int J Tuberc Lung Dis 2009;13:927-35.</w:t>
      </w:r>
      <w:bookmarkEnd w:id="150"/>
    </w:p>
    <w:p w14:paraId="6570AFCC" w14:textId="77777777" w:rsidR="00B4478B" w:rsidRPr="00B4478B" w:rsidRDefault="00B4478B" w:rsidP="00B4478B">
      <w:pPr>
        <w:pStyle w:val="EndNoteBibliography"/>
        <w:rPr>
          <w:noProof/>
        </w:rPr>
      </w:pPr>
      <w:bookmarkStart w:id="151" w:name="_ENREF_152"/>
      <w:r w:rsidRPr="00B4478B">
        <w:rPr>
          <w:noProof/>
        </w:rPr>
        <w:t>152.</w:t>
      </w:r>
      <w:r w:rsidRPr="00B4478B">
        <w:rPr>
          <w:noProof/>
        </w:rPr>
        <w:tab/>
        <w:t>Kroon FP, van Dissel JT, de Jong JC, van Furth R. Antibody response to influenza, tetanus and pneumococcal vaccines in HIV-seropositive individuals in relation to the number of CD4+ lymphocytes. AIDS 1994;8:469-76.</w:t>
      </w:r>
      <w:bookmarkEnd w:id="151"/>
    </w:p>
    <w:p w14:paraId="56EF5AA2" w14:textId="77777777" w:rsidR="00B4478B" w:rsidRPr="00B4478B" w:rsidRDefault="00B4478B" w:rsidP="00B4478B">
      <w:pPr>
        <w:pStyle w:val="EndNoteBibliography"/>
        <w:rPr>
          <w:noProof/>
        </w:rPr>
      </w:pPr>
      <w:bookmarkStart w:id="152" w:name="_ENREF_153"/>
      <w:r w:rsidRPr="00B4478B">
        <w:rPr>
          <w:noProof/>
        </w:rPr>
        <w:t>153.</w:t>
      </w:r>
      <w:r w:rsidRPr="00B4478B">
        <w:rPr>
          <w:noProof/>
        </w:rPr>
        <w:tab/>
        <w:t>Huang KL, Ruben FL, Rinaldo CR, Jr., Kingsley L, Lyter DW, Ho M. Antibody responses after influenza and pneumococcal immunization in HIV-infected homosexual men. JAMA 1987;257:2047-50.</w:t>
      </w:r>
      <w:bookmarkEnd w:id="152"/>
    </w:p>
    <w:p w14:paraId="01EBF843" w14:textId="77777777" w:rsidR="00B4478B" w:rsidRPr="00B4478B" w:rsidRDefault="00B4478B" w:rsidP="00B4478B">
      <w:pPr>
        <w:pStyle w:val="EndNoteBibliography"/>
        <w:rPr>
          <w:noProof/>
        </w:rPr>
      </w:pPr>
      <w:bookmarkStart w:id="153" w:name="_ENREF_154"/>
      <w:r w:rsidRPr="00B4478B">
        <w:rPr>
          <w:noProof/>
        </w:rPr>
        <w:t>154.</w:t>
      </w:r>
      <w:r w:rsidRPr="00B4478B">
        <w:rPr>
          <w:noProof/>
        </w:rPr>
        <w:tab/>
        <w:t>Janoff EN, Douglas JM, Jr., Gabriel M, et al. Class-specific antibody response to pneumococcal capsular polysaccharides in men infected with human immunodeficiency virus type 1. J Infect Dis 1988;158:983-90.</w:t>
      </w:r>
      <w:bookmarkEnd w:id="153"/>
    </w:p>
    <w:p w14:paraId="387383F7" w14:textId="77777777" w:rsidR="00B4478B" w:rsidRPr="00B4478B" w:rsidRDefault="00B4478B" w:rsidP="00B4478B">
      <w:pPr>
        <w:pStyle w:val="EndNoteBibliography"/>
        <w:rPr>
          <w:noProof/>
        </w:rPr>
      </w:pPr>
      <w:bookmarkStart w:id="154" w:name="_ENREF_155"/>
      <w:r w:rsidRPr="00B4478B">
        <w:rPr>
          <w:noProof/>
        </w:rPr>
        <w:t>155.</w:t>
      </w:r>
      <w:r w:rsidRPr="00B4478B">
        <w:rPr>
          <w:noProof/>
        </w:rPr>
        <w:tab/>
        <w:t>Amendola A, Tanzi E, Zappa A, et al. Safety and immunogenicity of 23-valent pneumococcal polysaccharide vaccine in HIV-1 infected former drug users. Vaccine 2002;20:3720-4.</w:t>
      </w:r>
      <w:bookmarkEnd w:id="154"/>
    </w:p>
    <w:p w14:paraId="3106659F" w14:textId="77777777" w:rsidR="00B4478B" w:rsidRPr="00B4478B" w:rsidRDefault="00B4478B" w:rsidP="00B4478B">
      <w:pPr>
        <w:pStyle w:val="EndNoteBibliography"/>
        <w:rPr>
          <w:noProof/>
        </w:rPr>
      </w:pPr>
      <w:bookmarkStart w:id="155" w:name="_ENREF_156"/>
      <w:r w:rsidRPr="00B4478B">
        <w:rPr>
          <w:noProof/>
        </w:rPr>
        <w:t>156.</w:t>
      </w:r>
      <w:r w:rsidRPr="00B4478B">
        <w:rPr>
          <w:noProof/>
        </w:rPr>
        <w:tab/>
        <w:t>Janoff EN, Fasching C, Ojoo JC, O'Brien J, Gilks CF. Responsiveness of human immunodeficiency virus type 1-infected Kenyan women with or without prior pneumococcal disease to pneumococcal vaccine. J Infect Dis 1997;175:975-8.</w:t>
      </w:r>
      <w:bookmarkEnd w:id="155"/>
    </w:p>
    <w:p w14:paraId="2BEC494A" w14:textId="77777777" w:rsidR="00B4478B" w:rsidRPr="00B4478B" w:rsidRDefault="00B4478B" w:rsidP="00B4478B">
      <w:pPr>
        <w:pStyle w:val="EndNoteBibliography"/>
        <w:rPr>
          <w:noProof/>
        </w:rPr>
      </w:pPr>
      <w:bookmarkStart w:id="156" w:name="_ENREF_157"/>
      <w:r w:rsidRPr="00B4478B">
        <w:rPr>
          <w:noProof/>
        </w:rPr>
        <w:t>157.</w:t>
      </w:r>
      <w:r w:rsidRPr="00B4478B">
        <w:rPr>
          <w:noProof/>
        </w:rPr>
        <w:tab/>
        <w:t>Opravil M, Fierz W, Matter L, Blaser J, Luthy R. Poor antibody response after tetanus and pneumococcal vaccination in immunocompromised, HIV-infected patients. Clin Exp Immunol 1991;84:185-9.</w:t>
      </w:r>
      <w:bookmarkEnd w:id="156"/>
    </w:p>
    <w:p w14:paraId="5CA7AE75" w14:textId="77777777" w:rsidR="00B4478B" w:rsidRPr="00B4478B" w:rsidRDefault="00B4478B" w:rsidP="00B4478B">
      <w:pPr>
        <w:pStyle w:val="EndNoteBibliography"/>
        <w:rPr>
          <w:noProof/>
        </w:rPr>
      </w:pPr>
      <w:bookmarkStart w:id="157" w:name="_ENREF_158"/>
      <w:r w:rsidRPr="00B4478B">
        <w:rPr>
          <w:noProof/>
        </w:rPr>
        <w:t>158.</w:t>
      </w:r>
      <w:r w:rsidRPr="00B4478B">
        <w:rPr>
          <w:noProof/>
        </w:rPr>
        <w:tab/>
        <w:t>Rodriguez-Barradas MC, Alexandraki I, Nazir T, et al. Response of human immunodeficiency virus-infected patients receiving highly active antiretroviral therapy to vaccination with 23-valent pneumococcal polysaccharide vaccine. Clin Infect Dis 2003;37:438-47.</w:t>
      </w:r>
      <w:bookmarkEnd w:id="157"/>
    </w:p>
    <w:p w14:paraId="0300BCA8" w14:textId="77777777" w:rsidR="00B4478B" w:rsidRPr="00B4478B" w:rsidRDefault="00B4478B" w:rsidP="00B4478B">
      <w:pPr>
        <w:pStyle w:val="EndNoteBibliography"/>
        <w:rPr>
          <w:noProof/>
        </w:rPr>
      </w:pPr>
      <w:bookmarkStart w:id="158" w:name="_ENREF_159"/>
      <w:r w:rsidRPr="00B4478B">
        <w:rPr>
          <w:noProof/>
        </w:rPr>
        <w:t>159.</w:t>
      </w:r>
      <w:r w:rsidRPr="00B4478B">
        <w:rPr>
          <w:noProof/>
        </w:rPr>
        <w:tab/>
        <w:t>Tasker SA, Wallace MR, Rubins JB, Paxton WB, O'Brien J, Janoff EN. Reimmunization with 23-valent pneumococcal vaccine for patients infected with human immunodeficiency virus type 1: clinical, immunologic, and virologic responses. Clin Infect Dis 2002;34:813-21.</w:t>
      </w:r>
      <w:bookmarkEnd w:id="158"/>
    </w:p>
    <w:p w14:paraId="40A7D2BB" w14:textId="77777777" w:rsidR="00B4478B" w:rsidRPr="00B4478B" w:rsidRDefault="00B4478B" w:rsidP="00B4478B">
      <w:pPr>
        <w:pStyle w:val="EndNoteBibliography"/>
        <w:rPr>
          <w:noProof/>
        </w:rPr>
      </w:pPr>
      <w:bookmarkStart w:id="159" w:name="_ENREF_160"/>
      <w:r w:rsidRPr="00B4478B">
        <w:rPr>
          <w:noProof/>
        </w:rPr>
        <w:t>160.</w:t>
      </w:r>
      <w:r w:rsidRPr="00B4478B">
        <w:rPr>
          <w:noProof/>
        </w:rPr>
        <w:tab/>
        <w:t>Bliss SJ, O'Brien KL, Janoff EN, et al. The evidence for using conjugate vaccines to protect HIV-infected children against pneumococcal disease. Lancet Infect Dis 2008;8:67-80.</w:t>
      </w:r>
      <w:bookmarkEnd w:id="159"/>
    </w:p>
    <w:p w14:paraId="6943FF38" w14:textId="77777777" w:rsidR="00B4478B" w:rsidRPr="00B4478B" w:rsidRDefault="00B4478B" w:rsidP="00B4478B">
      <w:pPr>
        <w:pStyle w:val="EndNoteBibliography"/>
        <w:rPr>
          <w:noProof/>
        </w:rPr>
      </w:pPr>
      <w:bookmarkStart w:id="160" w:name="_ENREF_161"/>
      <w:r w:rsidRPr="00B4478B">
        <w:rPr>
          <w:noProof/>
        </w:rPr>
        <w:t>161.</w:t>
      </w:r>
      <w:r w:rsidRPr="00B4478B">
        <w:rPr>
          <w:noProof/>
        </w:rPr>
        <w:tab/>
        <w:t>French N, Nakiyingi J, Carpenter LM, et al. 23-valent pneumococcal polysaccharide vaccine in HIV-1-infected Ugandan adults: double-blind, randomised and placebo controlled trial. Lancet 2000;355:2106-11.</w:t>
      </w:r>
      <w:bookmarkEnd w:id="160"/>
    </w:p>
    <w:p w14:paraId="277A218A" w14:textId="77777777" w:rsidR="00B4478B" w:rsidRPr="00B4478B" w:rsidRDefault="00B4478B" w:rsidP="00B4478B">
      <w:pPr>
        <w:pStyle w:val="EndNoteBibliography"/>
        <w:rPr>
          <w:noProof/>
        </w:rPr>
      </w:pPr>
      <w:bookmarkStart w:id="161" w:name="_ENREF_162"/>
      <w:r w:rsidRPr="00B4478B">
        <w:rPr>
          <w:noProof/>
        </w:rPr>
        <w:t>162.</w:t>
      </w:r>
      <w:r w:rsidRPr="00B4478B">
        <w:rPr>
          <w:noProof/>
        </w:rPr>
        <w:tab/>
        <w:t>French N, Gordon SB, Mwalukomo T, et al. A trial of a 7-valent pneumococcal conjugate vaccine in HIV-infected adults. N Engl J Med 2010;362:812-22.</w:t>
      </w:r>
      <w:bookmarkEnd w:id="161"/>
    </w:p>
    <w:p w14:paraId="36B40CC3" w14:textId="77777777" w:rsidR="00B4478B" w:rsidRPr="00B4478B" w:rsidRDefault="00B4478B" w:rsidP="00B4478B">
      <w:pPr>
        <w:pStyle w:val="EndNoteBibliography"/>
        <w:rPr>
          <w:noProof/>
        </w:rPr>
      </w:pPr>
      <w:bookmarkStart w:id="162" w:name="_ENREF_163"/>
      <w:r w:rsidRPr="00B4478B">
        <w:rPr>
          <w:noProof/>
        </w:rPr>
        <w:t>163.</w:t>
      </w:r>
      <w:r w:rsidRPr="00B4478B">
        <w:rPr>
          <w:noProof/>
        </w:rPr>
        <w:tab/>
        <w:t>Lesprit P, Pedrono G, Molina JM, et al. Immunological efficacy of a prime-boost pneumococcal vaccination in HIV-infected adults. AIDS 2007;21:2425-34.</w:t>
      </w:r>
      <w:bookmarkEnd w:id="162"/>
    </w:p>
    <w:p w14:paraId="3A62D369" w14:textId="77777777" w:rsidR="00B4478B" w:rsidRPr="00B4478B" w:rsidRDefault="00B4478B" w:rsidP="00B4478B">
      <w:pPr>
        <w:pStyle w:val="EndNoteBibliography"/>
        <w:rPr>
          <w:noProof/>
        </w:rPr>
      </w:pPr>
      <w:bookmarkStart w:id="163" w:name="_ENREF_164"/>
      <w:r w:rsidRPr="00B4478B">
        <w:rPr>
          <w:noProof/>
        </w:rPr>
        <w:t>164.</w:t>
      </w:r>
      <w:r w:rsidRPr="00B4478B">
        <w:rPr>
          <w:noProof/>
        </w:rPr>
        <w:tab/>
        <w:t>Madhi SA, Petersen K, Khoosal M, et al. Reduced effectiveness of Haemophilus influenzae type b conjugate vaccine in children with a high prevalence of human immunodeficiency virus type 1 infection. Pediatr Infect Dis J 2002;21:315-21.</w:t>
      </w:r>
      <w:bookmarkEnd w:id="163"/>
    </w:p>
    <w:p w14:paraId="5315B770" w14:textId="77777777" w:rsidR="00B4478B" w:rsidRPr="00B4478B" w:rsidRDefault="00B4478B" w:rsidP="00B4478B">
      <w:pPr>
        <w:pStyle w:val="EndNoteBibliography"/>
        <w:rPr>
          <w:noProof/>
        </w:rPr>
      </w:pPr>
      <w:bookmarkStart w:id="164" w:name="_ENREF_165"/>
      <w:r w:rsidRPr="00B4478B">
        <w:rPr>
          <w:noProof/>
        </w:rPr>
        <w:t>165.</w:t>
      </w:r>
      <w:r w:rsidRPr="00B4478B">
        <w:rPr>
          <w:noProof/>
        </w:rPr>
        <w:tab/>
        <w:t>Dockrell DH, Poland GA, Steckelberg JM, Wollan PC, Strickland SR, Pomeroy C. Immunogenicity of three Haemophilus influenzae type b protein conjugate vaccines in HIV seropositive adults and analysis of predictors of vaccine response. Vaccine 1999;17:2779-85.</w:t>
      </w:r>
      <w:bookmarkEnd w:id="164"/>
    </w:p>
    <w:p w14:paraId="4A1C6230" w14:textId="77777777" w:rsidR="00B4478B" w:rsidRPr="00B4478B" w:rsidRDefault="00B4478B" w:rsidP="00B4478B">
      <w:pPr>
        <w:pStyle w:val="EndNoteBibliography"/>
        <w:rPr>
          <w:noProof/>
        </w:rPr>
      </w:pPr>
      <w:bookmarkStart w:id="165" w:name="_ENREF_166"/>
      <w:r w:rsidRPr="00B4478B">
        <w:rPr>
          <w:noProof/>
        </w:rPr>
        <w:t>166.</w:t>
      </w:r>
      <w:r w:rsidRPr="00B4478B">
        <w:rPr>
          <w:noProof/>
        </w:rPr>
        <w:tab/>
        <w:t>Steinhoff MC, Auerbach BS, Nelson KE, et al. Antibody responses to Haemophilus influenzae type B vaccines in men with human immunodeficiency virus infection. N Engl J Med 1991;325:1837-42.</w:t>
      </w:r>
      <w:bookmarkEnd w:id="165"/>
    </w:p>
    <w:p w14:paraId="5B7EBC91" w14:textId="77777777" w:rsidR="00B4478B" w:rsidRPr="00B4478B" w:rsidRDefault="00B4478B" w:rsidP="00B4478B">
      <w:pPr>
        <w:pStyle w:val="EndNoteBibliography"/>
        <w:rPr>
          <w:noProof/>
        </w:rPr>
      </w:pPr>
      <w:bookmarkStart w:id="166" w:name="_ENREF_167"/>
      <w:r w:rsidRPr="00B4478B">
        <w:rPr>
          <w:noProof/>
        </w:rPr>
        <w:t>167.</w:t>
      </w:r>
      <w:r w:rsidRPr="00B4478B">
        <w:rPr>
          <w:noProof/>
        </w:rPr>
        <w:tab/>
        <w:t>De Sousa dos Santos S, Lopes MH, Simonsen V, Caiaffa Filho HH. Haemophilus influenzae type b immunization in adults infected with the human immunodeficiency virus. AIDS Res Hum Retroviruses 2004;20:493-6.</w:t>
      </w:r>
      <w:bookmarkEnd w:id="166"/>
    </w:p>
    <w:p w14:paraId="46BB9B27" w14:textId="77777777" w:rsidR="00B4478B" w:rsidRPr="00B4478B" w:rsidRDefault="00B4478B" w:rsidP="00B4478B">
      <w:pPr>
        <w:pStyle w:val="EndNoteBibliography"/>
        <w:rPr>
          <w:noProof/>
        </w:rPr>
      </w:pPr>
      <w:bookmarkStart w:id="167" w:name="_ENREF_168"/>
      <w:r w:rsidRPr="00B4478B">
        <w:rPr>
          <w:noProof/>
        </w:rPr>
        <w:t>168.</w:t>
      </w:r>
      <w:r w:rsidRPr="00B4478B">
        <w:rPr>
          <w:noProof/>
        </w:rPr>
        <w:tab/>
        <w:t>Remschmidt C, Wichmann O, Harder T. Influenza vaccination in HIV-infected individuals: systematic review and assessment of quality of evidence related to vaccine efficacy, effectiveness and safety. Vaccine 2014;32:5585-92.</w:t>
      </w:r>
      <w:bookmarkEnd w:id="167"/>
    </w:p>
    <w:p w14:paraId="66924050" w14:textId="77777777" w:rsidR="00B4478B" w:rsidRPr="00B4478B" w:rsidRDefault="00B4478B" w:rsidP="00B4478B">
      <w:pPr>
        <w:pStyle w:val="EndNoteBibliography"/>
        <w:rPr>
          <w:noProof/>
        </w:rPr>
      </w:pPr>
      <w:bookmarkStart w:id="168" w:name="_ENREF_169"/>
      <w:r w:rsidRPr="00B4478B">
        <w:rPr>
          <w:noProof/>
        </w:rPr>
        <w:t>169.</w:t>
      </w:r>
      <w:r w:rsidRPr="00B4478B">
        <w:rPr>
          <w:noProof/>
        </w:rPr>
        <w:tab/>
        <w:t>WHO. Immunization summary - a statistical reference containing data through 2013. Geneva2013.</w:t>
      </w:r>
      <w:bookmarkEnd w:id="168"/>
    </w:p>
    <w:p w14:paraId="6574E8EF" w14:textId="77777777" w:rsidR="00B4478B" w:rsidRPr="00B4478B" w:rsidRDefault="00B4478B" w:rsidP="00B4478B">
      <w:pPr>
        <w:pStyle w:val="EndNoteBibliography"/>
        <w:rPr>
          <w:noProof/>
        </w:rPr>
      </w:pPr>
      <w:bookmarkStart w:id="169" w:name="_ENREF_170"/>
      <w:r w:rsidRPr="00B4478B">
        <w:rPr>
          <w:noProof/>
        </w:rPr>
        <w:t>170.</w:t>
      </w:r>
      <w:r w:rsidRPr="00B4478B">
        <w:rPr>
          <w:noProof/>
        </w:rPr>
        <w:tab/>
        <w:t>WHO. Effective vaccine management (EVM) report2014.</w:t>
      </w:r>
      <w:bookmarkEnd w:id="169"/>
    </w:p>
    <w:p w14:paraId="01763B93" w14:textId="42856DEA" w:rsidR="00B4478B" w:rsidRPr="00B4478B" w:rsidRDefault="00B4478B" w:rsidP="00B4478B">
      <w:pPr>
        <w:pStyle w:val="EndNoteBibliography"/>
        <w:rPr>
          <w:noProof/>
        </w:rPr>
      </w:pPr>
      <w:bookmarkStart w:id="170" w:name="_ENREF_171"/>
      <w:r w:rsidRPr="00B4478B">
        <w:rPr>
          <w:noProof/>
        </w:rPr>
        <w:t>171.</w:t>
      </w:r>
      <w:r w:rsidRPr="00B4478B">
        <w:rPr>
          <w:noProof/>
        </w:rPr>
        <w:tab/>
        <w:t xml:space="preserve">Vaccine goal indicators. 2015. (Accessed 27/08/2015, 2015, at </w:t>
      </w:r>
      <w:hyperlink r:id="rId9" w:history="1">
        <w:r w:rsidRPr="00B4478B">
          <w:rPr>
            <w:rStyle w:val="Hyperlink"/>
            <w:noProof/>
          </w:rPr>
          <w:t>http://www.gavi.org/results/goal-level-indicators/vaccine-goal-indicators/.</w:t>
        </w:r>
      </w:hyperlink>
      <w:r w:rsidRPr="00B4478B">
        <w:rPr>
          <w:noProof/>
        </w:rPr>
        <w:t>)</w:t>
      </w:r>
      <w:bookmarkEnd w:id="170"/>
    </w:p>
    <w:p w14:paraId="65F9B416" w14:textId="77777777" w:rsidR="00B4478B" w:rsidRPr="00B4478B" w:rsidRDefault="00B4478B" w:rsidP="00B4478B">
      <w:pPr>
        <w:pStyle w:val="EndNoteBibliography"/>
        <w:rPr>
          <w:noProof/>
        </w:rPr>
      </w:pPr>
      <w:bookmarkStart w:id="171" w:name="_ENREF_172"/>
      <w:r w:rsidRPr="00B4478B">
        <w:rPr>
          <w:noProof/>
        </w:rPr>
        <w:t>172.</w:t>
      </w:r>
      <w:r w:rsidRPr="00B4478B">
        <w:rPr>
          <w:noProof/>
        </w:rPr>
        <w:tab/>
        <w:t>Ducel G, Fabry J, Nicolle L. Prevention of hospital acquired infections: a practical guide. Prevention of hospital acquired infections: a practical guide 2002.</w:t>
      </w:r>
      <w:bookmarkEnd w:id="171"/>
    </w:p>
    <w:p w14:paraId="0F57FFDE" w14:textId="77777777" w:rsidR="00B4478B" w:rsidRPr="00B4478B" w:rsidRDefault="00B4478B" w:rsidP="00B4478B">
      <w:pPr>
        <w:pStyle w:val="EndNoteBibliography"/>
        <w:rPr>
          <w:noProof/>
        </w:rPr>
      </w:pPr>
      <w:bookmarkStart w:id="172" w:name="_ENREF_173"/>
      <w:r w:rsidRPr="00B4478B">
        <w:rPr>
          <w:noProof/>
        </w:rPr>
        <w:t>173.</w:t>
      </w:r>
      <w:r w:rsidRPr="00B4478B">
        <w:rPr>
          <w:noProof/>
        </w:rPr>
        <w:tab/>
        <w:t>Basu S, Andrews JR, Poolman EM, et al. Prevention of nosocomial transmission of extensively drug-resistant tuberculosis in rural South African district hospitals: an epidemiological modelling study. Lancet 2007;370:1500-7.</w:t>
      </w:r>
      <w:bookmarkEnd w:id="172"/>
    </w:p>
    <w:p w14:paraId="128D0530" w14:textId="77777777" w:rsidR="00B4478B" w:rsidRPr="00B4478B" w:rsidRDefault="00B4478B" w:rsidP="00B4478B">
      <w:pPr>
        <w:pStyle w:val="EndNoteBibliography"/>
        <w:rPr>
          <w:noProof/>
        </w:rPr>
      </w:pPr>
      <w:bookmarkStart w:id="173" w:name="_ENREF_174"/>
      <w:r w:rsidRPr="00B4478B">
        <w:rPr>
          <w:noProof/>
        </w:rPr>
        <w:t>174.</w:t>
      </w:r>
      <w:r w:rsidRPr="00B4478B">
        <w:rPr>
          <w:noProof/>
        </w:rPr>
        <w:tab/>
        <w:t>Raka L. Prevention and Control of Hospital-Related Infections in Low and Middle Income Countries. Open Infectious Disease Journal 2010;4:125-31.</w:t>
      </w:r>
      <w:bookmarkEnd w:id="173"/>
    </w:p>
    <w:p w14:paraId="75FA191D" w14:textId="77777777" w:rsidR="00B4478B" w:rsidRPr="00B4478B" w:rsidRDefault="00B4478B" w:rsidP="00B4478B">
      <w:pPr>
        <w:pStyle w:val="EndNoteBibliography"/>
        <w:rPr>
          <w:noProof/>
        </w:rPr>
      </w:pPr>
      <w:bookmarkStart w:id="174" w:name="_ENREF_175"/>
      <w:r w:rsidRPr="00B4478B">
        <w:rPr>
          <w:noProof/>
        </w:rPr>
        <w:t>175.</w:t>
      </w:r>
      <w:r w:rsidRPr="00B4478B">
        <w:rPr>
          <w:noProof/>
        </w:rPr>
        <w:tab/>
        <w:t>Schmitz K, Kempker RR, Tenna A, et al. Effectiveness of a multimodal hand hygiene campaign and obstacles to success in Addis Ababa, Ethiopia. Antimicrobial resistance and infection control 2014;3:8.</w:t>
      </w:r>
      <w:bookmarkEnd w:id="174"/>
    </w:p>
    <w:p w14:paraId="2127CDAD" w14:textId="77777777" w:rsidR="00B4478B" w:rsidRPr="00B4478B" w:rsidRDefault="00B4478B" w:rsidP="00B4478B">
      <w:pPr>
        <w:pStyle w:val="EndNoteBibliography"/>
        <w:rPr>
          <w:noProof/>
        </w:rPr>
      </w:pPr>
      <w:bookmarkStart w:id="175" w:name="_ENREF_176"/>
      <w:r w:rsidRPr="00B4478B">
        <w:rPr>
          <w:noProof/>
        </w:rPr>
        <w:t>176.</w:t>
      </w:r>
      <w:r w:rsidRPr="00B4478B">
        <w:rPr>
          <w:noProof/>
        </w:rPr>
        <w:tab/>
        <w:t>Benito N, Rano A, Moreno A, et al. Pulmonary infiltrates in HIV-infected patients in the highly active antiretroviral therapy era in Spain. J Acquir Immune Defic Syndr 2001;27:35-43.</w:t>
      </w:r>
      <w:bookmarkEnd w:id="175"/>
    </w:p>
    <w:p w14:paraId="11ED51A7" w14:textId="77777777" w:rsidR="00B4478B" w:rsidRPr="00B4478B" w:rsidRDefault="00B4478B" w:rsidP="00B4478B">
      <w:pPr>
        <w:pStyle w:val="EndNoteBibliography"/>
        <w:rPr>
          <w:noProof/>
        </w:rPr>
      </w:pPr>
      <w:bookmarkStart w:id="176" w:name="_ENREF_177"/>
      <w:r w:rsidRPr="00B4478B">
        <w:rPr>
          <w:noProof/>
        </w:rPr>
        <w:t>177.</w:t>
      </w:r>
      <w:r w:rsidRPr="00B4478B">
        <w:rPr>
          <w:noProof/>
        </w:rPr>
        <w:tab/>
        <w:t>de Armas Rodriguez Y, Wissmann G, Muller AL, et al. Pneumocystis jirovecii pneumonia in developing countries. Parasite 2011;18:219-28.</w:t>
      </w:r>
      <w:bookmarkEnd w:id="176"/>
    </w:p>
    <w:p w14:paraId="1CC50739" w14:textId="77777777" w:rsidR="00B4478B" w:rsidRPr="00B4478B" w:rsidRDefault="00B4478B" w:rsidP="00B4478B">
      <w:pPr>
        <w:pStyle w:val="EndNoteBibliography"/>
        <w:rPr>
          <w:noProof/>
        </w:rPr>
      </w:pPr>
      <w:bookmarkStart w:id="177" w:name="_ENREF_178"/>
      <w:r w:rsidRPr="00B4478B">
        <w:rPr>
          <w:noProof/>
        </w:rPr>
        <w:t>178.</w:t>
      </w:r>
      <w:r w:rsidRPr="00B4478B">
        <w:rPr>
          <w:noProof/>
        </w:rPr>
        <w:tab/>
        <w:t>Antinori S. Histoplasma capsulatum: more widespread than previously thought. Am J Trop Med Hyg 2014;90:982-3.</w:t>
      </w:r>
      <w:bookmarkEnd w:id="177"/>
    </w:p>
    <w:p w14:paraId="5FBFF787" w14:textId="77777777" w:rsidR="00B4478B" w:rsidRPr="00B4478B" w:rsidRDefault="00B4478B" w:rsidP="00B4478B">
      <w:pPr>
        <w:pStyle w:val="EndNoteBibliography"/>
        <w:rPr>
          <w:noProof/>
        </w:rPr>
      </w:pPr>
      <w:bookmarkStart w:id="178" w:name="_ENREF_179"/>
      <w:r w:rsidRPr="00B4478B">
        <w:rPr>
          <w:noProof/>
        </w:rPr>
        <w:t>179.</w:t>
      </w:r>
      <w:r w:rsidRPr="00B4478B">
        <w:rPr>
          <w:noProof/>
        </w:rPr>
        <w:tab/>
        <w:t>Clark RA, Greer DL, Valainis GT, Hyslop NE. Cryptococcus neoformans pulmonary infection in HIV-1-infected patients. J Acquir Immune Defic Syndr 1990;3:480-4.</w:t>
      </w:r>
      <w:bookmarkEnd w:id="178"/>
    </w:p>
    <w:p w14:paraId="2F3EED39" w14:textId="77777777" w:rsidR="00B4478B" w:rsidRPr="00B4478B" w:rsidRDefault="00B4478B" w:rsidP="00B4478B">
      <w:pPr>
        <w:pStyle w:val="EndNoteBibliography"/>
        <w:rPr>
          <w:noProof/>
        </w:rPr>
      </w:pPr>
      <w:bookmarkStart w:id="179" w:name="_ENREF_180"/>
      <w:r w:rsidRPr="00B4478B">
        <w:rPr>
          <w:noProof/>
        </w:rPr>
        <w:t>180.</w:t>
      </w:r>
      <w:r w:rsidRPr="00B4478B">
        <w:rPr>
          <w:noProof/>
        </w:rPr>
        <w:tab/>
        <w:t>Visnegarwala F, Graviss EA, Lacke CE, et al. Acute respiratory failure associated with cryptococcosis in patients with AIDS: analysis of predictive factors. Clin Infect Dis 1998;27:1231-7.</w:t>
      </w:r>
      <w:bookmarkEnd w:id="179"/>
    </w:p>
    <w:p w14:paraId="2E068C30" w14:textId="77777777" w:rsidR="00B4478B" w:rsidRPr="00B4478B" w:rsidRDefault="00B4478B" w:rsidP="00B4478B">
      <w:pPr>
        <w:pStyle w:val="EndNoteBibliography"/>
        <w:rPr>
          <w:noProof/>
        </w:rPr>
      </w:pPr>
      <w:bookmarkStart w:id="180" w:name="_ENREF_181"/>
      <w:r w:rsidRPr="00B4478B">
        <w:rPr>
          <w:noProof/>
        </w:rPr>
        <w:t>181.</w:t>
      </w:r>
      <w:r w:rsidRPr="00B4478B">
        <w:rPr>
          <w:noProof/>
        </w:rPr>
        <w:tab/>
        <w:t>Pai M, Schito M. Tuberculosis diagnostics in 2015: landscape, priorities, needs, and prospects. J Infect Dis 2015;211 Suppl 2:S21-8.</w:t>
      </w:r>
      <w:bookmarkEnd w:id="180"/>
    </w:p>
    <w:p w14:paraId="55FA720D" w14:textId="77777777" w:rsidR="00B4478B" w:rsidRPr="00B4478B" w:rsidRDefault="00B4478B" w:rsidP="00B4478B">
      <w:pPr>
        <w:pStyle w:val="EndNoteBibliography"/>
        <w:rPr>
          <w:noProof/>
        </w:rPr>
      </w:pPr>
      <w:bookmarkStart w:id="181" w:name="_ENREF_182"/>
      <w:r w:rsidRPr="00B4478B">
        <w:rPr>
          <w:noProof/>
        </w:rPr>
        <w:t>182.</w:t>
      </w:r>
      <w:r w:rsidRPr="00B4478B">
        <w:rPr>
          <w:noProof/>
        </w:rPr>
        <w:tab/>
        <w:t>Havlir DV, Getahun H, Sanne I, Nunn P. Opportunities and challenges for HIV care in overlapping HIV and TB epidemics. JAMA 2008;300:423-30.</w:t>
      </w:r>
      <w:bookmarkEnd w:id="181"/>
    </w:p>
    <w:p w14:paraId="0E08467C" w14:textId="77777777" w:rsidR="00B4478B" w:rsidRPr="00B4478B" w:rsidRDefault="00B4478B" w:rsidP="00B4478B">
      <w:pPr>
        <w:pStyle w:val="EndNoteBibliography"/>
        <w:rPr>
          <w:noProof/>
        </w:rPr>
      </w:pPr>
      <w:bookmarkStart w:id="182" w:name="_ENREF_183"/>
      <w:r w:rsidRPr="00B4478B">
        <w:rPr>
          <w:noProof/>
        </w:rPr>
        <w:t>183.</w:t>
      </w:r>
      <w:r w:rsidRPr="00B4478B">
        <w:rPr>
          <w:noProof/>
        </w:rPr>
        <w:tab/>
        <w:t>Qin ZZ, Pai M, Van Gemert W, Sahu S, Ghiasi M, Creswell J. How is Xpert MTB/RIF being implemented in 22 high tuberculosis burden countries? Eur Respir J 2015;45:549-54.</w:t>
      </w:r>
      <w:bookmarkEnd w:id="182"/>
    </w:p>
    <w:p w14:paraId="087A31C4" w14:textId="77777777" w:rsidR="00B4478B" w:rsidRPr="00B4478B" w:rsidRDefault="00B4478B" w:rsidP="00B4478B">
      <w:pPr>
        <w:pStyle w:val="EndNoteBibliography"/>
        <w:rPr>
          <w:noProof/>
        </w:rPr>
      </w:pPr>
      <w:bookmarkStart w:id="183" w:name="_ENREF_184"/>
      <w:r w:rsidRPr="00B4478B">
        <w:rPr>
          <w:noProof/>
        </w:rPr>
        <w:t>184.</w:t>
      </w:r>
      <w:r w:rsidRPr="00B4478B">
        <w:rPr>
          <w:noProof/>
        </w:rPr>
        <w:tab/>
        <w:t>Churchyard GJ, Stevens WS, Mametja LD, et al. Xpert MTB/RIF versus sputum microscopy as the initial diagnostic test for tuberculosis: a cluster-randomised trial embedded in South African roll-out of Xpert MTB/RIF. The Lancet Global health 2015;3:e450-7.</w:t>
      </w:r>
      <w:bookmarkEnd w:id="183"/>
    </w:p>
    <w:p w14:paraId="2299FD38" w14:textId="77777777" w:rsidR="00B4478B" w:rsidRPr="00B4478B" w:rsidRDefault="00B4478B" w:rsidP="00B4478B">
      <w:pPr>
        <w:pStyle w:val="EndNoteBibliography"/>
        <w:rPr>
          <w:noProof/>
        </w:rPr>
      </w:pPr>
      <w:bookmarkStart w:id="184" w:name="_ENREF_185"/>
      <w:r w:rsidRPr="00B4478B">
        <w:rPr>
          <w:noProof/>
        </w:rPr>
        <w:t>185.</w:t>
      </w:r>
      <w:r w:rsidRPr="00B4478B">
        <w:rPr>
          <w:noProof/>
        </w:rPr>
        <w:tab/>
        <w:t>Gingo MR, Wenzel SE, Steele C, et al. Asthma diagnosis and airway bronchodilator response in HIV-infected patients. J Allergy Clin Immunol 2012;129:708-14 e8.</w:t>
      </w:r>
      <w:bookmarkEnd w:id="184"/>
    </w:p>
    <w:p w14:paraId="3251DA0E" w14:textId="77777777" w:rsidR="00B4478B" w:rsidRPr="00B4478B" w:rsidRDefault="00B4478B" w:rsidP="00B4478B">
      <w:pPr>
        <w:pStyle w:val="EndNoteBibliography"/>
        <w:rPr>
          <w:noProof/>
        </w:rPr>
      </w:pPr>
      <w:bookmarkStart w:id="185" w:name="_ENREF_186"/>
      <w:r w:rsidRPr="00B4478B">
        <w:rPr>
          <w:noProof/>
        </w:rPr>
        <w:t>186.</w:t>
      </w:r>
      <w:r w:rsidRPr="00B4478B">
        <w:rPr>
          <w:noProof/>
        </w:rPr>
        <w:tab/>
        <w:t>Finney LJ, Feary JR, Leonardi-Bee J, Gordon SB, Mortimer K. Chronic obstructive pulmonary disease in sub-Saharan Africa: a systematic review. Int J Tuberc Lung Dis 2013;17:583-9.</w:t>
      </w:r>
      <w:bookmarkEnd w:id="185"/>
    </w:p>
    <w:p w14:paraId="1004F288" w14:textId="77777777" w:rsidR="00B4478B" w:rsidRPr="00B4478B" w:rsidRDefault="00B4478B" w:rsidP="00B4478B">
      <w:pPr>
        <w:pStyle w:val="EndNoteBibliography"/>
        <w:rPr>
          <w:noProof/>
        </w:rPr>
      </w:pPr>
      <w:bookmarkStart w:id="186" w:name="_ENREF_187"/>
      <w:r w:rsidRPr="00B4478B">
        <w:rPr>
          <w:noProof/>
        </w:rPr>
        <w:t>187.</w:t>
      </w:r>
      <w:r w:rsidRPr="00B4478B">
        <w:rPr>
          <w:noProof/>
        </w:rPr>
        <w:tab/>
        <w:t>Angthong W, Angthong C, Varavithya V. Pretreatment and posttreatment radiography in patients with pulmonary tuberculosis with and without human immunodeficiency virus infection. Japanese Journal of Radiology 2011;29:554-62.</w:t>
      </w:r>
      <w:bookmarkEnd w:id="186"/>
    </w:p>
    <w:p w14:paraId="55DD222C" w14:textId="77777777" w:rsidR="00B4478B" w:rsidRPr="00B4478B" w:rsidRDefault="00B4478B" w:rsidP="00B4478B">
      <w:pPr>
        <w:pStyle w:val="EndNoteBibliography"/>
        <w:rPr>
          <w:noProof/>
        </w:rPr>
      </w:pPr>
      <w:bookmarkStart w:id="187" w:name="_ENREF_188"/>
      <w:r w:rsidRPr="00B4478B">
        <w:rPr>
          <w:noProof/>
        </w:rPr>
        <w:t>188.</w:t>
      </w:r>
      <w:r w:rsidRPr="00B4478B">
        <w:rPr>
          <w:noProof/>
        </w:rPr>
        <w:tab/>
        <w:t>Baez-Saldana R. A Novel Scoring System to Measure Radiographic Abnormalities and Related Spirometric Values in Cured Pulmonary Tuberculosis. PLoS One 2013.</w:t>
      </w:r>
      <w:bookmarkEnd w:id="187"/>
    </w:p>
    <w:p w14:paraId="6200A9B0" w14:textId="77777777" w:rsidR="00B4478B" w:rsidRPr="00B4478B" w:rsidRDefault="00B4478B" w:rsidP="00B4478B">
      <w:pPr>
        <w:pStyle w:val="EndNoteBibliography"/>
        <w:rPr>
          <w:noProof/>
        </w:rPr>
      </w:pPr>
      <w:bookmarkStart w:id="188" w:name="_ENREF_189"/>
      <w:r w:rsidRPr="00B4478B">
        <w:rPr>
          <w:noProof/>
        </w:rPr>
        <w:t>189.</w:t>
      </w:r>
      <w:r w:rsidRPr="00B4478B">
        <w:rPr>
          <w:noProof/>
        </w:rPr>
        <w:tab/>
        <w:t>WHO. Guidelines for the clinical management of HIV infection in adult. In: WHO, ed. Geneva1991.</w:t>
      </w:r>
      <w:bookmarkEnd w:id="188"/>
    </w:p>
    <w:p w14:paraId="01656B57" w14:textId="77777777" w:rsidR="00B4478B" w:rsidRPr="00B4478B" w:rsidRDefault="00B4478B" w:rsidP="00B4478B">
      <w:pPr>
        <w:pStyle w:val="EndNoteBibliography"/>
        <w:rPr>
          <w:noProof/>
        </w:rPr>
      </w:pPr>
      <w:bookmarkStart w:id="189" w:name="_ENREF_190"/>
      <w:r w:rsidRPr="00B4478B">
        <w:rPr>
          <w:noProof/>
        </w:rPr>
        <w:t>190.</w:t>
      </w:r>
      <w:r w:rsidRPr="00B4478B">
        <w:rPr>
          <w:noProof/>
        </w:rPr>
        <w:tab/>
        <w:t>Lynen L. Treatment and Prevention of opportunistic infections at the level of Referral Hospital in Resource-limited Settings MSF Belgium-Luxembourg; 2005.</w:t>
      </w:r>
      <w:bookmarkEnd w:id="189"/>
    </w:p>
    <w:p w14:paraId="00BC9ED8" w14:textId="77777777" w:rsidR="00B4478B" w:rsidRPr="00B4478B" w:rsidRDefault="00B4478B" w:rsidP="00B4478B">
      <w:pPr>
        <w:pStyle w:val="EndNoteBibliography"/>
        <w:rPr>
          <w:noProof/>
        </w:rPr>
      </w:pPr>
      <w:bookmarkStart w:id="190" w:name="_ENREF_191"/>
      <w:r w:rsidRPr="00B4478B">
        <w:rPr>
          <w:noProof/>
        </w:rPr>
        <w:t>191.</w:t>
      </w:r>
      <w:r w:rsidRPr="00B4478B">
        <w:rPr>
          <w:noProof/>
        </w:rPr>
        <w:tab/>
        <w:t>Mukabatsinda C, Nguyen J, Bisig B, et al. Is increasing complexity of algorithms the price for higher accuracy? virtual comparison of three algorithms for tertiary level management of chronic cough in people living with HIV in a low-income country. BMC Med Inform Decis Mak 2012;12:2.</w:t>
      </w:r>
      <w:bookmarkEnd w:id="190"/>
    </w:p>
    <w:p w14:paraId="608E0F44" w14:textId="77777777" w:rsidR="00B4478B" w:rsidRPr="00B4478B" w:rsidRDefault="00B4478B" w:rsidP="00B4478B">
      <w:pPr>
        <w:pStyle w:val="EndNoteBibliography"/>
        <w:rPr>
          <w:noProof/>
        </w:rPr>
      </w:pPr>
      <w:bookmarkStart w:id="191" w:name="_ENREF_192"/>
      <w:r w:rsidRPr="00B4478B">
        <w:rPr>
          <w:noProof/>
        </w:rPr>
        <w:t>192.</w:t>
      </w:r>
      <w:r w:rsidRPr="00B4478B">
        <w:rPr>
          <w:noProof/>
        </w:rPr>
        <w:tab/>
        <w:t>Schneider A, Gindner L, Tilemann L, et al. Diagnostic accuracy of spirometry in primary care. BMC pulmonary medicine 2009;9:31.</w:t>
      </w:r>
      <w:bookmarkEnd w:id="191"/>
    </w:p>
    <w:p w14:paraId="1F279B1B" w14:textId="77777777" w:rsidR="00B4478B" w:rsidRPr="00B4478B" w:rsidRDefault="00B4478B" w:rsidP="00B4478B">
      <w:pPr>
        <w:pStyle w:val="EndNoteBibliography"/>
        <w:rPr>
          <w:noProof/>
        </w:rPr>
      </w:pPr>
      <w:bookmarkStart w:id="192" w:name="_ENREF_193"/>
      <w:r w:rsidRPr="00B4478B">
        <w:rPr>
          <w:noProof/>
        </w:rPr>
        <w:t>193.</w:t>
      </w:r>
      <w:r w:rsidRPr="00B4478B">
        <w:rPr>
          <w:noProof/>
        </w:rPr>
        <w:tab/>
        <w:t>Woolcock AJ. What are the important questions in the treatment of asthma. Clinical Experimental Allergy Reviews 2001;1:62.</w:t>
      </w:r>
      <w:bookmarkEnd w:id="192"/>
    </w:p>
    <w:p w14:paraId="4881507D" w14:textId="77777777" w:rsidR="00B4478B" w:rsidRPr="00B4478B" w:rsidRDefault="00B4478B" w:rsidP="00B4478B">
      <w:pPr>
        <w:pStyle w:val="EndNoteBibliography"/>
        <w:rPr>
          <w:noProof/>
        </w:rPr>
      </w:pPr>
      <w:bookmarkStart w:id="193" w:name="_ENREF_194"/>
      <w:r w:rsidRPr="00B4478B">
        <w:rPr>
          <w:noProof/>
        </w:rPr>
        <w:t>194.</w:t>
      </w:r>
      <w:r w:rsidRPr="00B4478B">
        <w:rPr>
          <w:noProof/>
        </w:rPr>
        <w:tab/>
        <w:t>WHO. Acute care - Integrated Management of Adolescent and Adult Illness. Geneva: WHO; 2009.</w:t>
      </w:r>
      <w:bookmarkEnd w:id="193"/>
    </w:p>
    <w:p w14:paraId="576506DD" w14:textId="77777777" w:rsidR="00B4478B" w:rsidRPr="00B4478B" w:rsidRDefault="00B4478B" w:rsidP="00B4478B">
      <w:pPr>
        <w:pStyle w:val="EndNoteBibliography"/>
        <w:rPr>
          <w:noProof/>
        </w:rPr>
      </w:pPr>
      <w:bookmarkStart w:id="194" w:name="_ENREF_195"/>
      <w:r w:rsidRPr="00B4478B">
        <w:rPr>
          <w:noProof/>
        </w:rPr>
        <w:t>195.</w:t>
      </w:r>
      <w:r w:rsidRPr="00B4478B">
        <w:rPr>
          <w:noProof/>
        </w:rPr>
        <w:tab/>
        <w:t>Gove S, Tamburlini G, Molyneux E, Whitesell P, Campbell H. Development and technical basis of simplified guidelines for emergency triage assessment and treatment in developing countries. WHO Integrated Management of Childhood Illness (IMCI) Referral Care Project. Arch Dis Child 1999;81:473-7.</w:t>
      </w:r>
      <w:bookmarkEnd w:id="194"/>
    </w:p>
    <w:p w14:paraId="7C543FC9" w14:textId="77777777" w:rsidR="00B4478B" w:rsidRPr="00B4478B" w:rsidRDefault="00B4478B" w:rsidP="00B4478B">
      <w:pPr>
        <w:pStyle w:val="EndNoteBibliography"/>
        <w:rPr>
          <w:noProof/>
        </w:rPr>
      </w:pPr>
      <w:bookmarkStart w:id="195" w:name="_ENREF_196"/>
      <w:r w:rsidRPr="00B4478B">
        <w:rPr>
          <w:noProof/>
        </w:rPr>
        <w:t>196.</w:t>
      </w:r>
      <w:r w:rsidRPr="00B4478B">
        <w:rPr>
          <w:noProof/>
        </w:rPr>
        <w:tab/>
        <w:t>Laxminarayan R, Duse A, Wattal C, et al. Antibiotic resistance—the need for global solutions. The Lancet Infectious Diseases 2013;13:1057-98.</w:t>
      </w:r>
      <w:bookmarkEnd w:id="195"/>
    </w:p>
    <w:p w14:paraId="5E8FEE67" w14:textId="77777777" w:rsidR="00B4478B" w:rsidRPr="00B4478B" w:rsidRDefault="00B4478B" w:rsidP="00B4478B">
      <w:pPr>
        <w:pStyle w:val="EndNoteBibliography"/>
        <w:rPr>
          <w:noProof/>
        </w:rPr>
      </w:pPr>
      <w:bookmarkStart w:id="196" w:name="_ENREF_197"/>
      <w:r w:rsidRPr="00B4478B">
        <w:rPr>
          <w:noProof/>
        </w:rPr>
        <w:t>197.</w:t>
      </w:r>
      <w:r w:rsidRPr="00B4478B">
        <w:rPr>
          <w:noProof/>
        </w:rPr>
        <w:tab/>
        <w:t>Okeke IN, Lamikanra A, Edelman R. Socioeconomic and behavioral factors leading to acquired bacterial resistance to antibiotics in developing countries. Emerging infectious diseases 1999;5:18-27.</w:t>
      </w:r>
      <w:bookmarkEnd w:id="196"/>
    </w:p>
    <w:p w14:paraId="3E7D2F86" w14:textId="77777777" w:rsidR="00B4478B" w:rsidRPr="00B4478B" w:rsidRDefault="00B4478B" w:rsidP="00B4478B">
      <w:pPr>
        <w:pStyle w:val="EndNoteBibliography"/>
        <w:rPr>
          <w:noProof/>
        </w:rPr>
      </w:pPr>
      <w:bookmarkStart w:id="197" w:name="_ENREF_198"/>
      <w:r w:rsidRPr="00B4478B">
        <w:rPr>
          <w:noProof/>
        </w:rPr>
        <w:t>198.</w:t>
      </w:r>
      <w:r w:rsidRPr="00B4478B">
        <w:rPr>
          <w:noProof/>
        </w:rPr>
        <w:tab/>
        <w:t>Kariuki S, Dougan G. Antibacterial resistance in sub-Saharan Africa: an underestimated emergency. Ann N Y Acad Sci 2014;1323:43-55.</w:t>
      </w:r>
      <w:bookmarkEnd w:id="197"/>
    </w:p>
    <w:p w14:paraId="5AF888EC" w14:textId="1CA2FE28" w:rsidR="00B4478B" w:rsidRPr="00B4478B" w:rsidRDefault="00B4478B" w:rsidP="00B4478B">
      <w:pPr>
        <w:pStyle w:val="EndNoteBibliography"/>
        <w:rPr>
          <w:noProof/>
        </w:rPr>
      </w:pPr>
      <w:bookmarkStart w:id="198" w:name="_ENREF_199"/>
      <w:r w:rsidRPr="00B4478B">
        <w:rPr>
          <w:noProof/>
        </w:rPr>
        <w:t>199.</w:t>
      </w:r>
      <w:r w:rsidRPr="00B4478B">
        <w:rPr>
          <w:noProof/>
        </w:rPr>
        <w:tab/>
        <w:t xml:space="preserve">WHO Model List of Essential Medications. 2015. (Accessed 21/09/2015, 2015, at </w:t>
      </w:r>
      <w:hyperlink r:id="rId10" w:history="1">
        <w:r w:rsidRPr="00B4478B">
          <w:rPr>
            <w:rStyle w:val="Hyperlink"/>
            <w:noProof/>
          </w:rPr>
          <w:t>http://www.who.int/medicines/publications/essentialmedicines/en/.</w:t>
        </w:r>
      </w:hyperlink>
      <w:r w:rsidRPr="00B4478B">
        <w:rPr>
          <w:noProof/>
        </w:rPr>
        <w:t>)</w:t>
      </w:r>
      <w:bookmarkEnd w:id="198"/>
    </w:p>
    <w:p w14:paraId="65AB095D" w14:textId="77777777" w:rsidR="00B4478B" w:rsidRPr="00B4478B" w:rsidRDefault="00B4478B" w:rsidP="00B4478B">
      <w:pPr>
        <w:pStyle w:val="EndNoteBibliography"/>
        <w:rPr>
          <w:noProof/>
        </w:rPr>
      </w:pPr>
      <w:bookmarkStart w:id="199" w:name="_ENREF_200"/>
      <w:r w:rsidRPr="00B4478B">
        <w:rPr>
          <w:noProof/>
        </w:rPr>
        <w:t>200.</w:t>
      </w:r>
      <w:r w:rsidRPr="00B4478B">
        <w:rPr>
          <w:noProof/>
        </w:rPr>
        <w:tab/>
        <w:t>Wheat LJ, Freifeld AG, Kleiman MB, et al. Clinical practice guidelines for the management of patients with histoplasmosis: 2007 update by the Infectious Diseases Society of America. Clin Infect Dis 2007;45:807-25.</w:t>
      </w:r>
      <w:bookmarkEnd w:id="199"/>
    </w:p>
    <w:p w14:paraId="42BDE715" w14:textId="77777777" w:rsidR="00B4478B" w:rsidRPr="00B4478B" w:rsidRDefault="00B4478B" w:rsidP="00B4478B">
      <w:pPr>
        <w:pStyle w:val="EndNoteBibliography"/>
        <w:rPr>
          <w:noProof/>
        </w:rPr>
      </w:pPr>
      <w:bookmarkStart w:id="200" w:name="_ENREF_201"/>
      <w:r w:rsidRPr="00B4478B">
        <w:rPr>
          <w:noProof/>
        </w:rPr>
        <w:t>201.</w:t>
      </w:r>
      <w:r w:rsidRPr="00B4478B">
        <w:rPr>
          <w:noProof/>
        </w:rPr>
        <w:tab/>
        <w:t>Day JN, Chau TT, Wolbers M, et al. Combination antifungal therapy for cryptococcal meningitis. N Engl J Med 2013;368:1291-302.</w:t>
      </w:r>
      <w:bookmarkEnd w:id="200"/>
    </w:p>
    <w:p w14:paraId="258390D9" w14:textId="77777777" w:rsidR="00B4478B" w:rsidRPr="00B4478B" w:rsidRDefault="00B4478B" w:rsidP="00B4478B">
      <w:pPr>
        <w:pStyle w:val="EndNoteBibliography"/>
        <w:rPr>
          <w:noProof/>
        </w:rPr>
      </w:pPr>
      <w:bookmarkStart w:id="201" w:name="_ENREF_202"/>
      <w:r w:rsidRPr="00B4478B">
        <w:rPr>
          <w:noProof/>
        </w:rPr>
        <w:t>202.</w:t>
      </w:r>
      <w:r w:rsidRPr="00B4478B">
        <w:rPr>
          <w:noProof/>
        </w:rPr>
        <w:tab/>
        <w:t>Govender NP, Meintjes G, Banoo S. Access to flucytosine for HIV-infected patients with cryptococcal meningitis - an urgent need. S Afr Med J 2014;104:594-5.</w:t>
      </w:r>
      <w:bookmarkEnd w:id="201"/>
    </w:p>
    <w:p w14:paraId="46506B9F" w14:textId="77777777" w:rsidR="00B4478B" w:rsidRPr="00B4478B" w:rsidRDefault="00B4478B" w:rsidP="00B4478B">
      <w:pPr>
        <w:pStyle w:val="EndNoteBibliography"/>
        <w:rPr>
          <w:noProof/>
        </w:rPr>
      </w:pPr>
      <w:bookmarkStart w:id="202" w:name="_ENREF_203"/>
      <w:r w:rsidRPr="00B4478B">
        <w:rPr>
          <w:noProof/>
        </w:rPr>
        <w:t>203.</w:t>
      </w:r>
      <w:r w:rsidRPr="00B4478B">
        <w:rPr>
          <w:noProof/>
        </w:rPr>
        <w:tab/>
        <w:t>Gnatiuc L, Buist AS, Kato B, et al. Gaps in using bronchodilators, inhaled corticosteroids and influenza vaccine among 23 high- and low-income sites. Int J Tuberc Lung Dis 2015;19:21-30.</w:t>
      </w:r>
      <w:bookmarkEnd w:id="202"/>
    </w:p>
    <w:p w14:paraId="504818A3" w14:textId="77777777" w:rsidR="00B4478B" w:rsidRPr="00B4478B" w:rsidRDefault="00B4478B" w:rsidP="00B4478B">
      <w:pPr>
        <w:pStyle w:val="EndNoteBibliography"/>
        <w:rPr>
          <w:noProof/>
        </w:rPr>
      </w:pPr>
      <w:bookmarkStart w:id="203" w:name="_ENREF_204"/>
      <w:r w:rsidRPr="00B4478B">
        <w:rPr>
          <w:noProof/>
        </w:rPr>
        <w:t>204.</w:t>
      </w:r>
      <w:r w:rsidRPr="00B4478B">
        <w:rPr>
          <w:noProof/>
        </w:rPr>
        <w:tab/>
        <w:t>Hammelin V. The role of physiotherapists in global health. Global Journal of Medicine and Public Health 2014;3.</w:t>
      </w:r>
      <w:bookmarkEnd w:id="203"/>
    </w:p>
    <w:p w14:paraId="40904EE5" w14:textId="77777777" w:rsidR="00B4478B" w:rsidRPr="00B4478B" w:rsidRDefault="00B4478B" w:rsidP="00B4478B">
      <w:pPr>
        <w:pStyle w:val="EndNoteBibliography"/>
        <w:rPr>
          <w:noProof/>
        </w:rPr>
      </w:pPr>
      <w:bookmarkStart w:id="204" w:name="_ENREF_205"/>
      <w:r w:rsidRPr="00B4478B">
        <w:rPr>
          <w:noProof/>
        </w:rPr>
        <w:t>205.</w:t>
      </w:r>
      <w:r w:rsidRPr="00B4478B">
        <w:rPr>
          <w:noProof/>
        </w:rPr>
        <w:tab/>
        <w:t>Baker T. Critical care in low-income countries. Trop Med Int Health 2009.</w:t>
      </w:r>
      <w:bookmarkEnd w:id="204"/>
    </w:p>
    <w:p w14:paraId="66341B92" w14:textId="77777777" w:rsidR="00B4478B" w:rsidRPr="00B4478B" w:rsidRDefault="00B4478B" w:rsidP="00B4478B">
      <w:pPr>
        <w:pStyle w:val="EndNoteBibliography"/>
        <w:rPr>
          <w:noProof/>
        </w:rPr>
      </w:pPr>
      <w:bookmarkStart w:id="205" w:name="_ENREF_206"/>
      <w:r w:rsidRPr="00B4478B">
        <w:rPr>
          <w:noProof/>
        </w:rPr>
        <w:t>206.</w:t>
      </w:r>
      <w:r w:rsidRPr="00B4478B">
        <w:rPr>
          <w:noProof/>
        </w:rPr>
        <w:tab/>
        <w:t>Evans HT, Mahmood N, Fullerton DG, et al. Oxygen saturations of medical inpatients in a Malawian hospital: cross-sectional study of oxygen supply and demand. 2012.</w:t>
      </w:r>
      <w:bookmarkEnd w:id="205"/>
    </w:p>
    <w:p w14:paraId="6E042EF3" w14:textId="77777777" w:rsidR="00B4478B" w:rsidRPr="00B4478B" w:rsidRDefault="00B4478B" w:rsidP="00B4478B">
      <w:pPr>
        <w:pStyle w:val="EndNoteBibliography"/>
        <w:rPr>
          <w:noProof/>
        </w:rPr>
      </w:pPr>
      <w:bookmarkStart w:id="206" w:name="_ENREF_207"/>
      <w:r w:rsidRPr="00B4478B">
        <w:rPr>
          <w:noProof/>
        </w:rPr>
        <w:t>207.</w:t>
      </w:r>
      <w:r w:rsidRPr="00B4478B">
        <w:rPr>
          <w:noProof/>
        </w:rPr>
        <w:tab/>
        <w:t>Bradley BD, Howie SR, Chan TC, Cheng YL. Estimating oxygen needs for childhood pneumonia in developing country health systems: a new model for expecting the unexpected. PLoS One 2014;9:e89872.</w:t>
      </w:r>
      <w:bookmarkEnd w:id="206"/>
    </w:p>
    <w:p w14:paraId="31080230" w14:textId="77777777" w:rsidR="00B4478B" w:rsidRPr="00B4478B" w:rsidRDefault="00B4478B" w:rsidP="00B4478B">
      <w:pPr>
        <w:pStyle w:val="EndNoteBibliography"/>
        <w:rPr>
          <w:noProof/>
        </w:rPr>
      </w:pPr>
      <w:bookmarkStart w:id="207" w:name="_ENREF_208"/>
      <w:r w:rsidRPr="00B4478B">
        <w:rPr>
          <w:noProof/>
        </w:rPr>
        <w:t>208.</w:t>
      </w:r>
      <w:r w:rsidRPr="00B4478B">
        <w:rPr>
          <w:noProof/>
        </w:rPr>
        <w:tab/>
        <w:t>Krishnamoorthy V, Vavilala MS, Mock CN. The need for ventilators in the developing world: An opportunity to improve care and save lives. Journal of global health 2014;4:010303.</w:t>
      </w:r>
      <w:bookmarkEnd w:id="207"/>
    </w:p>
    <w:p w14:paraId="4FAE5E85" w14:textId="77777777" w:rsidR="00B4478B" w:rsidRPr="00B4478B" w:rsidRDefault="00B4478B" w:rsidP="00B4478B">
      <w:pPr>
        <w:pStyle w:val="EndNoteBibliography"/>
        <w:rPr>
          <w:noProof/>
        </w:rPr>
      </w:pPr>
      <w:bookmarkStart w:id="208" w:name="_ENREF_209"/>
      <w:r w:rsidRPr="00B4478B">
        <w:rPr>
          <w:noProof/>
        </w:rPr>
        <w:t>209.</w:t>
      </w:r>
      <w:r w:rsidRPr="00B4478B">
        <w:rPr>
          <w:noProof/>
        </w:rPr>
        <w:tab/>
        <w:t>Murthy S, Adhikari NK. Global health care of the critically ill in low-resource settings. Annals of the American Thoracic Society 2013;10:509-13.</w:t>
      </w:r>
      <w:bookmarkEnd w:id="208"/>
    </w:p>
    <w:p w14:paraId="51A0742E" w14:textId="77777777" w:rsidR="00B4478B" w:rsidRPr="00B4478B" w:rsidRDefault="00B4478B" w:rsidP="00B4478B">
      <w:pPr>
        <w:pStyle w:val="EndNoteBibliography"/>
        <w:rPr>
          <w:noProof/>
        </w:rPr>
      </w:pPr>
      <w:bookmarkStart w:id="209" w:name="_ENREF_210"/>
      <w:r w:rsidRPr="00B4478B">
        <w:rPr>
          <w:noProof/>
        </w:rPr>
        <w:t>210.</w:t>
      </w:r>
      <w:r w:rsidRPr="00B4478B">
        <w:rPr>
          <w:noProof/>
        </w:rPr>
        <w:tab/>
        <w:t>Baker T, Lugazia E, Eriksen J, Mwafongo V, Irestedt L, Konrad D. Emergency and critical care services in Tanzania: a survey of ten hospitals. BMC health services research 2013;13:140.</w:t>
      </w:r>
      <w:bookmarkEnd w:id="209"/>
    </w:p>
    <w:p w14:paraId="0B7E41F1" w14:textId="77777777" w:rsidR="00B4478B" w:rsidRPr="00B4478B" w:rsidRDefault="00B4478B" w:rsidP="00B4478B">
      <w:pPr>
        <w:pStyle w:val="EndNoteBibliography"/>
        <w:rPr>
          <w:noProof/>
        </w:rPr>
      </w:pPr>
      <w:bookmarkStart w:id="210" w:name="_ENREF_211"/>
      <w:r w:rsidRPr="00B4478B">
        <w:rPr>
          <w:noProof/>
        </w:rPr>
        <w:t>211.</w:t>
      </w:r>
      <w:r w:rsidRPr="00B4478B">
        <w:rPr>
          <w:noProof/>
        </w:rPr>
        <w:tab/>
        <w:t>Beck JM, Schloss PD, Venkataraman A, et al. Multi-center Comparison of Lung and Oral Microbiomes of HIV-infected and HIV-uninfected Individuals. American Journal of Respiratory and Critical Care Medicine 2015.</w:t>
      </w:r>
      <w:bookmarkEnd w:id="210"/>
    </w:p>
    <w:p w14:paraId="772FC5BA" w14:textId="77777777" w:rsidR="00B4478B" w:rsidRPr="00B4478B" w:rsidRDefault="00B4478B" w:rsidP="00B4478B">
      <w:pPr>
        <w:pStyle w:val="EndNoteBibliography"/>
        <w:rPr>
          <w:noProof/>
        </w:rPr>
      </w:pPr>
      <w:bookmarkStart w:id="211" w:name="_ENREF_212"/>
      <w:r w:rsidRPr="00B4478B">
        <w:rPr>
          <w:noProof/>
        </w:rPr>
        <w:t>212.</w:t>
      </w:r>
      <w:r w:rsidRPr="00B4478B">
        <w:rPr>
          <w:noProof/>
        </w:rPr>
        <w:tab/>
        <w:t>Bronchopulmonary Function in Response to Azithromycin Treatment for Chronic Lung Disease in HIV-infected Children (BREATHE). 2015;NCT02426112.</w:t>
      </w:r>
      <w:bookmarkEnd w:id="211"/>
    </w:p>
    <w:p w14:paraId="365F0E2E" w14:textId="05B4766C" w:rsidR="00044EE4" w:rsidRPr="00FA12E6" w:rsidRDefault="006D3E52" w:rsidP="0082027C">
      <w:pPr>
        <w:spacing w:after="240"/>
        <w:ind w:left="567" w:hanging="567"/>
        <w:rPr>
          <w:szCs w:val="24"/>
        </w:rPr>
      </w:pPr>
      <w:r w:rsidRPr="00FA12E6">
        <w:rPr>
          <w:szCs w:val="24"/>
        </w:rPr>
        <w:fldChar w:fldCharType="end"/>
      </w:r>
    </w:p>
    <w:p w14:paraId="392C9C01" w14:textId="77777777" w:rsidR="006C3C0E" w:rsidRDefault="00044EE4" w:rsidP="0082027C">
      <w:pPr>
        <w:pStyle w:val="Heading1"/>
        <w:spacing w:after="240"/>
        <w:ind w:left="567" w:hanging="567"/>
      </w:pPr>
      <w:r w:rsidRPr="00FA12E6">
        <w:br w:type="page"/>
      </w:r>
      <w:r w:rsidR="00E33C06" w:rsidRPr="00FA12E6">
        <w:t>Figure</w:t>
      </w:r>
      <w:r w:rsidR="006C3C0E">
        <w:t xml:space="preserve"> 1</w:t>
      </w:r>
    </w:p>
    <w:p w14:paraId="65F4F240" w14:textId="7F699592" w:rsidR="00B90CF5" w:rsidRPr="00FA12E6" w:rsidRDefault="00B90CF5" w:rsidP="006C3C0E">
      <w:r w:rsidRPr="00FA12E6">
        <w:t>An outline of factors which impact on the global variations in the epidemiology of HIV related lung disease, particularly those which act disproportionately in low and middle income countries</w:t>
      </w:r>
    </w:p>
    <w:p w14:paraId="64254BF5" w14:textId="0D554994" w:rsidR="00B90CF5" w:rsidRPr="00FA12E6" w:rsidRDefault="00A6015F" w:rsidP="00FA12E6">
      <w:pPr>
        <w:spacing w:after="0" w:line="240" w:lineRule="auto"/>
        <w:rPr>
          <w:szCs w:val="24"/>
        </w:rPr>
      </w:pPr>
      <w:r w:rsidRPr="00FA12E6">
        <w:rPr>
          <w:noProof/>
          <w:szCs w:val="24"/>
          <w:lang w:eastAsia="en-GB"/>
        </w:rPr>
        <w:drawing>
          <wp:inline distT="0" distB="0" distL="0" distR="0" wp14:anchorId="4354CA39" wp14:editId="6DD7DD64">
            <wp:extent cx="5715000" cy="4429125"/>
            <wp:effectExtent l="0" t="0" r="0" b="0"/>
            <wp:docPr id="3" name="Picture 1" descr="Figure for influences on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for influences on disea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4429125"/>
                    </a:xfrm>
                    <a:prstGeom prst="rect">
                      <a:avLst/>
                    </a:prstGeom>
                    <a:noFill/>
                    <a:ln>
                      <a:noFill/>
                    </a:ln>
                  </pic:spPr>
                </pic:pic>
              </a:graphicData>
            </a:graphic>
          </wp:inline>
        </w:drawing>
      </w:r>
    </w:p>
    <w:p w14:paraId="0AF14BC8" w14:textId="77777777" w:rsidR="00B90CF5" w:rsidRPr="00FA12E6" w:rsidRDefault="00B90CF5" w:rsidP="00FA12E6">
      <w:pPr>
        <w:spacing w:after="0" w:line="240" w:lineRule="auto"/>
        <w:rPr>
          <w:szCs w:val="24"/>
        </w:rPr>
      </w:pPr>
      <w:r w:rsidRPr="00FA12E6">
        <w:rPr>
          <w:szCs w:val="24"/>
        </w:rPr>
        <w:br w:type="page"/>
      </w:r>
    </w:p>
    <w:p w14:paraId="73E9A11C" w14:textId="4D620702" w:rsidR="00B90CF5" w:rsidRDefault="006C3C0E" w:rsidP="006C3C0E">
      <w:pPr>
        <w:pStyle w:val="Heading1"/>
      </w:pPr>
      <w:r>
        <w:t>Figure 2</w:t>
      </w:r>
    </w:p>
    <w:p w14:paraId="44B3C486" w14:textId="517C167C" w:rsidR="006C3C0E" w:rsidRPr="006C3C0E" w:rsidRDefault="006C3C0E" w:rsidP="006C3C0E">
      <w:r>
        <w:t>Investigating chronic cough and breathlessness in HIV-infected adults: a suggested algorithm.</w:t>
      </w:r>
    </w:p>
    <w:p w14:paraId="3A22CA2C" w14:textId="77777777" w:rsidR="003569B4" w:rsidRDefault="00B90CF5" w:rsidP="00FA12E6">
      <w:r w:rsidRPr="00FA12E6">
        <w:rPr>
          <w:noProof/>
          <w:lang w:eastAsia="en-GB"/>
        </w:rPr>
        <w:drawing>
          <wp:inline distT="0" distB="0" distL="0" distR="0" wp14:anchorId="20D36596" wp14:editId="68ECFF69">
            <wp:extent cx="4572638" cy="34294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2638" cy="3429479"/>
                    </a:xfrm>
                    <a:prstGeom prst="rect">
                      <a:avLst/>
                    </a:prstGeom>
                  </pic:spPr>
                </pic:pic>
              </a:graphicData>
            </a:graphic>
          </wp:inline>
        </w:drawing>
      </w:r>
    </w:p>
    <w:p w14:paraId="3D22529F" w14:textId="5E10809C" w:rsidR="00B90CF5" w:rsidRPr="00FA12E6" w:rsidRDefault="00B90CF5" w:rsidP="00FA12E6">
      <w:bookmarkStart w:id="212" w:name="_GoBack"/>
      <w:bookmarkEnd w:id="212"/>
      <w:r w:rsidRPr="00FA12E6">
        <w:rPr>
          <w:noProof/>
          <w:lang w:eastAsia="en-GB"/>
        </w:rPr>
        <w:drawing>
          <wp:inline distT="0" distB="0" distL="0" distR="0" wp14:anchorId="652BE2CC" wp14:editId="2827882F">
            <wp:extent cx="4571999" cy="290512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5278"/>
                    <a:stretch/>
                  </pic:blipFill>
                  <pic:spPr bwMode="auto">
                    <a:xfrm>
                      <a:off x="0" y="0"/>
                      <a:ext cx="4572638" cy="290553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FABEDB3" w14:textId="4EC779F3" w:rsidR="00E767C4" w:rsidRPr="00FA12E6" w:rsidRDefault="00E767C4" w:rsidP="00FA12E6">
      <w:pPr>
        <w:spacing w:after="0" w:line="240" w:lineRule="auto"/>
        <w:rPr>
          <w:sz w:val="22"/>
        </w:rPr>
      </w:pPr>
      <w:r w:rsidRPr="00FA12E6">
        <w:rPr>
          <w:b/>
          <w:bCs/>
          <w:sz w:val="22"/>
        </w:rPr>
        <w:t>Key</w:t>
      </w:r>
      <w:r w:rsidRPr="00FA12E6">
        <w:rPr>
          <w:sz w:val="22"/>
        </w:rPr>
        <w:t xml:space="preserve">: AAFB = acid- and alcohol-fast bacilli, CXR = chest radiograph, PCP = </w:t>
      </w:r>
      <w:r w:rsidRPr="00FA12E6">
        <w:rPr>
          <w:i/>
          <w:iCs/>
          <w:sz w:val="22"/>
        </w:rPr>
        <w:t xml:space="preserve">Pneumocystis jirovecii </w:t>
      </w:r>
      <w:r w:rsidRPr="00FA12E6">
        <w:rPr>
          <w:sz w:val="22"/>
        </w:rPr>
        <w:t>pneumonia, SaO</w:t>
      </w:r>
      <w:r w:rsidRPr="00FA12E6">
        <w:rPr>
          <w:sz w:val="22"/>
          <w:vertAlign w:val="subscript"/>
        </w:rPr>
        <w:t>2</w:t>
      </w:r>
      <w:r w:rsidRPr="00FA12E6">
        <w:rPr>
          <w:sz w:val="22"/>
        </w:rPr>
        <w:t xml:space="preserve"> = transcutaneous oxygen saturations, LIP = lymphocytic interstitial pneumonia, CT = computer tomography, COPD = chronic obstructive pulmonary disease, ACE = angiotensin converting enzyme </w:t>
      </w:r>
    </w:p>
    <w:sectPr w:rsidR="00E767C4" w:rsidRPr="00FA12E6">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1F88B9" w14:textId="77777777" w:rsidR="000056C0" w:rsidRDefault="000056C0" w:rsidP="00DB1B9B">
      <w:pPr>
        <w:spacing w:after="0" w:line="240" w:lineRule="auto"/>
      </w:pPr>
      <w:r>
        <w:separator/>
      </w:r>
    </w:p>
  </w:endnote>
  <w:endnote w:type="continuationSeparator" w:id="0">
    <w:p w14:paraId="04B4DE83" w14:textId="77777777" w:rsidR="000056C0" w:rsidRDefault="000056C0" w:rsidP="00DB1B9B">
      <w:pPr>
        <w:spacing w:after="0" w:line="240" w:lineRule="auto"/>
      </w:pPr>
      <w:r>
        <w:continuationSeparator/>
      </w:r>
    </w:p>
  </w:endnote>
  <w:endnote w:type="continuationNotice" w:id="1">
    <w:p w14:paraId="1C662318" w14:textId="77777777" w:rsidR="000056C0" w:rsidRDefault="000056C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725A16" w14:textId="77777777" w:rsidR="00EE342E" w:rsidRDefault="00EE342E">
    <w:pPr>
      <w:pStyle w:val="Footer"/>
      <w:jc w:val="right"/>
    </w:pPr>
    <w:r>
      <w:fldChar w:fldCharType="begin"/>
    </w:r>
    <w:r>
      <w:instrText xml:space="preserve"> PAGE   \* MERGEFORMAT </w:instrText>
    </w:r>
    <w:r>
      <w:fldChar w:fldCharType="separate"/>
    </w:r>
    <w:r w:rsidR="00B93201">
      <w:rPr>
        <w:noProof/>
      </w:rPr>
      <w:t>21</w:t>
    </w:r>
    <w:r>
      <w:rPr>
        <w:noProof/>
      </w:rPr>
      <w:fldChar w:fldCharType="end"/>
    </w:r>
  </w:p>
  <w:p w14:paraId="74F6CEC3" w14:textId="77777777" w:rsidR="00EE342E" w:rsidRDefault="00EE34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A41414" w14:textId="77777777" w:rsidR="000056C0" w:rsidRDefault="000056C0" w:rsidP="00DB1B9B">
      <w:pPr>
        <w:spacing w:after="0" w:line="240" w:lineRule="auto"/>
      </w:pPr>
      <w:r>
        <w:separator/>
      </w:r>
    </w:p>
  </w:footnote>
  <w:footnote w:type="continuationSeparator" w:id="0">
    <w:p w14:paraId="07241E01" w14:textId="77777777" w:rsidR="000056C0" w:rsidRDefault="000056C0" w:rsidP="00DB1B9B">
      <w:pPr>
        <w:spacing w:after="0" w:line="240" w:lineRule="auto"/>
      </w:pPr>
      <w:r>
        <w:continuationSeparator/>
      </w:r>
    </w:p>
  </w:footnote>
  <w:footnote w:type="continuationNotice" w:id="1">
    <w:p w14:paraId="00A8F499" w14:textId="77777777" w:rsidR="000056C0" w:rsidRDefault="000056C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1A1AA1"/>
    <w:multiLevelType w:val="hybridMultilevel"/>
    <w:tmpl w:val="CD0282D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3796D48"/>
    <w:multiLevelType w:val="hybridMultilevel"/>
    <w:tmpl w:val="A24EF192"/>
    <w:lvl w:ilvl="0" w:tplc="1C205DFE">
      <w:start w:val="1"/>
      <w:numFmt w:val="decimal"/>
      <w:lvlText w:val="%1)"/>
      <w:lvlJc w:val="left"/>
      <w:pPr>
        <w:ind w:left="720" w:hanging="360"/>
      </w:pPr>
      <w:rPr>
        <w:rFonts w:ascii="Calibri" w:eastAsia="Calibri" w:hAnsi="Calibri"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F86F78"/>
    <w:multiLevelType w:val="hybridMultilevel"/>
    <w:tmpl w:val="3F66B2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A61836"/>
    <w:multiLevelType w:val="hybridMultilevel"/>
    <w:tmpl w:val="95EE3A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24124A"/>
    <w:multiLevelType w:val="hybridMultilevel"/>
    <w:tmpl w:val="977E30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2E5394"/>
    <w:multiLevelType w:val="hybridMultilevel"/>
    <w:tmpl w:val="1F64BD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E40603"/>
    <w:multiLevelType w:val="hybridMultilevel"/>
    <w:tmpl w:val="48DEE9BA"/>
    <w:lvl w:ilvl="0" w:tplc="9672223C">
      <w:start w:val="2"/>
      <w:numFmt w:val="bullet"/>
      <w:lvlText w:val="-"/>
      <w:lvlJc w:val="left"/>
      <w:pPr>
        <w:ind w:left="720" w:hanging="360"/>
      </w:pPr>
      <w:rPr>
        <w:rFonts w:ascii="Calibri" w:eastAsia="MS Mincho"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6208AB"/>
    <w:multiLevelType w:val="hybridMultilevel"/>
    <w:tmpl w:val="B92C3C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15D14B2"/>
    <w:multiLevelType w:val="hybridMultilevel"/>
    <w:tmpl w:val="7E24A2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17F313B"/>
    <w:multiLevelType w:val="hybridMultilevel"/>
    <w:tmpl w:val="B032E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343D66"/>
    <w:multiLevelType w:val="hybridMultilevel"/>
    <w:tmpl w:val="11DA4F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D02E1C"/>
    <w:multiLevelType w:val="hybridMultilevel"/>
    <w:tmpl w:val="7820BE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DE2AD7"/>
    <w:multiLevelType w:val="hybridMultilevel"/>
    <w:tmpl w:val="CD3058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57E0E2A"/>
    <w:multiLevelType w:val="hybridMultilevel"/>
    <w:tmpl w:val="334C7920"/>
    <w:lvl w:ilvl="0" w:tplc="9672223C">
      <w:start w:val="2"/>
      <w:numFmt w:val="bullet"/>
      <w:lvlText w:val="-"/>
      <w:lvlJc w:val="left"/>
      <w:pPr>
        <w:ind w:left="1080" w:hanging="360"/>
      </w:pPr>
      <w:rPr>
        <w:rFonts w:ascii="Calibri" w:eastAsia="MS Mincho" w:hAnsi="Calibri"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62A4E71"/>
    <w:multiLevelType w:val="hybridMultilevel"/>
    <w:tmpl w:val="53D484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CD2372C"/>
    <w:multiLevelType w:val="hybridMultilevel"/>
    <w:tmpl w:val="BA4A190E"/>
    <w:lvl w:ilvl="0" w:tplc="9672223C">
      <w:start w:val="2"/>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CC7712"/>
    <w:multiLevelType w:val="hybridMultilevel"/>
    <w:tmpl w:val="61F0A206"/>
    <w:lvl w:ilvl="0" w:tplc="F238E7BA">
      <w:start w:val="2"/>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1327BD"/>
    <w:multiLevelType w:val="hybridMultilevel"/>
    <w:tmpl w:val="8F6C9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607854"/>
    <w:multiLevelType w:val="hybridMultilevel"/>
    <w:tmpl w:val="F0FEF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532F6"/>
    <w:multiLevelType w:val="hybridMultilevel"/>
    <w:tmpl w:val="7BF4E188"/>
    <w:lvl w:ilvl="0" w:tplc="9672223C">
      <w:start w:val="2"/>
      <w:numFmt w:val="bullet"/>
      <w:lvlText w:val="-"/>
      <w:lvlJc w:val="left"/>
      <w:pPr>
        <w:ind w:left="1080" w:hanging="360"/>
      </w:pPr>
      <w:rPr>
        <w:rFonts w:ascii="Calibri" w:eastAsia="MS Mincho" w:hAnsi="Calibri"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24465AF"/>
    <w:multiLevelType w:val="multilevel"/>
    <w:tmpl w:val="5900C7EE"/>
    <w:lvl w:ilvl="0">
      <w:start w:val="7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2942CE"/>
    <w:multiLevelType w:val="hybridMultilevel"/>
    <w:tmpl w:val="50460C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921E18"/>
    <w:multiLevelType w:val="hybridMultilevel"/>
    <w:tmpl w:val="72407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4E5ACF"/>
    <w:multiLevelType w:val="hybridMultilevel"/>
    <w:tmpl w:val="2AE283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F232B65"/>
    <w:multiLevelType w:val="multilevel"/>
    <w:tmpl w:val="D87E0D62"/>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173632B"/>
    <w:multiLevelType w:val="hybridMultilevel"/>
    <w:tmpl w:val="69904EC4"/>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6856CC6"/>
    <w:multiLevelType w:val="hybridMultilevel"/>
    <w:tmpl w:val="230AAD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7F76B70"/>
    <w:multiLevelType w:val="multilevel"/>
    <w:tmpl w:val="EF88D3F4"/>
    <w:lvl w:ilvl="0">
      <w:start w:val="15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8EB0435"/>
    <w:multiLevelType w:val="hybridMultilevel"/>
    <w:tmpl w:val="C41867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561420"/>
    <w:multiLevelType w:val="hybridMultilevel"/>
    <w:tmpl w:val="9F96CA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C7C46D4"/>
    <w:multiLevelType w:val="hybridMultilevel"/>
    <w:tmpl w:val="C6BCBC2E"/>
    <w:lvl w:ilvl="0" w:tplc="9672223C">
      <w:start w:val="2"/>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3F5A4F"/>
    <w:multiLevelType w:val="hybridMultilevel"/>
    <w:tmpl w:val="F6EA0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020895"/>
    <w:multiLevelType w:val="hybridMultilevel"/>
    <w:tmpl w:val="EDAEB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0C70EFD"/>
    <w:multiLevelType w:val="hybridMultilevel"/>
    <w:tmpl w:val="6756E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F27D0B"/>
    <w:multiLevelType w:val="hybridMultilevel"/>
    <w:tmpl w:val="37E809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660498F"/>
    <w:multiLevelType w:val="hybridMultilevel"/>
    <w:tmpl w:val="64E05C40"/>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79751B3"/>
    <w:multiLevelType w:val="hybridMultilevel"/>
    <w:tmpl w:val="30B28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C73B4D"/>
    <w:multiLevelType w:val="hybridMultilevel"/>
    <w:tmpl w:val="DBE8DD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AB1593B"/>
    <w:multiLevelType w:val="hybridMultilevel"/>
    <w:tmpl w:val="C4965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DC448A"/>
    <w:multiLevelType w:val="hybridMultilevel"/>
    <w:tmpl w:val="324A93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C23403C"/>
    <w:multiLevelType w:val="multilevel"/>
    <w:tmpl w:val="FE246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C694DA3"/>
    <w:multiLevelType w:val="hybridMultilevel"/>
    <w:tmpl w:val="C0A652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D1511EE"/>
    <w:multiLevelType w:val="hybridMultilevel"/>
    <w:tmpl w:val="0792E580"/>
    <w:lvl w:ilvl="0" w:tplc="9672223C">
      <w:start w:val="2"/>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300594"/>
    <w:multiLevelType w:val="hybridMultilevel"/>
    <w:tmpl w:val="473675F0"/>
    <w:lvl w:ilvl="0" w:tplc="9D822470">
      <w:start w:val="1"/>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FE14DA0"/>
    <w:multiLevelType w:val="hybridMultilevel"/>
    <w:tmpl w:val="E9CE17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67C428C"/>
    <w:multiLevelType w:val="hybridMultilevel"/>
    <w:tmpl w:val="46A6B0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AEF7F89"/>
    <w:multiLevelType w:val="hybridMultilevel"/>
    <w:tmpl w:val="D7DA72CA"/>
    <w:lvl w:ilvl="0" w:tplc="9672223C">
      <w:start w:val="3"/>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D73985"/>
    <w:multiLevelType w:val="hybridMultilevel"/>
    <w:tmpl w:val="D4FA2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173506"/>
    <w:multiLevelType w:val="hybridMultilevel"/>
    <w:tmpl w:val="8D4C0D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7D9756C7"/>
    <w:multiLevelType w:val="hybridMultilevel"/>
    <w:tmpl w:val="A3D47D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E803971"/>
    <w:multiLevelType w:val="hybridMultilevel"/>
    <w:tmpl w:val="C46C0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7E8209AB"/>
    <w:multiLevelType w:val="hybridMultilevel"/>
    <w:tmpl w:val="2A9876BC"/>
    <w:lvl w:ilvl="0" w:tplc="9672223C">
      <w:start w:val="2"/>
      <w:numFmt w:val="bullet"/>
      <w:lvlText w:val="-"/>
      <w:lvlJc w:val="left"/>
      <w:pPr>
        <w:ind w:left="720" w:hanging="360"/>
      </w:pPr>
      <w:rPr>
        <w:rFonts w:ascii="Calibri" w:eastAsia="MS Mincho"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48"/>
  </w:num>
  <w:num w:numId="3">
    <w:abstractNumId w:val="37"/>
  </w:num>
  <w:num w:numId="4">
    <w:abstractNumId w:val="23"/>
  </w:num>
  <w:num w:numId="5">
    <w:abstractNumId w:val="19"/>
  </w:num>
  <w:num w:numId="6">
    <w:abstractNumId w:val="39"/>
  </w:num>
  <w:num w:numId="7">
    <w:abstractNumId w:val="34"/>
  </w:num>
  <w:num w:numId="8">
    <w:abstractNumId w:val="10"/>
  </w:num>
  <w:num w:numId="9">
    <w:abstractNumId w:val="32"/>
  </w:num>
  <w:num w:numId="10">
    <w:abstractNumId w:val="17"/>
  </w:num>
  <w:num w:numId="11">
    <w:abstractNumId w:val="7"/>
  </w:num>
  <w:num w:numId="12">
    <w:abstractNumId w:val="16"/>
  </w:num>
  <w:num w:numId="13">
    <w:abstractNumId w:val="20"/>
  </w:num>
  <w:num w:numId="14">
    <w:abstractNumId w:val="14"/>
  </w:num>
  <w:num w:numId="15">
    <w:abstractNumId w:val="36"/>
  </w:num>
  <w:num w:numId="16">
    <w:abstractNumId w:val="43"/>
  </w:num>
  <w:num w:numId="17">
    <w:abstractNumId w:val="52"/>
  </w:num>
  <w:num w:numId="18">
    <w:abstractNumId w:val="31"/>
  </w:num>
  <w:num w:numId="19">
    <w:abstractNumId w:val="47"/>
  </w:num>
  <w:num w:numId="20">
    <w:abstractNumId w:val="8"/>
  </w:num>
  <w:num w:numId="21">
    <w:abstractNumId w:val="49"/>
  </w:num>
  <w:num w:numId="22">
    <w:abstractNumId w:val="46"/>
  </w:num>
  <w:num w:numId="23">
    <w:abstractNumId w:val="2"/>
  </w:num>
  <w:num w:numId="24">
    <w:abstractNumId w:val="22"/>
  </w:num>
  <w:num w:numId="25">
    <w:abstractNumId w:val="45"/>
  </w:num>
  <w:num w:numId="26">
    <w:abstractNumId w:val="29"/>
  </w:num>
  <w:num w:numId="27">
    <w:abstractNumId w:val="18"/>
  </w:num>
  <w:num w:numId="28">
    <w:abstractNumId w:val="35"/>
  </w:num>
  <w:num w:numId="29">
    <w:abstractNumId w:val="11"/>
  </w:num>
  <w:num w:numId="30">
    <w:abstractNumId w:val="12"/>
  </w:num>
  <w:num w:numId="31">
    <w:abstractNumId w:val="6"/>
  </w:num>
  <w:num w:numId="32">
    <w:abstractNumId w:val="4"/>
  </w:num>
  <w:num w:numId="33">
    <w:abstractNumId w:val="24"/>
  </w:num>
  <w:num w:numId="34">
    <w:abstractNumId w:val="38"/>
  </w:num>
  <w:num w:numId="35">
    <w:abstractNumId w:val="9"/>
  </w:num>
  <w:num w:numId="36">
    <w:abstractNumId w:val="27"/>
  </w:num>
  <w:num w:numId="37">
    <w:abstractNumId w:val="40"/>
  </w:num>
  <w:num w:numId="38">
    <w:abstractNumId w:val="33"/>
  </w:num>
  <w:num w:numId="39">
    <w:abstractNumId w:val="5"/>
  </w:num>
  <w:num w:numId="40">
    <w:abstractNumId w:val="15"/>
  </w:num>
  <w:num w:numId="41">
    <w:abstractNumId w:val="30"/>
  </w:num>
  <w:num w:numId="42">
    <w:abstractNumId w:val="42"/>
  </w:num>
  <w:num w:numId="43">
    <w:abstractNumId w:val="1"/>
  </w:num>
  <w:num w:numId="44">
    <w:abstractNumId w:val="3"/>
  </w:num>
  <w:num w:numId="45">
    <w:abstractNumId w:val="50"/>
  </w:num>
  <w:num w:numId="46">
    <w:abstractNumId w:val="44"/>
  </w:num>
  <w:num w:numId="47">
    <w:abstractNumId w:val="51"/>
  </w:num>
  <w:num w:numId="48">
    <w:abstractNumId w:val="41"/>
  </w:num>
  <w:num w:numId="49">
    <w:abstractNumId w:val="13"/>
  </w:num>
  <w:num w:numId="50">
    <w:abstractNumId w:val="0"/>
  </w:num>
  <w:num w:numId="51">
    <w:abstractNumId w:val="25"/>
  </w:num>
  <w:num w:numId="52">
    <w:abstractNumId w:val="21"/>
  </w:num>
  <w:num w:numId="53">
    <w:abstractNumId w:val="28"/>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B0DB93A-CC6C-4C40-A202-62C764D83F34}"/>
    <w:docVar w:name="dgnword-eventsink" w:val="244753224"/>
    <w:docVar w:name="EN.InstantFormat" w:val="&lt;ENInstantFormat&gt;&lt;Enabled&gt;0&lt;/Enabled&gt;&lt;ScanUnformatted&gt;0&lt;/ScanUnformatted&gt;&lt;ScanChanges&gt;0&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rv9der7tps5yexz215xa0vsex2p5f9rd0w&quot;&gt;WTF Journal Library&lt;record-ids&gt;&lt;item&gt;142&lt;/item&gt;&lt;item&gt;159&lt;/item&gt;&lt;item&gt;723&lt;/item&gt;&lt;item&gt;758&lt;/item&gt;&lt;item&gt;970&lt;/item&gt;&lt;item&gt;1475&lt;/item&gt;&lt;item&gt;1811&lt;/item&gt;&lt;item&gt;2167&lt;/item&gt;&lt;item&gt;2980&lt;/item&gt;&lt;item&gt;3101&lt;/item&gt;&lt;item&gt;3125&lt;/item&gt;&lt;item&gt;3126&lt;/item&gt;&lt;item&gt;3168&lt;/item&gt;&lt;item&gt;3171&lt;/item&gt;&lt;item&gt;3177&lt;/item&gt;&lt;item&gt;3182&lt;/item&gt;&lt;item&gt;3218&lt;/item&gt;&lt;item&gt;3222&lt;/item&gt;&lt;item&gt;3225&lt;/item&gt;&lt;item&gt;3304&lt;/item&gt;&lt;item&gt;3313&lt;/item&gt;&lt;item&gt;3318&lt;/item&gt;&lt;item&gt;3319&lt;/item&gt;&lt;item&gt;3320&lt;/item&gt;&lt;item&gt;3321&lt;/item&gt;&lt;item&gt;3333&lt;/item&gt;&lt;item&gt;3340&lt;/item&gt;&lt;item&gt;3346&lt;/item&gt;&lt;item&gt;3349&lt;/item&gt;&lt;item&gt;3354&lt;/item&gt;&lt;item&gt;3355&lt;/item&gt;&lt;item&gt;3356&lt;/item&gt;&lt;item&gt;3363&lt;/item&gt;&lt;item&gt;3364&lt;/item&gt;&lt;item&gt;3366&lt;/item&gt;&lt;item&gt;3367&lt;/item&gt;&lt;item&gt;3368&lt;/item&gt;&lt;item&gt;3373&lt;/item&gt;&lt;item&gt;3380&lt;/item&gt;&lt;item&gt;3381&lt;/item&gt;&lt;item&gt;3390&lt;/item&gt;&lt;item&gt;3392&lt;/item&gt;&lt;item&gt;3393&lt;/item&gt;&lt;item&gt;3394&lt;/item&gt;&lt;item&gt;3396&lt;/item&gt;&lt;item&gt;3398&lt;/item&gt;&lt;item&gt;3399&lt;/item&gt;&lt;item&gt;3400&lt;/item&gt;&lt;item&gt;3401&lt;/item&gt;&lt;item&gt;3402&lt;/item&gt;&lt;item&gt;3415&lt;/item&gt;&lt;item&gt;3416&lt;/item&gt;&lt;item&gt;3417&lt;/item&gt;&lt;item&gt;3419&lt;/item&gt;&lt;item&gt;3420&lt;/item&gt;&lt;item&gt;3427&lt;/item&gt;&lt;item&gt;3443&lt;/item&gt;&lt;item&gt;3484&lt;/item&gt;&lt;item&gt;3490&lt;/item&gt;&lt;item&gt;3491&lt;/item&gt;&lt;item&gt;3492&lt;/item&gt;&lt;item&gt;3493&lt;/item&gt;&lt;item&gt;3494&lt;/item&gt;&lt;item&gt;3495&lt;/item&gt;&lt;item&gt;3496&lt;/item&gt;&lt;item&gt;3497&lt;/item&gt;&lt;item&gt;3498&lt;/item&gt;&lt;item&gt;3499&lt;/item&gt;&lt;item&gt;3500&lt;/item&gt;&lt;item&gt;3501&lt;/item&gt;&lt;item&gt;3502&lt;/item&gt;&lt;item&gt;3503&lt;/item&gt;&lt;item&gt;3504&lt;/item&gt;&lt;item&gt;3505&lt;/item&gt;&lt;item&gt;3506&lt;/item&gt;&lt;item&gt;3508&lt;/item&gt;&lt;item&gt;3509&lt;/item&gt;&lt;item&gt;3510&lt;/item&gt;&lt;item&gt;3511&lt;/item&gt;&lt;item&gt;3512&lt;/item&gt;&lt;item&gt;3513&lt;/item&gt;&lt;item&gt;3514&lt;/item&gt;&lt;item&gt;3515&lt;/item&gt;&lt;item&gt;3516&lt;/item&gt;&lt;item&gt;3517&lt;/item&gt;&lt;item&gt;3518&lt;/item&gt;&lt;item&gt;3519&lt;/item&gt;&lt;item&gt;3520&lt;/item&gt;&lt;item&gt;3521&lt;/item&gt;&lt;item&gt;3522&lt;/item&gt;&lt;item&gt;3523&lt;/item&gt;&lt;item&gt;3524&lt;/item&gt;&lt;item&gt;3526&lt;/item&gt;&lt;item&gt;3527&lt;/item&gt;&lt;item&gt;3528&lt;/item&gt;&lt;item&gt;3529&lt;/item&gt;&lt;item&gt;3530&lt;/item&gt;&lt;item&gt;3531&lt;/item&gt;&lt;item&gt;3532&lt;/item&gt;&lt;item&gt;3533&lt;/item&gt;&lt;item&gt;3534&lt;/item&gt;&lt;item&gt;3535&lt;/item&gt;&lt;item&gt;3536&lt;/item&gt;&lt;item&gt;3537&lt;/item&gt;&lt;item&gt;3538&lt;/item&gt;&lt;item&gt;3540&lt;/item&gt;&lt;item&gt;3541&lt;/item&gt;&lt;item&gt;3542&lt;/item&gt;&lt;item&gt;3543&lt;/item&gt;&lt;item&gt;3544&lt;/item&gt;&lt;item&gt;3545&lt;/item&gt;&lt;item&gt;3546&lt;/item&gt;&lt;item&gt;3547&lt;/item&gt;&lt;item&gt;3548&lt;/item&gt;&lt;item&gt;3552&lt;/item&gt;&lt;item&gt;3553&lt;/item&gt;&lt;item&gt;3557&lt;/item&gt;&lt;item&gt;3560&lt;/item&gt;&lt;item&gt;3561&lt;/item&gt;&lt;item&gt;3562&lt;/item&gt;&lt;item&gt;3563&lt;/item&gt;&lt;item&gt;3565&lt;/item&gt;&lt;item&gt;3570&lt;/item&gt;&lt;item&gt;3571&lt;/item&gt;&lt;item&gt;3574&lt;/item&gt;&lt;item&gt;3575&lt;/item&gt;&lt;item&gt;3576&lt;/item&gt;&lt;item&gt;3578&lt;/item&gt;&lt;item&gt;3579&lt;/item&gt;&lt;item&gt;3580&lt;/item&gt;&lt;item&gt;3581&lt;/item&gt;&lt;item&gt;3582&lt;/item&gt;&lt;item&gt;3583&lt;/item&gt;&lt;item&gt;3584&lt;/item&gt;&lt;item&gt;3585&lt;/item&gt;&lt;item&gt;3586&lt;/item&gt;&lt;item&gt;3588&lt;/item&gt;&lt;item&gt;3589&lt;/item&gt;&lt;item&gt;3590&lt;/item&gt;&lt;item&gt;3591&lt;/item&gt;&lt;item&gt;3614&lt;/item&gt;&lt;item&gt;3618&lt;/item&gt;&lt;item&gt;3619&lt;/item&gt;&lt;item&gt;3620&lt;/item&gt;&lt;item&gt;3621&lt;/item&gt;&lt;item&gt;3622&lt;/item&gt;&lt;item&gt;3623&lt;/item&gt;&lt;item&gt;3625&lt;/item&gt;&lt;item&gt;3626&lt;/item&gt;&lt;item&gt;3627&lt;/item&gt;&lt;item&gt;3628&lt;/item&gt;&lt;item&gt;3629&lt;/item&gt;&lt;item&gt;3630&lt;/item&gt;&lt;item&gt;3631&lt;/item&gt;&lt;item&gt;3632&lt;/item&gt;&lt;item&gt;3633&lt;/item&gt;&lt;item&gt;3634&lt;/item&gt;&lt;item&gt;3635&lt;/item&gt;&lt;item&gt;3636&lt;/item&gt;&lt;item&gt;3637&lt;/item&gt;&lt;item&gt;3638&lt;/item&gt;&lt;item&gt;3639&lt;/item&gt;&lt;item&gt;3640&lt;/item&gt;&lt;item&gt;3641&lt;/item&gt;&lt;item&gt;3642&lt;/item&gt;&lt;item&gt;3643&lt;/item&gt;&lt;item&gt;3644&lt;/item&gt;&lt;item&gt;3645&lt;/item&gt;&lt;item&gt;3646&lt;/item&gt;&lt;item&gt;3647&lt;/item&gt;&lt;item&gt;3648&lt;/item&gt;&lt;item&gt;3649&lt;/item&gt;&lt;item&gt;3650&lt;/item&gt;&lt;item&gt;3651&lt;/item&gt;&lt;item&gt;3652&lt;/item&gt;&lt;item&gt;3653&lt;/item&gt;&lt;item&gt;3654&lt;/item&gt;&lt;item&gt;3655&lt;/item&gt;&lt;item&gt;3656&lt;/item&gt;&lt;item&gt;3657&lt;/item&gt;&lt;item&gt;3658&lt;/item&gt;&lt;item&gt;3659&lt;/item&gt;&lt;item&gt;3660&lt;/item&gt;&lt;item&gt;3661&lt;/item&gt;&lt;item&gt;3662&lt;/item&gt;&lt;item&gt;3663&lt;/item&gt;&lt;item&gt;3664&lt;/item&gt;&lt;item&gt;3692&lt;/item&gt;&lt;item&gt;3695&lt;/item&gt;&lt;item&gt;3696&lt;/item&gt;&lt;item&gt;3697&lt;/item&gt;&lt;item&gt;3700&lt;/item&gt;&lt;item&gt;3701&lt;/item&gt;&lt;item&gt;3703&lt;/item&gt;&lt;item&gt;3705&lt;/item&gt;&lt;item&gt;3706&lt;/item&gt;&lt;item&gt;3713&lt;/item&gt;&lt;item&gt;3714&lt;/item&gt;&lt;item&gt;3715&lt;/item&gt;&lt;item&gt;3717&lt;/item&gt;&lt;item&gt;3718&lt;/item&gt;&lt;item&gt;3719&lt;/item&gt;&lt;item&gt;3720&lt;/item&gt;&lt;item&gt;3722&lt;/item&gt;&lt;item&gt;3723&lt;/item&gt;&lt;item&gt;3724&lt;/item&gt;&lt;item&gt;3737&lt;/item&gt;&lt;item&gt;3740&lt;/item&gt;&lt;item&gt;3744&lt;/item&gt;&lt;item&gt;3745&lt;/item&gt;&lt;item&gt;3746&lt;/item&gt;&lt;/record-ids&gt;&lt;/item&gt;&lt;/Libraries&gt;"/>
  </w:docVars>
  <w:rsids>
    <w:rsidRoot w:val="002232DB"/>
    <w:rsid w:val="00005117"/>
    <w:rsid w:val="000056C0"/>
    <w:rsid w:val="0000689B"/>
    <w:rsid w:val="00006D1D"/>
    <w:rsid w:val="0002231D"/>
    <w:rsid w:val="000235CD"/>
    <w:rsid w:val="0002384C"/>
    <w:rsid w:val="000240E1"/>
    <w:rsid w:val="00032025"/>
    <w:rsid w:val="000340A3"/>
    <w:rsid w:val="00041B19"/>
    <w:rsid w:val="00044DCC"/>
    <w:rsid w:val="00044EE4"/>
    <w:rsid w:val="00055CC8"/>
    <w:rsid w:val="00056F70"/>
    <w:rsid w:val="00061075"/>
    <w:rsid w:val="0006148F"/>
    <w:rsid w:val="0006328F"/>
    <w:rsid w:val="00064AEC"/>
    <w:rsid w:val="00065CEE"/>
    <w:rsid w:val="00065D24"/>
    <w:rsid w:val="00065E95"/>
    <w:rsid w:val="00067D6D"/>
    <w:rsid w:val="00072845"/>
    <w:rsid w:val="00087E84"/>
    <w:rsid w:val="00090AD9"/>
    <w:rsid w:val="00090B22"/>
    <w:rsid w:val="00090B71"/>
    <w:rsid w:val="0009120A"/>
    <w:rsid w:val="00092090"/>
    <w:rsid w:val="000954AD"/>
    <w:rsid w:val="00095CA1"/>
    <w:rsid w:val="000A246C"/>
    <w:rsid w:val="000A3403"/>
    <w:rsid w:val="000B0BD1"/>
    <w:rsid w:val="000B7DBB"/>
    <w:rsid w:val="000C2774"/>
    <w:rsid w:val="000C660A"/>
    <w:rsid w:val="000D36ED"/>
    <w:rsid w:val="000D531F"/>
    <w:rsid w:val="000D5EFE"/>
    <w:rsid w:val="000D6684"/>
    <w:rsid w:val="000D7EA2"/>
    <w:rsid w:val="000E0A7A"/>
    <w:rsid w:val="000F21EA"/>
    <w:rsid w:val="00100566"/>
    <w:rsid w:val="00100CBF"/>
    <w:rsid w:val="0010150C"/>
    <w:rsid w:val="00116BA9"/>
    <w:rsid w:val="00122C8D"/>
    <w:rsid w:val="00125D6C"/>
    <w:rsid w:val="0013117E"/>
    <w:rsid w:val="00134505"/>
    <w:rsid w:val="00137857"/>
    <w:rsid w:val="001378D5"/>
    <w:rsid w:val="00143119"/>
    <w:rsid w:val="00161A2D"/>
    <w:rsid w:val="00170FF3"/>
    <w:rsid w:val="00175721"/>
    <w:rsid w:val="00177042"/>
    <w:rsid w:val="00185633"/>
    <w:rsid w:val="0018637D"/>
    <w:rsid w:val="00186F6D"/>
    <w:rsid w:val="00191223"/>
    <w:rsid w:val="0019557A"/>
    <w:rsid w:val="001977A8"/>
    <w:rsid w:val="001A06BF"/>
    <w:rsid w:val="001A0D05"/>
    <w:rsid w:val="001A3729"/>
    <w:rsid w:val="001A4AF4"/>
    <w:rsid w:val="001A62BE"/>
    <w:rsid w:val="001B1E67"/>
    <w:rsid w:val="001B47C0"/>
    <w:rsid w:val="001B56BE"/>
    <w:rsid w:val="001B6658"/>
    <w:rsid w:val="001C4CD1"/>
    <w:rsid w:val="001C6488"/>
    <w:rsid w:val="001C7BE1"/>
    <w:rsid w:val="001D16B3"/>
    <w:rsid w:val="001D660C"/>
    <w:rsid w:val="001E3B9B"/>
    <w:rsid w:val="001E5FE5"/>
    <w:rsid w:val="001E63EB"/>
    <w:rsid w:val="001F16E9"/>
    <w:rsid w:val="002060D2"/>
    <w:rsid w:val="002111D2"/>
    <w:rsid w:val="00223141"/>
    <w:rsid w:val="002232DB"/>
    <w:rsid w:val="00224665"/>
    <w:rsid w:val="002254D4"/>
    <w:rsid w:val="002260FD"/>
    <w:rsid w:val="00227AED"/>
    <w:rsid w:val="002325B7"/>
    <w:rsid w:val="002339C3"/>
    <w:rsid w:val="00235309"/>
    <w:rsid w:val="002368A0"/>
    <w:rsid w:val="00236F50"/>
    <w:rsid w:val="002372DB"/>
    <w:rsid w:val="0024086F"/>
    <w:rsid w:val="002458CB"/>
    <w:rsid w:val="00251830"/>
    <w:rsid w:val="00253B8C"/>
    <w:rsid w:val="00254C1D"/>
    <w:rsid w:val="00254D14"/>
    <w:rsid w:val="00261D02"/>
    <w:rsid w:val="00262B82"/>
    <w:rsid w:val="00264AFF"/>
    <w:rsid w:val="002667BD"/>
    <w:rsid w:val="002708A3"/>
    <w:rsid w:val="00274B0D"/>
    <w:rsid w:val="0027787F"/>
    <w:rsid w:val="00286513"/>
    <w:rsid w:val="00294D08"/>
    <w:rsid w:val="002968FF"/>
    <w:rsid w:val="002A00FC"/>
    <w:rsid w:val="002A6DDA"/>
    <w:rsid w:val="002B30AE"/>
    <w:rsid w:val="002C0944"/>
    <w:rsid w:val="002D1710"/>
    <w:rsid w:val="002D5202"/>
    <w:rsid w:val="002E34CC"/>
    <w:rsid w:val="002E37A7"/>
    <w:rsid w:val="002E4512"/>
    <w:rsid w:val="002E5538"/>
    <w:rsid w:val="002E5982"/>
    <w:rsid w:val="002E6E03"/>
    <w:rsid w:val="002F0930"/>
    <w:rsid w:val="002F2D94"/>
    <w:rsid w:val="002F35A0"/>
    <w:rsid w:val="002F41F2"/>
    <w:rsid w:val="002F788C"/>
    <w:rsid w:val="003014D2"/>
    <w:rsid w:val="003038F5"/>
    <w:rsid w:val="00304566"/>
    <w:rsid w:val="00306D6B"/>
    <w:rsid w:val="003108CC"/>
    <w:rsid w:val="00310A9B"/>
    <w:rsid w:val="00311794"/>
    <w:rsid w:val="00315034"/>
    <w:rsid w:val="00315CA4"/>
    <w:rsid w:val="0032210C"/>
    <w:rsid w:val="003234B0"/>
    <w:rsid w:val="00325119"/>
    <w:rsid w:val="00333C48"/>
    <w:rsid w:val="00340EC7"/>
    <w:rsid w:val="003440E6"/>
    <w:rsid w:val="003450C0"/>
    <w:rsid w:val="003473E7"/>
    <w:rsid w:val="00347A5A"/>
    <w:rsid w:val="003548B9"/>
    <w:rsid w:val="003560E0"/>
    <w:rsid w:val="003569B4"/>
    <w:rsid w:val="003650B5"/>
    <w:rsid w:val="00367212"/>
    <w:rsid w:val="00376DCC"/>
    <w:rsid w:val="00381C69"/>
    <w:rsid w:val="00382C67"/>
    <w:rsid w:val="0038681C"/>
    <w:rsid w:val="00396648"/>
    <w:rsid w:val="00396D62"/>
    <w:rsid w:val="003B28C4"/>
    <w:rsid w:val="003B5965"/>
    <w:rsid w:val="003B6209"/>
    <w:rsid w:val="003C2002"/>
    <w:rsid w:val="003C47B5"/>
    <w:rsid w:val="003C61A0"/>
    <w:rsid w:val="003D1C52"/>
    <w:rsid w:val="003E2D7A"/>
    <w:rsid w:val="003E3DFE"/>
    <w:rsid w:val="003E5EEF"/>
    <w:rsid w:val="003F0C0B"/>
    <w:rsid w:val="003F1BF5"/>
    <w:rsid w:val="003F5ED5"/>
    <w:rsid w:val="003F6B4A"/>
    <w:rsid w:val="003F7D56"/>
    <w:rsid w:val="00404ABC"/>
    <w:rsid w:val="00405B4E"/>
    <w:rsid w:val="00423F00"/>
    <w:rsid w:val="004307EF"/>
    <w:rsid w:val="0043252C"/>
    <w:rsid w:val="0043255C"/>
    <w:rsid w:val="00440B6B"/>
    <w:rsid w:val="00442FF9"/>
    <w:rsid w:val="0045529F"/>
    <w:rsid w:val="00462837"/>
    <w:rsid w:val="00465979"/>
    <w:rsid w:val="0046785D"/>
    <w:rsid w:val="0047033A"/>
    <w:rsid w:val="00470664"/>
    <w:rsid w:val="00470F85"/>
    <w:rsid w:val="00472DEF"/>
    <w:rsid w:val="004749E9"/>
    <w:rsid w:val="00475000"/>
    <w:rsid w:val="00485F8A"/>
    <w:rsid w:val="0048682F"/>
    <w:rsid w:val="00491548"/>
    <w:rsid w:val="004930A3"/>
    <w:rsid w:val="00497441"/>
    <w:rsid w:val="004A3AA8"/>
    <w:rsid w:val="004A3BC4"/>
    <w:rsid w:val="004A7563"/>
    <w:rsid w:val="004A7E5A"/>
    <w:rsid w:val="004A7FCC"/>
    <w:rsid w:val="004B1EDA"/>
    <w:rsid w:val="004B5A76"/>
    <w:rsid w:val="004D2D05"/>
    <w:rsid w:val="004D5B87"/>
    <w:rsid w:val="004E1B7B"/>
    <w:rsid w:val="004F1C04"/>
    <w:rsid w:val="004F2E0A"/>
    <w:rsid w:val="004F63CB"/>
    <w:rsid w:val="0050181E"/>
    <w:rsid w:val="00502857"/>
    <w:rsid w:val="00502F66"/>
    <w:rsid w:val="00507865"/>
    <w:rsid w:val="0051423A"/>
    <w:rsid w:val="00521EE9"/>
    <w:rsid w:val="005229B3"/>
    <w:rsid w:val="00526D0A"/>
    <w:rsid w:val="005323FF"/>
    <w:rsid w:val="00533C56"/>
    <w:rsid w:val="00533D5F"/>
    <w:rsid w:val="00533ED4"/>
    <w:rsid w:val="005344EF"/>
    <w:rsid w:val="005350AF"/>
    <w:rsid w:val="0054046E"/>
    <w:rsid w:val="005453E7"/>
    <w:rsid w:val="00550B64"/>
    <w:rsid w:val="00557775"/>
    <w:rsid w:val="00564B2A"/>
    <w:rsid w:val="00570345"/>
    <w:rsid w:val="0057573A"/>
    <w:rsid w:val="00577644"/>
    <w:rsid w:val="00581543"/>
    <w:rsid w:val="00585585"/>
    <w:rsid w:val="005929C7"/>
    <w:rsid w:val="00593B39"/>
    <w:rsid w:val="0059566A"/>
    <w:rsid w:val="00595C0D"/>
    <w:rsid w:val="005A017F"/>
    <w:rsid w:val="005A54DB"/>
    <w:rsid w:val="005A7527"/>
    <w:rsid w:val="005B1682"/>
    <w:rsid w:val="005B28AF"/>
    <w:rsid w:val="005B778E"/>
    <w:rsid w:val="005C186D"/>
    <w:rsid w:val="005C51B6"/>
    <w:rsid w:val="005C745C"/>
    <w:rsid w:val="005C79F6"/>
    <w:rsid w:val="005D2E04"/>
    <w:rsid w:val="005E00EE"/>
    <w:rsid w:val="005E4EEB"/>
    <w:rsid w:val="005E5DB5"/>
    <w:rsid w:val="00601805"/>
    <w:rsid w:val="00605ED1"/>
    <w:rsid w:val="006072B4"/>
    <w:rsid w:val="006117CA"/>
    <w:rsid w:val="0061777A"/>
    <w:rsid w:val="006203AA"/>
    <w:rsid w:val="006211E5"/>
    <w:rsid w:val="0062232C"/>
    <w:rsid w:val="0062316F"/>
    <w:rsid w:val="006245ED"/>
    <w:rsid w:val="00625027"/>
    <w:rsid w:val="00627277"/>
    <w:rsid w:val="0062765D"/>
    <w:rsid w:val="00632501"/>
    <w:rsid w:val="0063544A"/>
    <w:rsid w:val="00636BBC"/>
    <w:rsid w:val="00637592"/>
    <w:rsid w:val="00641C04"/>
    <w:rsid w:val="006424AB"/>
    <w:rsid w:val="00651FE8"/>
    <w:rsid w:val="00653F8B"/>
    <w:rsid w:val="006607FD"/>
    <w:rsid w:val="0066512C"/>
    <w:rsid w:val="00665B88"/>
    <w:rsid w:val="006735C4"/>
    <w:rsid w:val="0067445A"/>
    <w:rsid w:val="00685AD4"/>
    <w:rsid w:val="00685EC3"/>
    <w:rsid w:val="00687A95"/>
    <w:rsid w:val="00690B35"/>
    <w:rsid w:val="00696BFE"/>
    <w:rsid w:val="006A12A1"/>
    <w:rsid w:val="006A12DD"/>
    <w:rsid w:val="006A18EC"/>
    <w:rsid w:val="006A2526"/>
    <w:rsid w:val="006A3EBB"/>
    <w:rsid w:val="006A5E75"/>
    <w:rsid w:val="006B5378"/>
    <w:rsid w:val="006B6279"/>
    <w:rsid w:val="006B7DE0"/>
    <w:rsid w:val="006C0094"/>
    <w:rsid w:val="006C0B5B"/>
    <w:rsid w:val="006C1FFB"/>
    <w:rsid w:val="006C3C0E"/>
    <w:rsid w:val="006D3E52"/>
    <w:rsid w:val="006D623E"/>
    <w:rsid w:val="006E1F77"/>
    <w:rsid w:val="006E6CF0"/>
    <w:rsid w:val="006F5610"/>
    <w:rsid w:val="00702144"/>
    <w:rsid w:val="00706205"/>
    <w:rsid w:val="00711ED7"/>
    <w:rsid w:val="007120CC"/>
    <w:rsid w:val="00713D77"/>
    <w:rsid w:val="00713D92"/>
    <w:rsid w:val="00714B77"/>
    <w:rsid w:val="00717A8D"/>
    <w:rsid w:val="00734130"/>
    <w:rsid w:val="00734B29"/>
    <w:rsid w:val="00736B02"/>
    <w:rsid w:val="00744312"/>
    <w:rsid w:val="007505BF"/>
    <w:rsid w:val="00754029"/>
    <w:rsid w:val="0075611C"/>
    <w:rsid w:val="00761230"/>
    <w:rsid w:val="00763580"/>
    <w:rsid w:val="00765393"/>
    <w:rsid w:val="00766BDA"/>
    <w:rsid w:val="0077128B"/>
    <w:rsid w:val="00776999"/>
    <w:rsid w:val="0079596E"/>
    <w:rsid w:val="007A159E"/>
    <w:rsid w:val="007A437A"/>
    <w:rsid w:val="007B19CB"/>
    <w:rsid w:val="007B1B80"/>
    <w:rsid w:val="007B2AD8"/>
    <w:rsid w:val="007B483F"/>
    <w:rsid w:val="007B5198"/>
    <w:rsid w:val="007B7DCD"/>
    <w:rsid w:val="007C05A2"/>
    <w:rsid w:val="007C063D"/>
    <w:rsid w:val="007C26F0"/>
    <w:rsid w:val="007C3BC5"/>
    <w:rsid w:val="007D44D2"/>
    <w:rsid w:val="007E0DB7"/>
    <w:rsid w:val="007E1515"/>
    <w:rsid w:val="007E1CBE"/>
    <w:rsid w:val="007E5D48"/>
    <w:rsid w:val="007F3589"/>
    <w:rsid w:val="00800890"/>
    <w:rsid w:val="008012DB"/>
    <w:rsid w:val="0080260C"/>
    <w:rsid w:val="0080307C"/>
    <w:rsid w:val="008039C6"/>
    <w:rsid w:val="00805730"/>
    <w:rsid w:val="00806BB1"/>
    <w:rsid w:val="00811038"/>
    <w:rsid w:val="00811666"/>
    <w:rsid w:val="008121B3"/>
    <w:rsid w:val="00817F97"/>
    <w:rsid w:val="0082009D"/>
    <w:rsid w:val="0082027C"/>
    <w:rsid w:val="0082059D"/>
    <w:rsid w:val="008234DC"/>
    <w:rsid w:val="00827FC8"/>
    <w:rsid w:val="00834634"/>
    <w:rsid w:val="00836EC5"/>
    <w:rsid w:val="00842183"/>
    <w:rsid w:val="008430A6"/>
    <w:rsid w:val="00847DC4"/>
    <w:rsid w:val="0085138A"/>
    <w:rsid w:val="00856042"/>
    <w:rsid w:val="00857050"/>
    <w:rsid w:val="008708E9"/>
    <w:rsid w:val="00876511"/>
    <w:rsid w:val="00876D60"/>
    <w:rsid w:val="00884352"/>
    <w:rsid w:val="00891428"/>
    <w:rsid w:val="00891EDD"/>
    <w:rsid w:val="008927F6"/>
    <w:rsid w:val="00892BA6"/>
    <w:rsid w:val="008943EC"/>
    <w:rsid w:val="0089514A"/>
    <w:rsid w:val="00897098"/>
    <w:rsid w:val="008A00B3"/>
    <w:rsid w:val="008A1E5A"/>
    <w:rsid w:val="008A55BE"/>
    <w:rsid w:val="008A72DF"/>
    <w:rsid w:val="008B0098"/>
    <w:rsid w:val="008C0DED"/>
    <w:rsid w:val="008C2CDD"/>
    <w:rsid w:val="008C675B"/>
    <w:rsid w:val="008D32C6"/>
    <w:rsid w:val="008D3C95"/>
    <w:rsid w:val="008D6505"/>
    <w:rsid w:val="008D7B34"/>
    <w:rsid w:val="008E210B"/>
    <w:rsid w:val="008E24F1"/>
    <w:rsid w:val="008E4FC0"/>
    <w:rsid w:val="008E5131"/>
    <w:rsid w:val="008E594E"/>
    <w:rsid w:val="00904A90"/>
    <w:rsid w:val="00905F09"/>
    <w:rsid w:val="00911247"/>
    <w:rsid w:val="00911E74"/>
    <w:rsid w:val="00914A92"/>
    <w:rsid w:val="0091798B"/>
    <w:rsid w:val="009231CD"/>
    <w:rsid w:val="00925623"/>
    <w:rsid w:val="009261E9"/>
    <w:rsid w:val="00926F53"/>
    <w:rsid w:val="00927963"/>
    <w:rsid w:val="00927D3E"/>
    <w:rsid w:val="00935E35"/>
    <w:rsid w:val="00936902"/>
    <w:rsid w:val="00936B97"/>
    <w:rsid w:val="009446D3"/>
    <w:rsid w:val="0094646C"/>
    <w:rsid w:val="0095040B"/>
    <w:rsid w:val="00950E76"/>
    <w:rsid w:val="009513A6"/>
    <w:rsid w:val="009552E2"/>
    <w:rsid w:val="00961E11"/>
    <w:rsid w:val="00962C49"/>
    <w:rsid w:val="00963581"/>
    <w:rsid w:val="00966A0F"/>
    <w:rsid w:val="00970585"/>
    <w:rsid w:val="00970B68"/>
    <w:rsid w:val="009816B2"/>
    <w:rsid w:val="00983027"/>
    <w:rsid w:val="00983160"/>
    <w:rsid w:val="00992165"/>
    <w:rsid w:val="0099413D"/>
    <w:rsid w:val="00994C8E"/>
    <w:rsid w:val="00995925"/>
    <w:rsid w:val="009A6EF0"/>
    <w:rsid w:val="009B407D"/>
    <w:rsid w:val="009B55A9"/>
    <w:rsid w:val="009C0C8A"/>
    <w:rsid w:val="009C2C63"/>
    <w:rsid w:val="009D63F1"/>
    <w:rsid w:val="009E00C1"/>
    <w:rsid w:val="009E5224"/>
    <w:rsid w:val="009F1299"/>
    <w:rsid w:val="009F5479"/>
    <w:rsid w:val="009F61FA"/>
    <w:rsid w:val="00A00C6E"/>
    <w:rsid w:val="00A03F20"/>
    <w:rsid w:val="00A072C6"/>
    <w:rsid w:val="00A142B0"/>
    <w:rsid w:val="00A165A8"/>
    <w:rsid w:val="00A16708"/>
    <w:rsid w:val="00A17ADC"/>
    <w:rsid w:val="00A21B17"/>
    <w:rsid w:val="00A22665"/>
    <w:rsid w:val="00A27B9A"/>
    <w:rsid w:val="00A27D60"/>
    <w:rsid w:val="00A35E42"/>
    <w:rsid w:val="00A36C7F"/>
    <w:rsid w:val="00A376B9"/>
    <w:rsid w:val="00A40ACC"/>
    <w:rsid w:val="00A430AA"/>
    <w:rsid w:val="00A4582B"/>
    <w:rsid w:val="00A45E3E"/>
    <w:rsid w:val="00A52E3B"/>
    <w:rsid w:val="00A6015F"/>
    <w:rsid w:val="00A6546A"/>
    <w:rsid w:val="00A679A3"/>
    <w:rsid w:val="00A7116A"/>
    <w:rsid w:val="00A759F4"/>
    <w:rsid w:val="00A77D05"/>
    <w:rsid w:val="00A81617"/>
    <w:rsid w:val="00A82E49"/>
    <w:rsid w:val="00A874D5"/>
    <w:rsid w:val="00A90B10"/>
    <w:rsid w:val="00AA30FA"/>
    <w:rsid w:val="00AA5E11"/>
    <w:rsid w:val="00AA6544"/>
    <w:rsid w:val="00AA7B1E"/>
    <w:rsid w:val="00AB6FFB"/>
    <w:rsid w:val="00AB7463"/>
    <w:rsid w:val="00AB7652"/>
    <w:rsid w:val="00AB7E57"/>
    <w:rsid w:val="00AC0A3B"/>
    <w:rsid w:val="00AD7B38"/>
    <w:rsid w:val="00AE4A16"/>
    <w:rsid w:val="00AE56E5"/>
    <w:rsid w:val="00AE6312"/>
    <w:rsid w:val="00AE7521"/>
    <w:rsid w:val="00AE7E7D"/>
    <w:rsid w:val="00AF0A47"/>
    <w:rsid w:val="00AF1E32"/>
    <w:rsid w:val="00AF3005"/>
    <w:rsid w:val="00AF3455"/>
    <w:rsid w:val="00B01951"/>
    <w:rsid w:val="00B02E95"/>
    <w:rsid w:val="00B03AB0"/>
    <w:rsid w:val="00B0671D"/>
    <w:rsid w:val="00B12706"/>
    <w:rsid w:val="00B15A51"/>
    <w:rsid w:val="00B2574C"/>
    <w:rsid w:val="00B25F23"/>
    <w:rsid w:val="00B33B01"/>
    <w:rsid w:val="00B40A28"/>
    <w:rsid w:val="00B431BF"/>
    <w:rsid w:val="00B43CE7"/>
    <w:rsid w:val="00B4478B"/>
    <w:rsid w:val="00B46A88"/>
    <w:rsid w:val="00B61886"/>
    <w:rsid w:val="00B620D2"/>
    <w:rsid w:val="00B641D9"/>
    <w:rsid w:val="00B67F59"/>
    <w:rsid w:val="00B72851"/>
    <w:rsid w:val="00B744DA"/>
    <w:rsid w:val="00B775C3"/>
    <w:rsid w:val="00B8351D"/>
    <w:rsid w:val="00B90CF5"/>
    <w:rsid w:val="00B918C2"/>
    <w:rsid w:val="00B919F2"/>
    <w:rsid w:val="00B9272A"/>
    <w:rsid w:val="00B93201"/>
    <w:rsid w:val="00B973AE"/>
    <w:rsid w:val="00B973CA"/>
    <w:rsid w:val="00B97AF5"/>
    <w:rsid w:val="00BA5333"/>
    <w:rsid w:val="00BA690C"/>
    <w:rsid w:val="00BB2187"/>
    <w:rsid w:val="00BB2979"/>
    <w:rsid w:val="00BB2F2A"/>
    <w:rsid w:val="00BB4E3F"/>
    <w:rsid w:val="00BB51FA"/>
    <w:rsid w:val="00BC33D2"/>
    <w:rsid w:val="00BC5B04"/>
    <w:rsid w:val="00BC5B61"/>
    <w:rsid w:val="00BD6509"/>
    <w:rsid w:val="00BD7019"/>
    <w:rsid w:val="00BE1C07"/>
    <w:rsid w:val="00BE2663"/>
    <w:rsid w:val="00BF6452"/>
    <w:rsid w:val="00BF6751"/>
    <w:rsid w:val="00BF6998"/>
    <w:rsid w:val="00BF6AAA"/>
    <w:rsid w:val="00C027A1"/>
    <w:rsid w:val="00C11051"/>
    <w:rsid w:val="00C14215"/>
    <w:rsid w:val="00C17BB6"/>
    <w:rsid w:val="00C21E0D"/>
    <w:rsid w:val="00C250AA"/>
    <w:rsid w:val="00C25F6A"/>
    <w:rsid w:val="00C267DB"/>
    <w:rsid w:val="00C329FF"/>
    <w:rsid w:val="00C33705"/>
    <w:rsid w:val="00C355FA"/>
    <w:rsid w:val="00C552B1"/>
    <w:rsid w:val="00C62A36"/>
    <w:rsid w:val="00C64AF7"/>
    <w:rsid w:val="00C6666E"/>
    <w:rsid w:val="00C70190"/>
    <w:rsid w:val="00C704B9"/>
    <w:rsid w:val="00C72B15"/>
    <w:rsid w:val="00C73DF9"/>
    <w:rsid w:val="00C80143"/>
    <w:rsid w:val="00C90960"/>
    <w:rsid w:val="00C93881"/>
    <w:rsid w:val="00CA1AFA"/>
    <w:rsid w:val="00CA55DC"/>
    <w:rsid w:val="00CA6C2C"/>
    <w:rsid w:val="00CB4862"/>
    <w:rsid w:val="00CC015F"/>
    <w:rsid w:val="00CC3227"/>
    <w:rsid w:val="00CC51EB"/>
    <w:rsid w:val="00CC724A"/>
    <w:rsid w:val="00CD2711"/>
    <w:rsid w:val="00CD325C"/>
    <w:rsid w:val="00CD7E03"/>
    <w:rsid w:val="00CE329B"/>
    <w:rsid w:val="00CE63BA"/>
    <w:rsid w:val="00CE6CF7"/>
    <w:rsid w:val="00CF728E"/>
    <w:rsid w:val="00D02772"/>
    <w:rsid w:val="00D079F5"/>
    <w:rsid w:val="00D10BA2"/>
    <w:rsid w:val="00D1260F"/>
    <w:rsid w:val="00D14D37"/>
    <w:rsid w:val="00D20A25"/>
    <w:rsid w:val="00D2216D"/>
    <w:rsid w:val="00D22460"/>
    <w:rsid w:val="00D3351F"/>
    <w:rsid w:val="00D35431"/>
    <w:rsid w:val="00D463C8"/>
    <w:rsid w:val="00D51BD0"/>
    <w:rsid w:val="00D53B52"/>
    <w:rsid w:val="00D576A3"/>
    <w:rsid w:val="00D57EB8"/>
    <w:rsid w:val="00D67822"/>
    <w:rsid w:val="00D711B0"/>
    <w:rsid w:val="00D73FAC"/>
    <w:rsid w:val="00D81AFF"/>
    <w:rsid w:val="00D84CB0"/>
    <w:rsid w:val="00D92461"/>
    <w:rsid w:val="00DA2E0C"/>
    <w:rsid w:val="00DB1734"/>
    <w:rsid w:val="00DB1AD1"/>
    <w:rsid w:val="00DB1B9B"/>
    <w:rsid w:val="00DB38C7"/>
    <w:rsid w:val="00DB4C44"/>
    <w:rsid w:val="00DB6665"/>
    <w:rsid w:val="00DB66DB"/>
    <w:rsid w:val="00DB75B3"/>
    <w:rsid w:val="00DC05E0"/>
    <w:rsid w:val="00DC115E"/>
    <w:rsid w:val="00DC2A79"/>
    <w:rsid w:val="00DC4206"/>
    <w:rsid w:val="00DD3A5D"/>
    <w:rsid w:val="00DD3F95"/>
    <w:rsid w:val="00DD4850"/>
    <w:rsid w:val="00DD7456"/>
    <w:rsid w:val="00DE7440"/>
    <w:rsid w:val="00DF102A"/>
    <w:rsid w:val="00DF26E1"/>
    <w:rsid w:val="00DF2F79"/>
    <w:rsid w:val="00DF42BC"/>
    <w:rsid w:val="00DF4F7B"/>
    <w:rsid w:val="00DF6727"/>
    <w:rsid w:val="00DF776D"/>
    <w:rsid w:val="00E0060D"/>
    <w:rsid w:val="00E01AEE"/>
    <w:rsid w:val="00E04527"/>
    <w:rsid w:val="00E05F9D"/>
    <w:rsid w:val="00E14B86"/>
    <w:rsid w:val="00E15F05"/>
    <w:rsid w:val="00E2200B"/>
    <w:rsid w:val="00E2497D"/>
    <w:rsid w:val="00E26B54"/>
    <w:rsid w:val="00E2734E"/>
    <w:rsid w:val="00E31C53"/>
    <w:rsid w:val="00E33C06"/>
    <w:rsid w:val="00E37BC3"/>
    <w:rsid w:val="00E4413E"/>
    <w:rsid w:val="00E4416A"/>
    <w:rsid w:val="00E450EC"/>
    <w:rsid w:val="00E4538E"/>
    <w:rsid w:val="00E469FB"/>
    <w:rsid w:val="00E51639"/>
    <w:rsid w:val="00E5300E"/>
    <w:rsid w:val="00E53ABF"/>
    <w:rsid w:val="00E54066"/>
    <w:rsid w:val="00E55ABD"/>
    <w:rsid w:val="00E620D1"/>
    <w:rsid w:val="00E64E0B"/>
    <w:rsid w:val="00E73682"/>
    <w:rsid w:val="00E73BD7"/>
    <w:rsid w:val="00E767C4"/>
    <w:rsid w:val="00E806F5"/>
    <w:rsid w:val="00E807EB"/>
    <w:rsid w:val="00E80CAE"/>
    <w:rsid w:val="00E9107A"/>
    <w:rsid w:val="00E91E2D"/>
    <w:rsid w:val="00E93B58"/>
    <w:rsid w:val="00E9690E"/>
    <w:rsid w:val="00EA41A9"/>
    <w:rsid w:val="00EB75CA"/>
    <w:rsid w:val="00ED117B"/>
    <w:rsid w:val="00ED14F2"/>
    <w:rsid w:val="00ED1894"/>
    <w:rsid w:val="00ED2309"/>
    <w:rsid w:val="00ED3384"/>
    <w:rsid w:val="00ED47B6"/>
    <w:rsid w:val="00ED7092"/>
    <w:rsid w:val="00ED7579"/>
    <w:rsid w:val="00ED7FF9"/>
    <w:rsid w:val="00EE0860"/>
    <w:rsid w:val="00EE342E"/>
    <w:rsid w:val="00EE3713"/>
    <w:rsid w:val="00EE4595"/>
    <w:rsid w:val="00EF0E98"/>
    <w:rsid w:val="00EF38AD"/>
    <w:rsid w:val="00EF57E3"/>
    <w:rsid w:val="00F043C9"/>
    <w:rsid w:val="00F06E3B"/>
    <w:rsid w:val="00F14E10"/>
    <w:rsid w:val="00F248AE"/>
    <w:rsid w:val="00F2532D"/>
    <w:rsid w:val="00F311DD"/>
    <w:rsid w:val="00F373DB"/>
    <w:rsid w:val="00F41A10"/>
    <w:rsid w:val="00F44723"/>
    <w:rsid w:val="00F46223"/>
    <w:rsid w:val="00F52B75"/>
    <w:rsid w:val="00F607CF"/>
    <w:rsid w:val="00F6159A"/>
    <w:rsid w:val="00F64B78"/>
    <w:rsid w:val="00F6533C"/>
    <w:rsid w:val="00F71129"/>
    <w:rsid w:val="00F71C93"/>
    <w:rsid w:val="00F73FCC"/>
    <w:rsid w:val="00F74DF9"/>
    <w:rsid w:val="00F80312"/>
    <w:rsid w:val="00F80611"/>
    <w:rsid w:val="00F82EEA"/>
    <w:rsid w:val="00F85EB6"/>
    <w:rsid w:val="00F87469"/>
    <w:rsid w:val="00F91107"/>
    <w:rsid w:val="00F93B1F"/>
    <w:rsid w:val="00F97342"/>
    <w:rsid w:val="00FA12E6"/>
    <w:rsid w:val="00FA44EF"/>
    <w:rsid w:val="00FA6BE4"/>
    <w:rsid w:val="00FA7E9F"/>
    <w:rsid w:val="00FB595C"/>
    <w:rsid w:val="00FC2BAC"/>
    <w:rsid w:val="00FD0906"/>
    <w:rsid w:val="00FD0979"/>
    <w:rsid w:val="00FD30DA"/>
    <w:rsid w:val="00FE30A8"/>
    <w:rsid w:val="00FE4F95"/>
    <w:rsid w:val="00FF58A4"/>
    <w:rsid w:val="00FF75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11D4D6"/>
  <w15:docId w15:val="{626A43B7-7EBF-4BAD-B5E4-3BDDE7470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C3C0E"/>
    <w:pPr>
      <w:spacing w:after="480" w:line="480" w:lineRule="auto"/>
      <w:jc w:val="both"/>
    </w:pPr>
    <w:rPr>
      <w:rFonts w:ascii="Times New Roman" w:hAnsi="Times New Roman"/>
      <w:sz w:val="24"/>
      <w:szCs w:val="22"/>
    </w:rPr>
  </w:style>
  <w:style w:type="paragraph" w:styleId="Heading1">
    <w:name w:val="heading 1"/>
    <w:basedOn w:val="Normal"/>
    <w:next w:val="Normal"/>
    <w:link w:val="Heading1Char"/>
    <w:uiPriority w:val="9"/>
    <w:qFormat/>
    <w:rsid w:val="00914A92"/>
    <w:pPr>
      <w:keepNext/>
      <w:keepLines/>
      <w:spacing w:before="240" w:after="0"/>
      <w:outlineLvl w:val="0"/>
    </w:pPr>
    <w:rPr>
      <w:rFonts w:eastAsia="MS Gothic"/>
      <w:b/>
      <w:color w:val="000000" w:themeColor="text1"/>
      <w:sz w:val="28"/>
      <w:szCs w:val="32"/>
    </w:rPr>
  </w:style>
  <w:style w:type="paragraph" w:styleId="Heading2">
    <w:name w:val="heading 2"/>
    <w:basedOn w:val="Normal"/>
    <w:next w:val="Normal"/>
    <w:link w:val="Heading2Char"/>
    <w:uiPriority w:val="9"/>
    <w:unhideWhenUsed/>
    <w:qFormat/>
    <w:rsid w:val="0099413D"/>
    <w:pPr>
      <w:keepNext/>
      <w:keepLines/>
      <w:spacing w:before="40" w:after="0"/>
      <w:outlineLvl w:val="1"/>
    </w:pPr>
    <w:rPr>
      <w:rFonts w:eastAsia="MS Gothic"/>
      <w:i/>
      <w:color w:val="000000" w:themeColor="text1"/>
      <w:szCs w:val="26"/>
    </w:rPr>
  </w:style>
  <w:style w:type="paragraph" w:styleId="Heading3">
    <w:name w:val="heading 3"/>
    <w:basedOn w:val="Normal"/>
    <w:next w:val="Normal"/>
    <w:link w:val="Heading3Char"/>
    <w:uiPriority w:val="9"/>
    <w:unhideWhenUsed/>
    <w:qFormat/>
    <w:rsid w:val="00485F8A"/>
    <w:pPr>
      <w:keepNext/>
      <w:keepLines/>
      <w:spacing w:before="40" w:after="0"/>
      <w:outlineLvl w:val="2"/>
    </w:pPr>
    <w:rPr>
      <w:rFonts w:ascii="Calibri Light" w:eastAsia="MS Gothic" w:hAnsi="Calibri Light"/>
      <w:color w:val="1F4D7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14A92"/>
    <w:rPr>
      <w:rFonts w:ascii="Times New Roman" w:eastAsia="MS Gothic" w:hAnsi="Times New Roman"/>
      <w:b/>
      <w:color w:val="000000" w:themeColor="text1"/>
      <w:sz w:val="28"/>
      <w:szCs w:val="32"/>
    </w:rPr>
  </w:style>
  <w:style w:type="character" w:customStyle="1" w:styleId="Heading2Char">
    <w:name w:val="Heading 2 Char"/>
    <w:link w:val="Heading2"/>
    <w:uiPriority w:val="9"/>
    <w:rsid w:val="0099413D"/>
    <w:rPr>
      <w:rFonts w:ascii="Times New Roman" w:eastAsia="MS Gothic" w:hAnsi="Times New Roman"/>
      <w:i/>
      <w:color w:val="000000" w:themeColor="text1"/>
      <w:sz w:val="24"/>
      <w:szCs w:val="26"/>
    </w:rPr>
  </w:style>
  <w:style w:type="character" w:customStyle="1" w:styleId="Heading3Char">
    <w:name w:val="Heading 3 Char"/>
    <w:link w:val="Heading3"/>
    <w:uiPriority w:val="9"/>
    <w:rsid w:val="00485F8A"/>
    <w:rPr>
      <w:rFonts w:ascii="Calibri Light" w:eastAsia="MS Gothic" w:hAnsi="Calibri Light" w:cs="Times New Roman"/>
      <w:color w:val="1F4D78"/>
      <w:sz w:val="24"/>
      <w:szCs w:val="24"/>
    </w:rPr>
  </w:style>
  <w:style w:type="paragraph" w:styleId="ListParagraph">
    <w:name w:val="List Paragraph"/>
    <w:basedOn w:val="Normal"/>
    <w:uiPriority w:val="34"/>
    <w:qFormat/>
    <w:rsid w:val="002232DB"/>
    <w:pPr>
      <w:spacing w:after="200" w:line="276" w:lineRule="auto"/>
      <w:ind w:left="720"/>
      <w:contextualSpacing/>
    </w:pPr>
    <w:rPr>
      <w:rFonts w:cs="Calibri"/>
      <w:lang w:val="en-US"/>
    </w:rPr>
  </w:style>
  <w:style w:type="character" w:styleId="Hyperlink">
    <w:name w:val="Hyperlink"/>
    <w:uiPriority w:val="99"/>
    <w:unhideWhenUsed/>
    <w:rsid w:val="006D3E52"/>
    <w:rPr>
      <w:color w:val="0563C1"/>
      <w:u w:val="single"/>
    </w:rPr>
  </w:style>
  <w:style w:type="paragraph" w:styleId="Header">
    <w:name w:val="header"/>
    <w:basedOn w:val="Normal"/>
    <w:link w:val="HeaderChar"/>
    <w:uiPriority w:val="99"/>
    <w:unhideWhenUsed/>
    <w:rsid w:val="00DB1B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B9B"/>
  </w:style>
  <w:style w:type="paragraph" w:styleId="Footer">
    <w:name w:val="footer"/>
    <w:basedOn w:val="Normal"/>
    <w:link w:val="FooterChar"/>
    <w:uiPriority w:val="99"/>
    <w:unhideWhenUsed/>
    <w:rsid w:val="00DB1B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B9B"/>
  </w:style>
  <w:style w:type="paragraph" w:customStyle="1" w:styleId="EndNoteBibliographyTitle">
    <w:name w:val="EndNote Bibliography Title"/>
    <w:basedOn w:val="Normal"/>
    <w:rsid w:val="00936B97"/>
    <w:pPr>
      <w:spacing w:after="0" w:line="240" w:lineRule="auto"/>
      <w:jc w:val="center"/>
    </w:pPr>
    <w:rPr>
      <w:rFonts w:ascii="Calibri" w:eastAsia="MS Mincho" w:hAnsi="Calibri"/>
      <w:sz w:val="22"/>
      <w:szCs w:val="24"/>
      <w:lang w:val="en-US"/>
    </w:rPr>
  </w:style>
  <w:style w:type="paragraph" w:customStyle="1" w:styleId="EndNoteBibliography">
    <w:name w:val="EndNote Bibliography"/>
    <w:basedOn w:val="Normal"/>
    <w:rsid w:val="00936B97"/>
    <w:pPr>
      <w:spacing w:after="0" w:line="240" w:lineRule="auto"/>
    </w:pPr>
    <w:rPr>
      <w:rFonts w:ascii="Calibri" w:eastAsia="MS Mincho" w:hAnsi="Calibri"/>
      <w:sz w:val="22"/>
      <w:szCs w:val="24"/>
      <w:lang w:val="en-US"/>
    </w:rPr>
  </w:style>
  <w:style w:type="character" w:customStyle="1" w:styleId="CommentTextChar">
    <w:name w:val="Comment Text Char"/>
    <w:link w:val="CommentText"/>
    <w:uiPriority w:val="99"/>
    <w:rsid w:val="00936B97"/>
    <w:rPr>
      <w:rFonts w:eastAsia="MS Mincho"/>
      <w:sz w:val="24"/>
      <w:szCs w:val="24"/>
      <w:lang w:val="en-US"/>
    </w:rPr>
  </w:style>
  <w:style w:type="paragraph" w:styleId="CommentText">
    <w:name w:val="annotation text"/>
    <w:basedOn w:val="Normal"/>
    <w:link w:val="CommentTextChar"/>
    <w:uiPriority w:val="99"/>
    <w:unhideWhenUsed/>
    <w:rsid w:val="00936B97"/>
    <w:pPr>
      <w:spacing w:after="0" w:line="240" w:lineRule="auto"/>
    </w:pPr>
    <w:rPr>
      <w:rFonts w:eastAsia="MS Mincho"/>
      <w:szCs w:val="24"/>
      <w:lang w:val="en-US"/>
    </w:rPr>
  </w:style>
  <w:style w:type="character" w:customStyle="1" w:styleId="CommentSubjectChar">
    <w:name w:val="Comment Subject Char"/>
    <w:link w:val="CommentSubject"/>
    <w:uiPriority w:val="99"/>
    <w:semiHidden/>
    <w:rsid w:val="00936B97"/>
    <w:rPr>
      <w:rFonts w:eastAsia="MS Mincho"/>
      <w:b/>
      <w:bCs/>
      <w:sz w:val="20"/>
      <w:szCs w:val="20"/>
      <w:lang w:val="en-US"/>
    </w:rPr>
  </w:style>
  <w:style w:type="paragraph" w:styleId="CommentSubject">
    <w:name w:val="annotation subject"/>
    <w:basedOn w:val="CommentText"/>
    <w:next w:val="CommentText"/>
    <w:link w:val="CommentSubjectChar"/>
    <w:uiPriority w:val="99"/>
    <w:semiHidden/>
    <w:unhideWhenUsed/>
    <w:rsid w:val="00936B97"/>
    <w:rPr>
      <w:rFonts w:eastAsiaTheme="minorEastAsia"/>
      <w:b/>
      <w:bCs/>
      <w:sz w:val="20"/>
      <w:szCs w:val="20"/>
    </w:rPr>
  </w:style>
  <w:style w:type="character" w:customStyle="1" w:styleId="BalloonTextChar">
    <w:name w:val="Balloon Text Char"/>
    <w:link w:val="BalloonText"/>
    <w:uiPriority w:val="99"/>
    <w:semiHidden/>
    <w:rsid w:val="00936B97"/>
    <w:rPr>
      <w:rFonts w:ascii="Lucida Grande" w:eastAsia="MS Mincho" w:hAnsi="Lucida Grande" w:cs="Lucida Grande"/>
      <w:sz w:val="18"/>
      <w:szCs w:val="18"/>
      <w:lang w:val="en-US"/>
    </w:rPr>
  </w:style>
  <w:style w:type="paragraph" w:styleId="BalloonText">
    <w:name w:val="Balloon Text"/>
    <w:basedOn w:val="Normal"/>
    <w:link w:val="BalloonTextChar"/>
    <w:uiPriority w:val="99"/>
    <w:semiHidden/>
    <w:unhideWhenUsed/>
    <w:rsid w:val="00936B97"/>
    <w:pPr>
      <w:spacing w:after="0" w:line="240" w:lineRule="auto"/>
    </w:pPr>
    <w:rPr>
      <w:rFonts w:ascii="Lucida Grande" w:eastAsia="MS Mincho" w:hAnsi="Lucida Grande" w:cs="Lucida Grande"/>
      <w:sz w:val="18"/>
      <w:szCs w:val="18"/>
      <w:lang w:val="en-US"/>
    </w:rPr>
  </w:style>
  <w:style w:type="character" w:styleId="CommentReference">
    <w:name w:val="annotation reference"/>
    <w:basedOn w:val="DefaultParagraphFont"/>
    <w:uiPriority w:val="99"/>
    <w:semiHidden/>
    <w:unhideWhenUsed/>
    <w:rsid w:val="000B0BD1"/>
    <w:rPr>
      <w:sz w:val="16"/>
      <w:szCs w:val="16"/>
    </w:rPr>
  </w:style>
  <w:style w:type="paragraph" w:styleId="NoSpacing">
    <w:name w:val="No Spacing"/>
    <w:uiPriority w:val="1"/>
    <w:qFormat/>
    <w:rsid w:val="00F44723"/>
    <w:rPr>
      <w:sz w:val="22"/>
      <w:szCs w:val="22"/>
    </w:rPr>
  </w:style>
  <w:style w:type="paragraph" w:styleId="Title">
    <w:name w:val="Title"/>
    <w:basedOn w:val="Normal"/>
    <w:next w:val="Normal"/>
    <w:link w:val="TitleChar"/>
    <w:uiPriority w:val="10"/>
    <w:qFormat/>
    <w:rsid w:val="00914A92"/>
    <w:pPr>
      <w:spacing w:after="0" w:line="240" w:lineRule="auto"/>
      <w:contextualSpacing/>
    </w:pPr>
    <w:rPr>
      <w:rFonts w:eastAsiaTheme="majorEastAsia" w:cstheme="majorBidi"/>
      <w:b/>
      <w:spacing w:val="-10"/>
      <w:kern w:val="28"/>
      <w:sz w:val="44"/>
      <w:szCs w:val="56"/>
    </w:rPr>
  </w:style>
  <w:style w:type="character" w:customStyle="1" w:styleId="TitleChar">
    <w:name w:val="Title Char"/>
    <w:basedOn w:val="DefaultParagraphFont"/>
    <w:link w:val="Title"/>
    <w:uiPriority w:val="10"/>
    <w:rsid w:val="00914A92"/>
    <w:rPr>
      <w:rFonts w:ascii="Times New Roman" w:eastAsiaTheme="majorEastAsia" w:hAnsi="Times New Roman" w:cstheme="majorBidi"/>
      <w:b/>
      <w:spacing w:val="-10"/>
      <w:kern w:val="28"/>
      <w:sz w:val="44"/>
      <w:szCs w:val="56"/>
    </w:rPr>
  </w:style>
  <w:style w:type="character" w:styleId="Strong">
    <w:name w:val="Strong"/>
    <w:basedOn w:val="DefaultParagraphFont"/>
    <w:uiPriority w:val="22"/>
    <w:qFormat/>
    <w:rsid w:val="00F64B78"/>
    <w:rPr>
      <w:b/>
      <w:bCs/>
    </w:rPr>
  </w:style>
  <w:style w:type="paragraph" w:customStyle="1" w:styleId="title1">
    <w:name w:val="title1"/>
    <w:basedOn w:val="Normal"/>
    <w:rsid w:val="00595C0D"/>
    <w:pPr>
      <w:spacing w:after="0" w:line="240" w:lineRule="auto"/>
    </w:pPr>
    <w:rPr>
      <w:rFonts w:eastAsia="Times New Roman"/>
      <w:sz w:val="27"/>
      <w:szCs w:val="27"/>
      <w:lang w:eastAsia="en-GB"/>
    </w:rPr>
  </w:style>
  <w:style w:type="character" w:styleId="FollowedHyperlink">
    <w:name w:val="FollowedHyperlink"/>
    <w:basedOn w:val="DefaultParagraphFont"/>
    <w:uiPriority w:val="99"/>
    <w:semiHidden/>
    <w:unhideWhenUsed/>
    <w:rsid w:val="00C72B15"/>
    <w:rPr>
      <w:color w:val="954F72" w:themeColor="followedHyperlink"/>
      <w:u w:val="single"/>
    </w:rPr>
  </w:style>
  <w:style w:type="character" w:customStyle="1" w:styleId="apple-converted-space">
    <w:name w:val="apple-converted-space"/>
    <w:basedOn w:val="DefaultParagraphFont"/>
    <w:rsid w:val="00C64AF7"/>
  </w:style>
  <w:style w:type="paragraph" w:styleId="Revision">
    <w:name w:val="Revision"/>
    <w:hidden/>
    <w:uiPriority w:val="99"/>
    <w:semiHidden/>
    <w:rsid w:val="003440E6"/>
    <w:rPr>
      <w:rFonts w:ascii="Times New Roman" w:hAnsi="Times New Roman"/>
      <w:sz w:val="24"/>
      <w:szCs w:val="22"/>
    </w:rPr>
  </w:style>
  <w:style w:type="paragraph" w:styleId="NormalWeb">
    <w:name w:val="Normal (Web)"/>
    <w:basedOn w:val="Normal"/>
    <w:uiPriority w:val="99"/>
    <w:unhideWhenUsed/>
    <w:rsid w:val="00191223"/>
    <w:pPr>
      <w:spacing w:before="100" w:beforeAutospacing="1" w:after="100" w:afterAutospacing="1" w:line="240" w:lineRule="auto"/>
    </w:pPr>
    <w:rPr>
      <w:rFonts w:eastAsia="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41531">
      <w:bodyDiv w:val="1"/>
      <w:marLeft w:val="0"/>
      <w:marRight w:val="0"/>
      <w:marTop w:val="0"/>
      <w:marBottom w:val="0"/>
      <w:divBdr>
        <w:top w:val="none" w:sz="0" w:space="0" w:color="auto"/>
        <w:left w:val="none" w:sz="0" w:space="0" w:color="auto"/>
        <w:bottom w:val="none" w:sz="0" w:space="0" w:color="auto"/>
        <w:right w:val="none" w:sz="0" w:space="0" w:color="auto"/>
      </w:divBdr>
      <w:divsChild>
        <w:div w:id="405302660">
          <w:marLeft w:val="0"/>
          <w:marRight w:val="0"/>
          <w:marTop w:val="0"/>
          <w:marBottom w:val="0"/>
          <w:divBdr>
            <w:top w:val="none" w:sz="0" w:space="0" w:color="auto"/>
            <w:left w:val="none" w:sz="0" w:space="0" w:color="auto"/>
            <w:bottom w:val="none" w:sz="0" w:space="0" w:color="auto"/>
            <w:right w:val="none" w:sz="0" w:space="0" w:color="auto"/>
          </w:divBdr>
          <w:divsChild>
            <w:div w:id="1691639452">
              <w:marLeft w:val="0"/>
              <w:marRight w:val="0"/>
              <w:marTop w:val="0"/>
              <w:marBottom w:val="0"/>
              <w:divBdr>
                <w:top w:val="none" w:sz="0" w:space="0" w:color="auto"/>
                <w:left w:val="none" w:sz="0" w:space="0" w:color="auto"/>
                <w:bottom w:val="none" w:sz="0" w:space="0" w:color="auto"/>
                <w:right w:val="none" w:sz="0" w:space="0" w:color="auto"/>
              </w:divBdr>
              <w:divsChild>
                <w:div w:id="101797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562237">
      <w:bodyDiv w:val="1"/>
      <w:marLeft w:val="0"/>
      <w:marRight w:val="0"/>
      <w:marTop w:val="0"/>
      <w:marBottom w:val="0"/>
      <w:divBdr>
        <w:top w:val="none" w:sz="0" w:space="0" w:color="auto"/>
        <w:left w:val="none" w:sz="0" w:space="0" w:color="auto"/>
        <w:bottom w:val="none" w:sz="0" w:space="0" w:color="auto"/>
        <w:right w:val="none" w:sz="0" w:space="0" w:color="auto"/>
      </w:divBdr>
      <w:divsChild>
        <w:div w:id="1055852258">
          <w:marLeft w:val="0"/>
          <w:marRight w:val="0"/>
          <w:marTop w:val="0"/>
          <w:marBottom w:val="0"/>
          <w:divBdr>
            <w:top w:val="none" w:sz="0" w:space="0" w:color="auto"/>
            <w:left w:val="none" w:sz="0" w:space="0" w:color="auto"/>
            <w:bottom w:val="none" w:sz="0" w:space="0" w:color="auto"/>
            <w:right w:val="none" w:sz="0" w:space="0" w:color="auto"/>
          </w:divBdr>
          <w:divsChild>
            <w:div w:id="955718523">
              <w:marLeft w:val="0"/>
              <w:marRight w:val="0"/>
              <w:marTop w:val="0"/>
              <w:marBottom w:val="0"/>
              <w:divBdr>
                <w:top w:val="none" w:sz="0" w:space="0" w:color="auto"/>
                <w:left w:val="none" w:sz="0" w:space="0" w:color="auto"/>
                <w:bottom w:val="none" w:sz="0" w:space="0" w:color="auto"/>
                <w:right w:val="none" w:sz="0" w:space="0" w:color="auto"/>
              </w:divBdr>
              <w:divsChild>
                <w:div w:id="1452939766">
                  <w:marLeft w:val="0"/>
                  <w:marRight w:val="0"/>
                  <w:marTop w:val="0"/>
                  <w:marBottom w:val="0"/>
                  <w:divBdr>
                    <w:top w:val="none" w:sz="0" w:space="0" w:color="auto"/>
                    <w:left w:val="none" w:sz="0" w:space="0" w:color="auto"/>
                    <w:bottom w:val="none" w:sz="0" w:space="0" w:color="auto"/>
                    <w:right w:val="none" w:sz="0" w:space="0" w:color="auto"/>
                  </w:divBdr>
                </w:div>
                <w:div w:id="214253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712442">
      <w:bodyDiv w:val="1"/>
      <w:marLeft w:val="0"/>
      <w:marRight w:val="0"/>
      <w:marTop w:val="0"/>
      <w:marBottom w:val="0"/>
      <w:divBdr>
        <w:top w:val="none" w:sz="0" w:space="0" w:color="auto"/>
        <w:left w:val="none" w:sz="0" w:space="0" w:color="auto"/>
        <w:bottom w:val="none" w:sz="0" w:space="0" w:color="auto"/>
        <w:right w:val="none" w:sz="0" w:space="0" w:color="auto"/>
      </w:divBdr>
      <w:divsChild>
        <w:div w:id="649791757">
          <w:marLeft w:val="0"/>
          <w:marRight w:val="0"/>
          <w:marTop w:val="0"/>
          <w:marBottom w:val="0"/>
          <w:divBdr>
            <w:top w:val="none" w:sz="0" w:space="0" w:color="auto"/>
            <w:left w:val="none" w:sz="0" w:space="0" w:color="auto"/>
            <w:bottom w:val="none" w:sz="0" w:space="0" w:color="auto"/>
            <w:right w:val="none" w:sz="0" w:space="0" w:color="auto"/>
          </w:divBdr>
          <w:divsChild>
            <w:div w:id="157890835">
              <w:marLeft w:val="0"/>
              <w:marRight w:val="0"/>
              <w:marTop w:val="0"/>
              <w:marBottom w:val="0"/>
              <w:divBdr>
                <w:top w:val="none" w:sz="0" w:space="0" w:color="auto"/>
                <w:left w:val="none" w:sz="0" w:space="0" w:color="auto"/>
                <w:bottom w:val="none" w:sz="0" w:space="0" w:color="auto"/>
                <w:right w:val="none" w:sz="0" w:space="0" w:color="auto"/>
              </w:divBdr>
              <w:divsChild>
                <w:div w:id="54306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712811">
      <w:bodyDiv w:val="1"/>
      <w:marLeft w:val="0"/>
      <w:marRight w:val="0"/>
      <w:marTop w:val="0"/>
      <w:marBottom w:val="0"/>
      <w:divBdr>
        <w:top w:val="none" w:sz="0" w:space="0" w:color="auto"/>
        <w:left w:val="none" w:sz="0" w:space="0" w:color="auto"/>
        <w:bottom w:val="none" w:sz="0" w:space="0" w:color="auto"/>
        <w:right w:val="none" w:sz="0" w:space="0" w:color="auto"/>
      </w:divBdr>
      <w:divsChild>
        <w:div w:id="905147455">
          <w:marLeft w:val="0"/>
          <w:marRight w:val="0"/>
          <w:marTop w:val="0"/>
          <w:marBottom w:val="0"/>
          <w:divBdr>
            <w:top w:val="none" w:sz="0" w:space="0" w:color="auto"/>
            <w:left w:val="none" w:sz="0" w:space="0" w:color="auto"/>
            <w:bottom w:val="none" w:sz="0" w:space="0" w:color="auto"/>
            <w:right w:val="none" w:sz="0" w:space="0" w:color="auto"/>
          </w:divBdr>
          <w:divsChild>
            <w:div w:id="988750335">
              <w:marLeft w:val="0"/>
              <w:marRight w:val="0"/>
              <w:marTop w:val="0"/>
              <w:marBottom w:val="0"/>
              <w:divBdr>
                <w:top w:val="none" w:sz="0" w:space="0" w:color="auto"/>
                <w:left w:val="none" w:sz="0" w:space="0" w:color="auto"/>
                <w:bottom w:val="none" w:sz="0" w:space="0" w:color="auto"/>
                <w:right w:val="none" w:sz="0" w:space="0" w:color="auto"/>
              </w:divBdr>
              <w:divsChild>
                <w:div w:id="1872919032">
                  <w:marLeft w:val="0"/>
                  <w:marRight w:val="0"/>
                  <w:marTop w:val="0"/>
                  <w:marBottom w:val="0"/>
                  <w:divBdr>
                    <w:top w:val="none" w:sz="0" w:space="0" w:color="auto"/>
                    <w:left w:val="none" w:sz="0" w:space="0" w:color="auto"/>
                    <w:bottom w:val="none" w:sz="0" w:space="0" w:color="auto"/>
                    <w:right w:val="none" w:sz="0" w:space="0" w:color="auto"/>
                  </w:divBdr>
                </w:div>
                <w:div w:id="101896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049580">
      <w:bodyDiv w:val="1"/>
      <w:marLeft w:val="0"/>
      <w:marRight w:val="0"/>
      <w:marTop w:val="0"/>
      <w:marBottom w:val="0"/>
      <w:divBdr>
        <w:top w:val="none" w:sz="0" w:space="0" w:color="auto"/>
        <w:left w:val="none" w:sz="0" w:space="0" w:color="auto"/>
        <w:bottom w:val="none" w:sz="0" w:space="0" w:color="auto"/>
        <w:right w:val="none" w:sz="0" w:space="0" w:color="auto"/>
      </w:divBdr>
    </w:div>
    <w:div w:id="1499922819">
      <w:bodyDiv w:val="1"/>
      <w:marLeft w:val="0"/>
      <w:marRight w:val="0"/>
      <w:marTop w:val="0"/>
      <w:marBottom w:val="0"/>
      <w:divBdr>
        <w:top w:val="none" w:sz="0" w:space="0" w:color="auto"/>
        <w:left w:val="none" w:sz="0" w:space="0" w:color="auto"/>
        <w:bottom w:val="none" w:sz="0" w:space="0" w:color="auto"/>
        <w:right w:val="none" w:sz="0" w:space="0" w:color="auto"/>
      </w:divBdr>
    </w:div>
    <w:div w:id="1682505896">
      <w:bodyDiv w:val="1"/>
      <w:marLeft w:val="0"/>
      <w:marRight w:val="0"/>
      <w:marTop w:val="0"/>
      <w:marBottom w:val="0"/>
      <w:divBdr>
        <w:top w:val="none" w:sz="0" w:space="0" w:color="auto"/>
        <w:left w:val="none" w:sz="0" w:space="0" w:color="auto"/>
        <w:bottom w:val="none" w:sz="0" w:space="0" w:color="auto"/>
        <w:right w:val="none" w:sz="0" w:space="0" w:color="auto"/>
      </w:divBdr>
      <w:divsChild>
        <w:div w:id="1974023021">
          <w:marLeft w:val="0"/>
          <w:marRight w:val="0"/>
          <w:marTop w:val="0"/>
          <w:marBottom w:val="0"/>
          <w:divBdr>
            <w:top w:val="none" w:sz="0" w:space="0" w:color="auto"/>
            <w:left w:val="none" w:sz="0" w:space="0" w:color="auto"/>
            <w:bottom w:val="none" w:sz="0" w:space="0" w:color="auto"/>
            <w:right w:val="none" w:sz="0" w:space="0" w:color="auto"/>
          </w:divBdr>
          <w:divsChild>
            <w:div w:id="33236818">
              <w:marLeft w:val="0"/>
              <w:marRight w:val="0"/>
              <w:marTop w:val="0"/>
              <w:marBottom w:val="0"/>
              <w:divBdr>
                <w:top w:val="none" w:sz="0" w:space="0" w:color="auto"/>
                <w:left w:val="none" w:sz="0" w:space="0" w:color="auto"/>
                <w:bottom w:val="none" w:sz="0" w:space="0" w:color="auto"/>
                <w:right w:val="none" w:sz="0" w:space="0" w:color="auto"/>
              </w:divBdr>
              <w:divsChild>
                <w:div w:id="155438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657387">
      <w:bodyDiv w:val="1"/>
      <w:marLeft w:val="0"/>
      <w:marRight w:val="0"/>
      <w:marTop w:val="0"/>
      <w:marBottom w:val="0"/>
      <w:divBdr>
        <w:top w:val="none" w:sz="0" w:space="0" w:color="auto"/>
        <w:left w:val="none" w:sz="0" w:space="0" w:color="auto"/>
        <w:bottom w:val="none" w:sz="0" w:space="0" w:color="auto"/>
        <w:right w:val="none" w:sz="0" w:space="0" w:color="auto"/>
      </w:divBdr>
    </w:div>
    <w:div w:id="1978532210">
      <w:bodyDiv w:val="1"/>
      <w:marLeft w:val="0"/>
      <w:marRight w:val="0"/>
      <w:marTop w:val="0"/>
      <w:marBottom w:val="0"/>
      <w:divBdr>
        <w:top w:val="none" w:sz="0" w:space="0" w:color="auto"/>
        <w:left w:val="none" w:sz="0" w:space="0" w:color="auto"/>
        <w:bottom w:val="none" w:sz="0" w:space="0" w:color="auto"/>
        <w:right w:val="none" w:sz="0" w:space="0" w:color="auto"/>
      </w:divBdr>
      <w:divsChild>
        <w:div w:id="1036781121">
          <w:marLeft w:val="0"/>
          <w:marRight w:val="0"/>
          <w:marTop w:val="0"/>
          <w:marBottom w:val="0"/>
          <w:divBdr>
            <w:top w:val="none" w:sz="0" w:space="0" w:color="auto"/>
            <w:left w:val="none" w:sz="0" w:space="0" w:color="auto"/>
            <w:bottom w:val="none" w:sz="0" w:space="0" w:color="auto"/>
            <w:right w:val="none" w:sz="0" w:space="0" w:color="auto"/>
          </w:divBdr>
          <w:divsChild>
            <w:div w:id="1421751211">
              <w:marLeft w:val="0"/>
              <w:marRight w:val="0"/>
              <w:marTop w:val="0"/>
              <w:marBottom w:val="0"/>
              <w:divBdr>
                <w:top w:val="none" w:sz="0" w:space="0" w:color="auto"/>
                <w:left w:val="none" w:sz="0" w:space="0" w:color="auto"/>
                <w:bottom w:val="none" w:sz="0" w:space="0" w:color="auto"/>
                <w:right w:val="none" w:sz="0" w:space="0" w:color="auto"/>
              </w:divBdr>
              <w:divsChild>
                <w:div w:id="72942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674895">
      <w:bodyDiv w:val="1"/>
      <w:marLeft w:val="0"/>
      <w:marRight w:val="0"/>
      <w:marTop w:val="0"/>
      <w:marBottom w:val="0"/>
      <w:divBdr>
        <w:top w:val="none" w:sz="0" w:space="0" w:color="auto"/>
        <w:left w:val="none" w:sz="0" w:space="0" w:color="auto"/>
        <w:bottom w:val="none" w:sz="0" w:space="0" w:color="auto"/>
        <w:right w:val="none" w:sz="0" w:space="0" w:color="auto"/>
      </w:divBdr>
      <w:divsChild>
        <w:div w:id="859197015">
          <w:marLeft w:val="0"/>
          <w:marRight w:val="0"/>
          <w:marTop w:val="0"/>
          <w:marBottom w:val="0"/>
          <w:divBdr>
            <w:top w:val="none" w:sz="0" w:space="0" w:color="auto"/>
            <w:left w:val="none" w:sz="0" w:space="0" w:color="auto"/>
            <w:bottom w:val="none" w:sz="0" w:space="0" w:color="auto"/>
            <w:right w:val="none" w:sz="0" w:space="0" w:color="auto"/>
          </w:divBdr>
          <w:divsChild>
            <w:div w:id="1427657201">
              <w:marLeft w:val="0"/>
              <w:marRight w:val="0"/>
              <w:marTop w:val="0"/>
              <w:marBottom w:val="0"/>
              <w:divBdr>
                <w:top w:val="none" w:sz="0" w:space="0" w:color="auto"/>
                <w:left w:val="none" w:sz="0" w:space="0" w:color="auto"/>
                <w:bottom w:val="none" w:sz="0" w:space="0" w:color="auto"/>
                <w:right w:val="none" w:sz="0" w:space="0" w:color="auto"/>
              </w:divBdr>
              <w:divsChild>
                <w:div w:id="153276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ie.rylance@lstmed.ac.uk"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who.int/medicines/publications/essentialmedicines/en/." TargetMode="External"/><Relationship Id="rId4" Type="http://schemas.openxmlformats.org/officeDocument/2006/relationships/settings" Target="settings.xml"/><Relationship Id="rId9" Type="http://schemas.openxmlformats.org/officeDocument/2006/relationships/hyperlink" Target="http://www.gavi.org/results/goal-level-indicators/vaccine-goal-indicator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F39E2-EBF7-42A9-9AAE-8E92A4AD5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7886</Words>
  <Characters>158955</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Rylance</dc:creator>
  <cp:keywords/>
  <dc:description/>
  <cp:lastModifiedBy>Jamie Rylance</cp:lastModifiedBy>
  <cp:revision>3</cp:revision>
  <dcterms:created xsi:type="dcterms:W3CDTF">2016-07-21T15:31:00Z</dcterms:created>
  <dcterms:modified xsi:type="dcterms:W3CDTF">2016-07-21T15:31:00Z</dcterms:modified>
</cp:coreProperties>
</file>